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4B49D" w14:textId="030F4D2E" w:rsidR="00692463" w:rsidRDefault="00692463" w:rsidP="003D7818">
      <w:pPr>
        <w:pStyle w:val="Heading1"/>
        <w:spacing w:line="480" w:lineRule="auto"/>
        <w:jc w:val="both"/>
        <w:rPr>
          <w:szCs w:val="24"/>
        </w:rPr>
      </w:pPr>
      <w:bookmarkStart w:id="0" w:name="_GoBack"/>
      <w:bookmarkEnd w:id="0"/>
    </w:p>
    <w:p w14:paraId="7D108C63" w14:textId="77777777" w:rsidR="001855F5" w:rsidRPr="001855F5" w:rsidRDefault="001855F5" w:rsidP="001855F5"/>
    <w:p w14:paraId="2A14BA2E" w14:textId="09B0D1F3" w:rsidR="000C3561" w:rsidRPr="00313780" w:rsidRDefault="00FD367C" w:rsidP="003D7818">
      <w:pPr>
        <w:pStyle w:val="Heading1"/>
        <w:spacing w:line="480" w:lineRule="auto"/>
        <w:jc w:val="both"/>
        <w:rPr>
          <w:bCs/>
          <w:szCs w:val="24"/>
        </w:rPr>
      </w:pPr>
      <w:r w:rsidRPr="00313780">
        <w:rPr>
          <w:szCs w:val="24"/>
        </w:rPr>
        <w:t>C</w:t>
      </w:r>
      <w:r w:rsidR="000C3561" w:rsidRPr="00313780">
        <w:rPr>
          <w:szCs w:val="24"/>
        </w:rPr>
        <w:t>linical osteoarthritis of the hip and knee</w:t>
      </w:r>
      <w:r w:rsidRPr="00313780">
        <w:rPr>
          <w:szCs w:val="24"/>
        </w:rPr>
        <w:t xml:space="preserve"> and</w:t>
      </w:r>
      <w:r w:rsidR="000C3561" w:rsidRPr="00313780">
        <w:rPr>
          <w:szCs w:val="24"/>
        </w:rPr>
        <w:t xml:space="preserve"> fall</w:t>
      </w:r>
      <w:r w:rsidRPr="00313780">
        <w:rPr>
          <w:szCs w:val="24"/>
        </w:rPr>
        <w:t xml:space="preserve"> </w:t>
      </w:r>
      <w:r w:rsidR="000C3561" w:rsidRPr="00313780">
        <w:rPr>
          <w:szCs w:val="24"/>
        </w:rPr>
        <w:t xml:space="preserve">risk: </w:t>
      </w:r>
      <w:r w:rsidR="000C3561" w:rsidRPr="00313780">
        <w:rPr>
          <w:bCs/>
          <w:szCs w:val="24"/>
        </w:rPr>
        <w:t xml:space="preserve">the </w:t>
      </w:r>
      <w:r w:rsidR="002F633E" w:rsidRPr="00313780">
        <w:rPr>
          <w:bCs/>
          <w:szCs w:val="24"/>
        </w:rPr>
        <w:t xml:space="preserve">role of </w:t>
      </w:r>
      <w:r w:rsidRPr="00313780">
        <w:rPr>
          <w:bCs/>
          <w:szCs w:val="24"/>
        </w:rPr>
        <w:t xml:space="preserve">low </w:t>
      </w:r>
      <w:r w:rsidR="002F633E" w:rsidRPr="00313780">
        <w:rPr>
          <w:bCs/>
          <w:szCs w:val="24"/>
        </w:rPr>
        <w:t xml:space="preserve">physical </w:t>
      </w:r>
      <w:r w:rsidR="00895340" w:rsidRPr="00313780">
        <w:rPr>
          <w:bCs/>
          <w:szCs w:val="24"/>
        </w:rPr>
        <w:t>functioning</w:t>
      </w:r>
      <w:r w:rsidR="002F633E" w:rsidRPr="00313780">
        <w:rPr>
          <w:bCs/>
          <w:szCs w:val="24"/>
        </w:rPr>
        <w:t xml:space="preserve"> and pain medication</w:t>
      </w:r>
    </w:p>
    <w:p w14:paraId="78374C5A" w14:textId="47B77F68" w:rsidR="003D7818" w:rsidRPr="00313780" w:rsidRDefault="003D7818" w:rsidP="003D7818">
      <w:pPr>
        <w:spacing w:line="480" w:lineRule="auto"/>
      </w:pPr>
    </w:p>
    <w:p w14:paraId="7C790A22" w14:textId="3F31B85D" w:rsidR="000C3561" w:rsidRPr="00313780" w:rsidRDefault="006C26FF" w:rsidP="003D7818">
      <w:pPr>
        <w:spacing w:line="480" w:lineRule="auto"/>
        <w:jc w:val="both"/>
        <w:rPr>
          <w:lang w:val="en-GB"/>
        </w:rPr>
      </w:pPr>
      <w:r w:rsidRPr="00313780">
        <w:t>N.M. van Schoor</w:t>
      </w:r>
      <w:r w:rsidR="003153CA" w:rsidRPr="00313780">
        <w:t>, PhD</w:t>
      </w:r>
      <w:r w:rsidR="00CB07DE" w:rsidRPr="00313780">
        <w:rPr>
          <w:vertAlign w:val="superscript"/>
        </w:rPr>
        <w:t>1</w:t>
      </w:r>
      <w:r w:rsidRPr="00313780">
        <w:t xml:space="preserve">, </w:t>
      </w:r>
      <w:r w:rsidR="007521C9" w:rsidRPr="00313780">
        <w:t>E. Dennison</w:t>
      </w:r>
      <w:r w:rsidR="003153CA" w:rsidRPr="00313780">
        <w:t>, MD, PhD</w:t>
      </w:r>
      <w:r w:rsidR="007521C9" w:rsidRPr="00313780">
        <w:rPr>
          <w:vertAlign w:val="superscript"/>
        </w:rPr>
        <w:t>2</w:t>
      </w:r>
      <w:r w:rsidR="007521C9" w:rsidRPr="00313780">
        <w:t xml:space="preserve">, </w:t>
      </w:r>
      <w:r w:rsidR="00725173" w:rsidRPr="00313780">
        <w:t>M.V. Castell, MD, PhD</w:t>
      </w:r>
      <w:r w:rsidR="00725173" w:rsidRPr="00313780">
        <w:rPr>
          <w:vertAlign w:val="superscript"/>
        </w:rPr>
        <w:t>3</w:t>
      </w:r>
      <w:r w:rsidR="00725173" w:rsidRPr="00313780">
        <w:t xml:space="preserve">, PhD, </w:t>
      </w:r>
      <w:r w:rsidR="005C726A" w:rsidRPr="00313780">
        <w:t>C. Cooper</w:t>
      </w:r>
      <w:r w:rsidR="003153CA" w:rsidRPr="00313780">
        <w:t>, MD, PhD</w:t>
      </w:r>
      <w:r w:rsidR="00080734" w:rsidRPr="00313780">
        <w:rPr>
          <w:vertAlign w:val="superscript"/>
        </w:rPr>
        <w:t>2</w:t>
      </w:r>
      <w:r w:rsidR="005C726A" w:rsidRPr="00313780">
        <w:t xml:space="preserve">, </w:t>
      </w:r>
      <w:r w:rsidR="007521C9" w:rsidRPr="00313780">
        <w:t>M</w:t>
      </w:r>
      <w:r w:rsidR="005C726A" w:rsidRPr="00313780">
        <w:t>.H.</w:t>
      </w:r>
      <w:r w:rsidR="007521C9" w:rsidRPr="00313780">
        <w:t xml:space="preserve"> Edwards</w:t>
      </w:r>
      <w:r w:rsidR="003153CA" w:rsidRPr="00313780">
        <w:t>, MD, PhD</w:t>
      </w:r>
      <w:r w:rsidR="007521C9" w:rsidRPr="00313780">
        <w:rPr>
          <w:vertAlign w:val="superscript"/>
        </w:rPr>
        <w:t>2</w:t>
      </w:r>
      <w:r w:rsidR="007521C9" w:rsidRPr="00313780">
        <w:t xml:space="preserve">, </w:t>
      </w:r>
      <w:r w:rsidR="005C726A" w:rsidRPr="00313780">
        <w:t xml:space="preserve">S. </w:t>
      </w:r>
      <w:r w:rsidR="00656D69" w:rsidRPr="00313780">
        <w:t>Maggi</w:t>
      </w:r>
      <w:r w:rsidR="003153CA" w:rsidRPr="00313780">
        <w:t xml:space="preserve">, </w:t>
      </w:r>
      <w:r w:rsidR="00725173" w:rsidRPr="00313780">
        <w:t xml:space="preserve">MD, </w:t>
      </w:r>
      <w:r w:rsidR="003153CA" w:rsidRPr="00313780">
        <w:t>PhD</w:t>
      </w:r>
      <w:r w:rsidR="00080734" w:rsidRPr="00313780">
        <w:rPr>
          <w:vertAlign w:val="superscript"/>
        </w:rPr>
        <w:t>4</w:t>
      </w:r>
      <w:r w:rsidR="00656D69" w:rsidRPr="00313780">
        <w:t xml:space="preserve">, </w:t>
      </w:r>
      <w:r w:rsidR="005C726A" w:rsidRPr="00313780">
        <w:t xml:space="preserve">N.L. </w:t>
      </w:r>
      <w:r w:rsidR="00656D69" w:rsidRPr="00313780">
        <w:t>Pedersen</w:t>
      </w:r>
      <w:r w:rsidR="003153CA" w:rsidRPr="00313780">
        <w:t>, PhD</w:t>
      </w:r>
      <w:r w:rsidR="00E32F50" w:rsidRPr="00313780">
        <w:rPr>
          <w:vertAlign w:val="superscript"/>
        </w:rPr>
        <w:t>5</w:t>
      </w:r>
      <w:r w:rsidR="00500575" w:rsidRPr="00313780">
        <w:t xml:space="preserve">, </w:t>
      </w:r>
      <w:r w:rsidR="007521C9" w:rsidRPr="00313780">
        <w:t>S.</w:t>
      </w:r>
      <w:r w:rsidR="00475C27">
        <w:t xml:space="preserve"> </w:t>
      </w:r>
      <w:r w:rsidR="007521C9" w:rsidRPr="00313780">
        <w:t>van der Pas</w:t>
      </w:r>
      <w:r w:rsidR="003153CA" w:rsidRPr="00313780">
        <w:t>, PhD</w:t>
      </w:r>
      <w:r w:rsidR="00167872" w:rsidRPr="00313780">
        <w:rPr>
          <w:vertAlign w:val="superscript"/>
        </w:rPr>
        <w:t>1,</w:t>
      </w:r>
      <w:r w:rsidR="00E32F50" w:rsidRPr="00313780">
        <w:rPr>
          <w:vertAlign w:val="superscript"/>
        </w:rPr>
        <w:t>6</w:t>
      </w:r>
      <w:r w:rsidR="007521C9" w:rsidRPr="00313780">
        <w:t>,</w:t>
      </w:r>
      <w:r w:rsidR="00CB07DE" w:rsidRPr="00313780">
        <w:t xml:space="preserve"> </w:t>
      </w:r>
      <w:r w:rsidR="002F633E" w:rsidRPr="00313780">
        <w:t>J.</w:t>
      </w:r>
      <w:r w:rsidR="00BB2842" w:rsidRPr="00313780">
        <w:t>J.</w:t>
      </w:r>
      <w:r w:rsidR="002F633E" w:rsidRPr="00313780">
        <w:t>M. Rijnhart, MSc</w:t>
      </w:r>
      <w:r w:rsidR="006A420F" w:rsidRPr="00313780">
        <w:rPr>
          <w:vertAlign w:val="superscript"/>
        </w:rPr>
        <w:t>1</w:t>
      </w:r>
      <w:r w:rsidR="002F633E" w:rsidRPr="00313780">
        <w:t xml:space="preserve">, </w:t>
      </w:r>
      <w:r w:rsidR="005C726A" w:rsidRPr="00313780">
        <w:t xml:space="preserve">P. </w:t>
      </w:r>
      <w:r w:rsidR="00CB07DE" w:rsidRPr="00313780">
        <w:rPr>
          <w:lang w:val="en-GB"/>
        </w:rPr>
        <w:t>Lips</w:t>
      </w:r>
      <w:r w:rsidR="003153CA" w:rsidRPr="00313780">
        <w:rPr>
          <w:lang w:val="en-GB"/>
        </w:rPr>
        <w:t>, MD, PhD</w:t>
      </w:r>
      <w:r w:rsidR="00E32F50" w:rsidRPr="00313780">
        <w:rPr>
          <w:vertAlign w:val="superscript"/>
          <w:lang w:val="en-GB"/>
        </w:rPr>
        <w:t>7</w:t>
      </w:r>
      <w:r w:rsidRPr="00313780">
        <w:rPr>
          <w:lang w:val="en-GB"/>
        </w:rPr>
        <w:t xml:space="preserve">, </w:t>
      </w:r>
      <w:r w:rsidR="004B28AF" w:rsidRPr="00313780">
        <w:rPr>
          <w:lang w:val="en-GB"/>
        </w:rPr>
        <w:t>D</w:t>
      </w:r>
      <w:r w:rsidR="005C726A" w:rsidRPr="00313780">
        <w:rPr>
          <w:lang w:val="en-GB"/>
        </w:rPr>
        <w:t>.</w:t>
      </w:r>
      <w:r w:rsidR="004B28AF" w:rsidRPr="00313780">
        <w:rPr>
          <w:lang w:val="en-GB"/>
        </w:rPr>
        <w:t>J</w:t>
      </w:r>
      <w:r w:rsidR="005C726A" w:rsidRPr="00313780">
        <w:rPr>
          <w:lang w:val="en-GB"/>
        </w:rPr>
        <w:t>.</w:t>
      </w:r>
      <w:r w:rsidR="004B28AF" w:rsidRPr="00313780">
        <w:rPr>
          <w:lang w:val="en-GB"/>
        </w:rPr>
        <w:t>H</w:t>
      </w:r>
      <w:r w:rsidR="005C726A" w:rsidRPr="00313780">
        <w:rPr>
          <w:lang w:val="en-GB"/>
        </w:rPr>
        <w:t>.</w:t>
      </w:r>
      <w:r w:rsidR="004B28AF" w:rsidRPr="00313780">
        <w:rPr>
          <w:lang w:val="en-GB"/>
        </w:rPr>
        <w:t xml:space="preserve"> Deeg</w:t>
      </w:r>
      <w:r w:rsidR="003153CA" w:rsidRPr="00313780">
        <w:rPr>
          <w:lang w:val="en-GB"/>
        </w:rPr>
        <w:t>, PhD</w:t>
      </w:r>
      <w:r w:rsidR="004B28AF" w:rsidRPr="00313780">
        <w:rPr>
          <w:vertAlign w:val="superscript"/>
          <w:lang w:val="en-GB"/>
        </w:rPr>
        <w:t>1</w:t>
      </w:r>
      <w:r w:rsidR="004B28AF" w:rsidRPr="00313780">
        <w:rPr>
          <w:lang w:val="en-GB"/>
        </w:rPr>
        <w:t xml:space="preserve">, </w:t>
      </w:r>
      <w:r w:rsidR="00EF2A08" w:rsidRPr="00313780">
        <w:rPr>
          <w:lang w:val="en-GB"/>
        </w:rPr>
        <w:t xml:space="preserve">and the </w:t>
      </w:r>
      <w:r w:rsidRPr="00313780">
        <w:rPr>
          <w:lang w:val="en-GB"/>
        </w:rPr>
        <w:t xml:space="preserve">EPOSA </w:t>
      </w:r>
      <w:r w:rsidR="00EB6C22" w:rsidRPr="00313780">
        <w:rPr>
          <w:lang w:val="en-GB"/>
        </w:rPr>
        <w:t xml:space="preserve">research group </w:t>
      </w:r>
    </w:p>
    <w:p w14:paraId="3B7CC080" w14:textId="77777777" w:rsidR="00590CDB" w:rsidRPr="00313780" w:rsidRDefault="00590CDB" w:rsidP="003D7818">
      <w:pPr>
        <w:spacing w:line="480" w:lineRule="auto"/>
        <w:jc w:val="both"/>
        <w:rPr>
          <w:lang w:val="en-GB"/>
        </w:rPr>
      </w:pPr>
    </w:p>
    <w:p w14:paraId="2DBB2AD1" w14:textId="63D1B227" w:rsidR="003D7818" w:rsidRPr="00313780" w:rsidRDefault="00FA1956" w:rsidP="003D7818">
      <w:pPr>
        <w:pStyle w:val="BodyText2"/>
        <w:spacing w:line="480" w:lineRule="auto"/>
        <w:jc w:val="both"/>
        <w:rPr>
          <w:sz w:val="24"/>
          <w:szCs w:val="24"/>
          <w:lang w:val="en-GB"/>
        </w:rPr>
      </w:pPr>
      <w:r w:rsidRPr="00313780">
        <w:rPr>
          <w:sz w:val="24"/>
          <w:szCs w:val="24"/>
          <w:vertAlign w:val="superscript"/>
          <w:lang w:val="en-GB"/>
        </w:rPr>
        <w:t>1</w:t>
      </w:r>
      <w:r w:rsidR="005C726A" w:rsidRPr="00313780">
        <w:rPr>
          <w:sz w:val="24"/>
          <w:szCs w:val="24"/>
          <w:lang w:val="en-GB"/>
        </w:rPr>
        <w:t xml:space="preserve"> </w:t>
      </w:r>
      <w:r w:rsidR="001D4A67" w:rsidRPr="00313780">
        <w:t>Amsterdam UMC, Vrije Universiteit Amsterdam, Department of Epidemiology and Biostatistics, Amsterdam Public Health</w:t>
      </w:r>
      <w:r w:rsidR="00533932" w:rsidRPr="00313780">
        <w:rPr>
          <w:sz w:val="24"/>
          <w:szCs w:val="24"/>
        </w:rPr>
        <w:t xml:space="preserve">, </w:t>
      </w:r>
      <w:r w:rsidR="003D7818" w:rsidRPr="00313780">
        <w:rPr>
          <w:sz w:val="24"/>
          <w:szCs w:val="24"/>
          <w:lang w:val="en-GB"/>
        </w:rPr>
        <w:t>Amsterdam</w:t>
      </w:r>
      <w:r w:rsidR="007C703B" w:rsidRPr="00313780">
        <w:rPr>
          <w:sz w:val="24"/>
          <w:szCs w:val="24"/>
          <w:lang w:val="en-GB"/>
        </w:rPr>
        <w:t>, The Netherlands</w:t>
      </w:r>
      <w:r w:rsidR="00CB07DE" w:rsidRPr="00313780">
        <w:rPr>
          <w:sz w:val="24"/>
          <w:szCs w:val="24"/>
          <w:lang w:val="en-GB"/>
        </w:rPr>
        <w:t xml:space="preserve"> </w:t>
      </w:r>
    </w:p>
    <w:p w14:paraId="006663CE" w14:textId="77777777" w:rsidR="00080734" w:rsidRPr="00313780" w:rsidRDefault="00080734" w:rsidP="003D7818">
      <w:pPr>
        <w:pStyle w:val="BodyText2"/>
        <w:spacing w:line="480" w:lineRule="auto"/>
        <w:jc w:val="both"/>
        <w:rPr>
          <w:sz w:val="24"/>
          <w:szCs w:val="24"/>
          <w:lang w:val="en-GB"/>
        </w:rPr>
      </w:pPr>
      <w:r w:rsidRPr="00313780">
        <w:rPr>
          <w:sz w:val="24"/>
          <w:szCs w:val="24"/>
          <w:vertAlign w:val="superscript"/>
        </w:rPr>
        <w:t>2</w:t>
      </w:r>
      <w:r w:rsidRPr="00313780">
        <w:rPr>
          <w:sz w:val="24"/>
          <w:szCs w:val="24"/>
        </w:rPr>
        <w:t xml:space="preserve"> University of Southampton, Southampton General Hospital, Southampton, </w:t>
      </w:r>
      <w:r w:rsidR="007C703B" w:rsidRPr="00313780">
        <w:rPr>
          <w:sz w:val="24"/>
          <w:szCs w:val="24"/>
        </w:rPr>
        <w:t>United Kingdom</w:t>
      </w:r>
    </w:p>
    <w:p w14:paraId="1FCE644C" w14:textId="0D127461" w:rsidR="00CE5B8B" w:rsidRPr="00313780" w:rsidRDefault="00080734" w:rsidP="00CE5B8B">
      <w:pPr>
        <w:pStyle w:val="NormalWeb"/>
        <w:spacing w:line="480" w:lineRule="auto"/>
        <w:rPr>
          <w:color w:val="000000"/>
          <w:lang w:val="en-US"/>
        </w:rPr>
      </w:pPr>
      <w:r w:rsidRPr="00313780">
        <w:rPr>
          <w:vertAlign w:val="superscript"/>
          <w:lang w:val="en-US"/>
        </w:rPr>
        <w:t>3</w:t>
      </w:r>
      <w:r w:rsidRPr="00313780">
        <w:rPr>
          <w:lang w:val="en-US"/>
        </w:rPr>
        <w:t xml:space="preserve"> </w:t>
      </w:r>
      <w:r w:rsidR="00CE5B8B" w:rsidRPr="00313780">
        <w:rPr>
          <w:color w:val="000000"/>
          <w:lang w:val="en-US"/>
        </w:rPr>
        <w:t>Doctor Castroviejo  Health Center. Northern Health Care Directorate of the Community of Madrid. Medicine Department. Family Medicine and Primary Care Division. School of Medicine. Autonoma University of Madrid.  Hospital La Paz Institute for Health Research (IdiPAZ) Madrid, Spain</w:t>
      </w:r>
    </w:p>
    <w:p w14:paraId="33F16C4F" w14:textId="77777777" w:rsidR="009E7D27" w:rsidRPr="00313780" w:rsidRDefault="00141CF4" w:rsidP="003D7818">
      <w:pPr>
        <w:pStyle w:val="BodyText2"/>
        <w:spacing w:line="480" w:lineRule="auto"/>
        <w:jc w:val="both"/>
        <w:rPr>
          <w:sz w:val="24"/>
          <w:szCs w:val="24"/>
        </w:rPr>
      </w:pPr>
      <w:r w:rsidRPr="00313780">
        <w:rPr>
          <w:sz w:val="24"/>
          <w:szCs w:val="24"/>
          <w:vertAlign w:val="superscript"/>
        </w:rPr>
        <w:t>4</w:t>
      </w:r>
      <w:r w:rsidRPr="00313780">
        <w:rPr>
          <w:sz w:val="24"/>
          <w:szCs w:val="24"/>
        </w:rPr>
        <w:t xml:space="preserve"> National Research Council, Neuroscience Institute, Padua, Italy</w:t>
      </w:r>
    </w:p>
    <w:p w14:paraId="3535CACF" w14:textId="06B9E04D" w:rsidR="00080734" w:rsidRPr="00313780" w:rsidRDefault="00E32F50" w:rsidP="003D7818">
      <w:pPr>
        <w:pStyle w:val="BodyText2"/>
        <w:spacing w:line="480" w:lineRule="auto"/>
        <w:jc w:val="both"/>
        <w:rPr>
          <w:sz w:val="24"/>
          <w:szCs w:val="24"/>
          <w:lang w:val="en-GB"/>
        </w:rPr>
      </w:pPr>
      <w:r w:rsidRPr="00313780">
        <w:rPr>
          <w:sz w:val="24"/>
          <w:szCs w:val="24"/>
          <w:vertAlign w:val="superscript"/>
        </w:rPr>
        <w:t>5</w:t>
      </w:r>
      <w:r w:rsidR="009E7D27" w:rsidRPr="00313780">
        <w:rPr>
          <w:sz w:val="24"/>
          <w:szCs w:val="24"/>
        </w:rPr>
        <w:t xml:space="preserve"> </w:t>
      </w:r>
      <w:r w:rsidR="00080734" w:rsidRPr="00313780">
        <w:rPr>
          <w:sz w:val="24"/>
          <w:szCs w:val="24"/>
        </w:rPr>
        <w:t>Karolinska Institutet, Stockholm, Sweden</w:t>
      </w:r>
    </w:p>
    <w:p w14:paraId="6BB22BE8" w14:textId="42C02FF8" w:rsidR="00E82FF7" w:rsidRPr="00313780" w:rsidRDefault="00E32F50" w:rsidP="003D7818">
      <w:pPr>
        <w:pStyle w:val="BodyText2"/>
        <w:spacing w:line="480" w:lineRule="auto"/>
        <w:jc w:val="both"/>
        <w:rPr>
          <w:sz w:val="24"/>
          <w:szCs w:val="24"/>
          <w:lang w:val="en-GB"/>
        </w:rPr>
      </w:pPr>
      <w:r w:rsidRPr="00313780">
        <w:rPr>
          <w:sz w:val="24"/>
          <w:szCs w:val="24"/>
          <w:vertAlign w:val="superscript"/>
          <w:lang w:val="en-GB"/>
        </w:rPr>
        <w:t>6</w:t>
      </w:r>
      <w:r w:rsidR="00CB07DE" w:rsidRPr="00313780">
        <w:rPr>
          <w:sz w:val="24"/>
          <w:szCs w:val="24"/>
          <w:lang w:val="en-GB"/>
        </w:rPr>
        <w:t xml:space="preserve"> </w:t>
      </w:r>
      <w:bookmarkStart w:id="1" w:name="OLE_LINK8"/>
      <w:r w:rsidR="00B50BCD" w:rsidRPr="00313780">
        <w:rPr>
          <w:sz w:val="24"/>
          <w:szCs w:val="24"/>
          <w:lang w:val="en-GB"/>
        </w:rPr>
        <w:t>University</w:t>
      </w:r>
      <w:r w:rsidR="007C6520" w:rsidRPr="00313780">
        <w:rPr>
          <w:sz w:val="24"/>
          <w:szCs w:val="24"/>
          <w:lang w:val="en-GB"/>
        </w:rPr>
        <w:t xml:space="preserve"> of Applied Sciences</w:t>
      </w:r>
      <w:r w:rsidR="00052B38" w:rsidRPr="00313780">
        <w:rPr>
          <w:sz w:val="24"/>
          <w:szCs w:val="24"/>
          <w:lang w:val="en-GB"/>
        </w:rPr>
        <w:t xml:space="preserve"> Leiden</w:t>
      </w:r>
      <w:r w:rsidR="00B50BCD" w:rsidRPr="00313780">
        <w:rPr>
          <w:sz w:val="24"/>
          <w:szCs w:val="24"/>
          <w:lang w:val="en-GB"/>
        </w:rPr>
        <w:t>, Leiden, The Netherlands</w:t>
      </w:r>
    </w:p>
    <w:p w14:paraId="45D09ABC" w14:textId="77777777" w:rsidR="00986BB6" w:rsidRPr="00313780" w:rsidRDefault="00E32F50" w:rsidP="00692463">
      <w:pPr>
        <w:pStyle w:val="BodyText2"/>
        <w:spacing w:line="480" w:lineRule="auto"/>
        <w:jc w:val="both"/>
        <w:rPr>
          <w:sz w:val="24"/>
          <w:szCs w:val="24"/>
        </w:rPr>
      </w:pPr>
      <w:r w:rsidRPr="00313780">
        <w:rPr>
          <w:sz w:val="24"/>
          <w:szCs w:val="24"/>
          <w:vertAlign w:val="superscript"/>
          <w:lang w:val="en-GB"/>
        </w:rPr>
        <w:t>7</w:t>
      </w:r>
      <w:r w:rsidR="007C6520" w:rsidRPr="00313780">
        <w:rPr>
          <w:sz w:val="24"/>
          <w:szCs w:val="24"/>
          <w:vertAlign w:val="superscript"/>
          <w:lang w:val="en-GB"/>
        </w:rPr>
        <w:t xml:space="preserve"> </w:t>
      </w:r>
      <w:r w:rsidR="00FA1956" w:rsidRPr="00313780">
        <w:rPr>
          <w:sz w:val="24"/>
          <w:szCs w:val="24"/>
        </w:rPr>
        <w:t>Department of Internal Medicine, Endocrine Section, VU University Medical Center</w:t>
      </w:r>
      <w:bookmarkEnd w:id="1"/>
      <w:r w:rsidR="00FA1956" w:rsidRPr="00313780">
        <w:rPr>
          <w:sz w:val="24"/>
          <w:szCs w:val="24"/>
        </w:rPr>
        <w:t>, Amsterdam</w:t>
      </w:r>
      <w:r w:rsidR="007C703B" w:rsidRPr="00313780">
        <w:rPr>
          <w:sz w:val="24"/>
          <w:szCs w:val="24"/>
        </w:rPr>
        <w:t>, The Netherlands</w:t>
      </w:r>
    </w:p>
    <w:p w14:paraId="4C6486D4" w14:textId="77777777" w:rsidR="002405DA" w:rsidRDefault="002405DA" w:rsidP="002405DA">
      <w:pPr>
        <w:spacing w:line="480" w:lineRule="auto"/>
        <w:jc w:val="both"/>
        <w:rPr>
          <w:b/>
          <w:bCs/>
        </w:rPr>
      </w:pPr>
    </w:p>
    <w:p w14:paraId="42BA2E30" w14:textId="628CFCFC" w:rsidR="002405DA" w:rsidRPr="00313780" w:rsidRDefault="002405DA" w:rsidP="002405DA">
      <w:pPr>
        <w:spacing w:line="480" w:lineRule="auto"/>
        <w:jc w:val="both"/>
        <w:rPr>
          <w:bCs/>
        </w:rPr>
      </w:pPr>
      <w:r w:rsidRPr="00313780">
        <w:rPr>
          <w:b/>
          <w:bCs/>
        </w:rPr>
        <w:t>Key</w:t>
      </w:r>
      <w:r w:rsidR="00FF7751">
        <w:rPr>
          <w:b/>
          <w:bCs/>
        </w:rPr>
        <w:t xml:space="preserve"> Indexing Terms</w:t>
      </w:r>
      <w:r w:rsidRPr="00313780">
        <w:rPr>
          <w:b/>
          <w:bCs/>
        </w:rPr>
        <w:t xml:space="preserve">: </w:t>
      </w:r>
      <w:r w:rsidRPr="00313780">
        <w:rPr>
          <w:bCs/>
        </w:rPr>
        <w:t xml:space="preserve">osteoarthritis, </w:t>
      </w:r>
      <w:r w:rsidR="001E2951">
        <w:rPr>
          <w:bCs/>
        </w:rPr>
        <w:t xml:space="preserve">hip, </w:t>
      </w:r>
      <w:r w:rsidR="00165C09">
        <w:rPr>
          <w:bCs/>
        </w:rPr>
        <w:t>knee</w:t>
      </w:r>
      <w:r w:rsidR="008329C1">
        <w:rPr>
          <w:bCs/>
        </w:rPr>
        <w:t xml:space="preserve">, </w:t>
      </w:r>
      <w:r w:rsidR="008D257A">
        <w:rPr>
          <w:bCs/>
        </w:rPr>
        <w:t>elderly, medication</w:t>
      </w:r>
    </w:p>
    <w:p w14:paraId="4CDA7D95" w14:textId="0AAC1C14" w:rsidR="001855F5" w:rsidRDefault="001855F5" w:rsidP="002C7F83">
      <w:pPr>
        <w:pStyle w:val="Heading7"/>
        <w:spacing w:before="0" w:line="480" w:lineRule="auto"/>
        <w:rPr>
          <w:b/>
        </w:rPr>
      </w:pPr>
    </w:p>
    <w:p w14:paraId="7C981AF3" w14:textId="77777777" w:rsidR="009E2F11" w:rsidRDefault="009E2F11" w:rsidP="003F536F">
      <w:pPr>
        <w:spacing w:line="480" w:lineRule="auto"/>
        <w:rPr>
          <w:b/>
        </w:rPr>
      </w:pPr>
    </w:p>
    <w:p w14:paraId="07BDE111" w14:textId="4FDA1658" w:rsidR="002C7F83" w:rsidRPr="00E33848" w:rsidRDefault="002C7F83" w:rsidP="00E33848">
      <w:pPr>
        <w:spacing w:line="480" w:lineRule="auto"/>
        <w:rPr>
          <w:b/>
        </w:rPr>
      </w:pPr>
      <w:r w:rsidRPr="00E33848">
        <w:rPr>
          <w:b/>
        </w:rPr>
        <w:lastRenderedPageBreak/>
        <w:t xml:space="preserve">Sources of support: </w:t>
      </w:r>
    </w:p>
    <w:p w14:paraId="663E118D" w14:textId="760ABD51" w:rsidR="002C7F83" w:rsidRPr="00E33848" w:rsidRDefault="002C7F83" w:rsidP="00E33848">
      <w:pPr>
        <w:pStyle w:val="CommentText"/>
        <w:spacing w:line="480" w:lineRule="auto"/>
        <w:rPr>
          <w:b/>
          <w:bCs/>
          <w:sz w:val="24"/>
          <w:szCs w:val="24"/>
        </w:rPr>
      </w:pPr>
      <w:r w:rsidRPr="00E33848">
        <w:rPr>
          <w:sz w:val="24"/>
          <w:szCs w:val="24"/>
          <w:lang w:val="en"/>
        </w:rPr>
        <w:t xml:space="preserve">The Longitudinal Aging Study Amsterdam (LASA) </w:t>
      </w:r>
      <w:r w:rsidR="001E43A9">
        <w:rPr>
          <w:sz w:val="24"/>
          <w:szCs w:val="24"/>
          <w:lang w:val="en"/>
        </w:rPr>
        <w:t>i</w:t>
      </w:r>
      <w:r w:rsidRPr="00E33848">
        <w:rPr>
          <w:sz w:val="24"/>
          <w:szCs w:val="24"/>
          <w:lang w:val="en"/>
        </w:rPr>
        <w:t>s financially supported by the Dutch Ministry of Health, Welfare and Sports</w:t>
      </w:r>
      <w:r w:rsidR="00DF7422" w:rsidRPr="00E33848">
        <w:rPr>
          <w:sz w:val="24"/>
          <w:szCs w:val="24"/>
          <w:lang w:val="en"/>
        </w:rPr>
        <w:t xml:space="preserve"> (grant </w:t>
      </w:r>
      <w:r w:rsidR="00DF7422" w:rsidRPr="0023540B">
        <w:rPr>
          <w:sz w:val="24"/>
          <w:szCs w:val="24"/>
          <w:lang w:val="en"/>
        </w:rPr>
        <w:t xml:space="preserve">no </w:t>
      </w:r>
      <w:r w:rsidR="00DF7422" w:rsidRPr="0023540B">
        <w:rPr>
          <w:sz w:val="24"/>
          <w:szCs w:val="24"/>
        </w:rPr>
        <w:t>311669</w:t>
      </w:r>
      <w:r w:rsidR="00E7495F" w:rsidRPr="0023540B">
        <w:rPr>
          <w:sz w:val="24"/>
          <w:szCs w:val="24"/>
        </w:rPr>
        <w:t>, grant recipient D.J.H. Deeg</w:t>
      </w:r>
      <w:r w:rsidR="00DF7422" w:rsidRPr="0023540B">
        <w:rPr>
          <w:sz w:val="24"/>
          <w:szCs w:val="24"/>
          <w:lang w:val="en"/>
        </w:rPr>
        <w:t>)</w:t>
      </w:r>
      <w:r w:rsidRPr="0023540B">
        <w:rPr>
          <w:sz w:val="24"/>
          <w:szCs w:val="24"/>
          <w:lang w:val="en"/>
        </w:rPr>
        <w:t xml:space="preserve">. </w:t>
      </w:r>
      <w:r w:rsidRPr="00E33848">
        <w:rPr>
          <w:sz w:val="24"/>
          <w:szCs w:val="24"/>
          <w:lang w:val="en"/>
        </w:rPr>
        <w:t>The Peñagrande study was partially supported by the National Fund for Health Research (Fondo de Investigaciones en Salud) of Spain (</w:t>
      </w:r>
      <w:r w:rsidR="00DF7422" w:rsidRPr="00E33848">
        <w:rPr>
          <w:sz w:val="24"/>
          <w:szCs w:val="24"/>
          <w:lang w:val="en"/>
        </w:rPr>
        <w:t>grant no</w:t>
      </w:r>
      <w:r w:rsidRPr="00E33848">
        <w:rPr>
          <w:sz w:val="24"/>
          <w:szCs w:val="24"/>
          <w:lang w:val="en"/>
        </w:rPr>
        <w:t xml:space="preserve"> FIS PI 05/1898; FIS RETICEF RD06/0013/1013 and FIS PS09/</w:t>
      </w:r>
      <w:r w:rsidRPr="007F0ADF">
        <w:rPr>
          <w:sz w:val="24"/>
          <w:szCs w:val="24"/>
          <w:lang w:val="en"/>
        </w:rPr>
        <w:t>02143</w:t>
      </w:r>
      <w:r w:rsidR="00E7495F" w:rsidRPr="007F0ADF">
        <w:rPr>
          <w:sz w:val="24"/>
          <w:szCs w:val="24"/>
          <w:lang w:val="en"/>
        </w:rPr>
        <w:t xml:space="preserve">, grant recipients </w:t>
      </w:r>
      <w:r w:rsidR="00E7495F" w:rsidRPr="007F0ADF">
        <w:rPr>
          <w:color w:val="000000"/>
          <w:sz w:val="24"/>
          <w:szCs w:val="24"/>
        </w:rPr>
        <w:t>A. Otero, M.V. Castell</w:t>
      </w:r>
      <w:r w:rsidRPr="007F0ADF">
        <w:rPr>
          <w:sz w:val="24"/>
          <w:szCs w:val="24"/>
          <w:lang w:val="en"/>
        </w:rPr>
        <w:t>). The</w:t>
      </w:r>
      <w:r w:rsidRPr="00E33848">
        <w:rPr>
          <w:sz w:val="24"/>
          <w:szCs w:val="24"/>
          <w:lang w:val="en"/>
        </w:rPr>
        <w:t xml:space="preserve"> Hertfordshire Cohort Study </w:t>
      </w:r>
      <w:r w:rsidR="001E43A9">
        <w:rPr>
          <w:sz w:val="24"/>
          <w:szCs w:val="24"/>
          <w:lang w:val="en"/>
        </w:rPr>
        <w:t>i</w:t>
      </w:r>
      <w:r w:rsidRPr="00E33848">
        <w:rPr>
          <w:sz w:val="24"/>
          <w:szCs w:val="24"/>
          <w:lang w:val="en"/>
        </w:rPr>
        <w:t>s supported by the Medical Research Council</w:t>
      </w:r>
      <w:r w:rsidR="00E33848" w:rsidRPr="00E33848">
        <w:rPr>
          <w:sz w:val="24"/>
          <w:szCs w:val="24"/>
          <w:lang w:val="en"/>
        </w:rPr>
        <w:t xml:space="preserve"> of Great Britain, </w:t>
      </w:r>
      <w:r w:rsidR="00E33848" w:rsidRPr="00354A38">
        <w:rPr>
          <w:color w:val="1C1D1E"/>
          <w:sz w:val="24"/>
          <w:szCs w:val="24"/>
          <w:shd w:val="clear" w:color="auto" w:fill="FFFFFF"/>
          <w:lang w:val="en-GB"/>
        </w:rPr>
        <w:t>Versus Arthritis, the British Heart Foundation and the International Osteoporosis Foundation</w:t>
      </w:r>
      <w:r w:rsidR="007F0ADF" w:rsidRPr="00354A38">
        <w:rPr>
          <w:color w:val="1C1D1E"/>
          <w:sz w:val="24"/>
          <w:szCs w:val="24"/>
          <w:shd w:val="clear" w:color="auto" w:fill="FFFFFF"/>
          <w:lang w:val="en-GB"/>
        </w:rPr>
        <w:t xml:space="preserve"> (</w:t>
      </w:r>
      <w:r w:rsidR="00354A38" w:rsidRPr="00354A38">
        <w:rPr>
          <w:color w:val="1C1D1E"/>
          <w:sz w:val="24"/>
          <w:szCs w:val="24"/>
          <w:shd w:val="clear" w:color="auto" w:fill="FFFFFF"/>
          <w:lang w:val="en-GB"/>
        </w:rPr>
        <w:t xml:space="preserve">grant no </w:t>
      </w:r>
      <w:r w:rsidR="00354A38" w:rsidRPr="00354A38">
        <w:rPr>
          <w:sz w:val="24"/>
          <w:szCs w:val="24"/>
          <w:lang w:val="en-GB"/>
        </w:rPr>
        <w:t xml:space="preserve">MRC_MC_UP_A620_1014, </w:t>
      </w:r>
      <w:r w:rsidR="007F0ADF" w:rsidRPr="00354A38">
        <w:rPr>
          <w:color w:val="1C1D1E"/>
          <w:sz w:val="24"/>
          <w:szCs w:val="24"/>
          <w:shd w:val="clear" w:color="auto" w:fill="FFFFFF"/>
          <w:lang w:val="en-GB"/>
        </w:rPr>
        <w:t>grant recipients C. Cooper, E. Dennison</w:t>
      </w:r>
      <w:r w:rsidR="007F0ADF">
        <w:rPr>
          <w:color w:val="1C1D1E"/>
          <w:sz w:val="24"/>
          <w:szCs w:val="24"/>
          <w:shd w:val="clear" w:color="auto" w:fill="FFFFFF"/>
          <w:lang w:val="en-GB"/>
        </w:rPr>
        <w:t>)</w:t>
      </w:r>
      <w:r w:rsidRPr="00E33848">
        <w:rPr>
          <w:sz w:val="24"/>
          <w:szCs w:val="24"/>
          <w:lang w:val="en"/>
        </w:rPr>
        <w:t xml:space="preserve">. The </w:t>
      </w:r>
      <w:r w:rsidR="00E33848">
        <w:rPr>
          <w:sz w:val="24"/>
          <w:szCs w:val="24"/>
          <w:lang w:val="en"/>
        </w:rPr>
        <w:t xml:space="preserve">Italian </w:t>
      </w:r>
      <w:r w:rsidR="00E82AE1" w:rsidRPr="00E33848">
        <w:rPr>
          <w:sz w:val="24"/>
          <w:szCs w:val="24"/>
          <w:lang w:val="en"/>
        </w:rPr>
        <w:t xml:space="preserve">cohort was </w:t>
      </w:r>
      <w:r w:rsidR="00DF7422" w:rsidRPr="002B18D4">
        <w:rPr>
          <w:sz w:val="24"/>
          <w:szCs w:val="24"/>
        </w:rPr>
        <w:t>supported by the National Research Council of Italy (CNR), Research Project “Aging: molecular and technological innovations for improving the health of the elderly population" (Prot. MIUR 2867</w:t>
      </w:r>
      <w:r w:rsidR="00293590" w:rsidRPr="002B18D4">
        <w:rPr>
          <w:sz w:val="24"/>
          <w:szCs w:val="24"/>
        </w:rPr>
        <w:t>, grant recipient: S. Maggi</w:t>
      </w:r>
      <w:r w:rsidR="00DF7422" w:rsidRPr="002B18D4">
        <w:rPr>
          <w:sz w:val="24"/>
          <w:szCs w:val="24"/>
        </w:rPr>
        <w:t>).</w:t>
      </w:r>
      <w:r w:rsidR="00AA4C65" w:rsidRPr="002B18D4">
        <w:rPr>
          <w:sz w:val="24"/>
          <w:szCs w:val="24"/>
          <w:lang w:val="en"/>
        </w:rPr>
        <w:t xml:space="preserve"> </w:t>
      </w:r>
      <w:r w:rsidR="00DF7422" w:rsidRPr="002B18D4">
        <w:rPr>
          <w:sz w:val="24"/>
          <w:szCs w:val="24"/>
        </w:rPr>
        <w:t>The Swedish Twin Registry is managed by Karolinska Institutet and receives funding through the Swedish Research Council (grant no 2017-00641</w:t>
      </w:r>
      <w:r w:rsidR="00293590" w:rsidRPr="002B18D4">
        <w:rPr>
          <w:sz w:val="24"/>
          <w:szCs w:val="24"/>
        </w:rPr>
        <w:t>, grant recipient Karolinska Institutet</w:t>
      </w:r>
      <w:r w:rsidR="00DF7422" w:rsidRPr="002B18D4">
        <w:rPr>
          <w:sz w:val="24"/>
          <w:szCs w:val="24"/>
        </w:rPr>
        <w:t xml:space="preserve">). </w:t>
      </w:r>
      <w:r w:rsidRPr="00E33848">
        <w:rPr>
          <w:sz w:val="24"/>
          <w:szCs w:val="24"/>
          <w:lang w:val="en"/>
        </w:rPr>
        <w:t xml:space="preserve">The funders were not involved in the study design, data collection, analysis and interpretation of data; in the writing of the manuscript; and in the decision to submit the manuscript for publication. </w:t>
      </w:r>
    </w:p>
    <w:p w14:paraId="2BB2F719" w14:textId="77777777" w:rsidR="002C7F83" w:rsidRPr="007D34C4" w:rsidRDefault="002C7F83" w:rsidP="007D34C4">
      <w:pPr>
        <w:spacing w:after="200" w:line="480" w:lineRule="auto"/>
        <w:rPr>
          <w:b/>
        </w:rPr>
      </w:pPr>
    </w:p>
    <w:p w14:paraId="6601F81C" w14:textId="5B66BFF6" w:rsidR="009E2F11" w:rsidRPr="007D34C4" w:rsidRDefault="005B5EEB" w:rsidP="007D34C4">
      <w:pPr>
        <w:spacing w:after="200" w:line="480" w:lineRule="auto"/>
      </w:pPr>
      <w:r w:rsidRPr="007D34C4">
        <w:rPr>
          <w:b/>
        </w:rPr>
        <w:t xml:space="preserve">Declarations of interest: </w:t>
      </w:r>
      <w:r w:rsidR="007D34C4" w:rsidRPr="007D34C4">
        <w:rPr>
          <w:rFonts w:eastAsiaTheme="minorHAnsi"/>
          <w:lang w:eastAsia="en-US"/>
        </w:rPr>
        <w:t xml:space="preserve">Professor Cooper reports personal fees from Alliance for Better Bone Health, Amgen, Eli Lilly, GSK, Medtronic, Merck, Novartis, Pfizer, Roche, Servier, Takeda and UCB. Professor Dennison reports payment for lecture by </w:t>
      </w:r>
      <w:r w:rsidR="005C466D">
        <w:rPr>
          <w:rFonts w:eastAsiaTheme="minorHAnsi"/>
          <w:lang w:eastAsia="en-US"/>
        </w:rPr>
        <w:t xml:space="preserve">Pfizer and </w:t>
      </w:r>
      <w:r w:rsidR="007D34C4" w:rsidRPr="007D34C4">
        <w:rPr>
          <w:rFonts w:eastAsiaTheme="minorHAnsi"/>
          <w:lang w:eastAsia="en-US"/>
        </w:rPr>
        <w:t xml:space="preserve">UCB. Dr. Edwards reports travel/accommodation/meeting expenses paid by Eli Lilly, Pfizer, UCB, Chugai and Abbvie. All other authors: none. </w:t>
      </w:r>
    </w:p>
    <w:p w14:paraId="6DB7AA37" w14:textId="77777777" w:rsidR="009E2F11" w:rsidRPr="007D34C4" w:rsidRDefault="009E2F11" w:rsidP="007D34C4">
      <w:pPr>
        <w:pStyle w:val="BodyText2"/>
        <w:spacing w:line="480" w:lineRule="auto"/>
        <w:rPr>
          <w:sz w:val="24"/>
          <w:szCs w:val="24"/>
        </w:rPr>
      </w:pPr>
    </w:p>
    <w:p w14:paraId="3A0A0488" w14:textId="52A1B4FB" w:rsidR="009E2F11" w:rsidRPr="00313780" w:rsidRDefault="009E2F11" w:rsidP="007D34C4">
      <w:pPr>
        <w:pStyle w:val="Heading1"/>
        <w:spacing w:line="480" w:lineRule="auto"/>
        <w:jc w:val="both"/>
        <w:rPr>
          <w:b w:val="0"/>
        </w:rPr>
      </w:pPr>
      <w:r w:rsidRPr="007D34C4">
        <w:rPr>
          <w:szCs w:val="24"/>
        </w:rPr>
        <w:t>Address for co</w:t>
      </w:r>
      <w:r w:rsidRPr="00313780">
        <w:rPr>
          <w:szCs w:val="22"/>
        </w:rPr>
        <w:t>rrespondence:</w:t>
      </w:r>
      <w:r w:rsidRPr="00313780">
        <w:rPr>
          <w:b w:val="0"/>
          <w:szCs w:val="22"/>
        </w:rPr>
        <w:t xml:space="preserve"> </w:t>
      </w:r>
      <w:r w:rsidRPr="00313780">
        <w:rPr>
          <w:b w:val="0"/>
        </w:rPr>
        <w:t xml:space="preserve">Natasja M. van Schoor, PhD, Amsterdam UMC, Vrije Universiteit Amsterdam, Department of Epidemiology and Biostatistics, Amsterdam Public </w:t>
      </w:r>
      <w:r w:rsidRPr="00313780">
        <w:rPr>
          <w:b w:val="0"/>
        </w:rPr>
        <w:lastRenderedPageBreak/>
        <w:t xml:space="preserve">Health, De Boelelaan 1117, 1081 HV  Amsterdam, The Netherlands; Tel. +31 20 4448439; Email: </w:t>
      </w:r>
      <w:hyperlink r:id="rId8" w:history="1">
        <w:r w:rsidR="005B5EEB" w:rsidRPr="0061292E">
          <w:rPr>
            <w:rStyle w:val="Hyperlink"/>
            <w:b w:val="0"/>
            <w:szCs w:val="24"/>
          </w:rPr>
          <w:t>nm.vanschoor@amsterdamumc.nl</w:t>
        </w:r>
      </w:hyperlink>
      <w:r w:rsidR="00FF194C" w:rsidRPr="00FF194C">
        <w:rPr>
          <w:b w:val="0"/>
          <w:szCs w:val="24"/>
        </w:rPr>
        <w:t xml:space="preserve">; ORCID ID: </w:t>
      </w:r>
      <w:hyperlink r:id="rId9" w:history="1">
        <w:r w:rsidR="00FF194C" w:rsidRPr="00C67487">
          <w:rPr>
            <w:b w:val="0"/>
            <w:szCs w:val="24"/>
          </w:rPr>
          <w:t>https://orcid.org/0000-0002-0870-0795</w:t>
        </w:r>
      </w:hyperlink>
    </w:p>
    <w:p w14:paraId="2D5C9552" w14:textId="77777777" w:rsidR="009E2F11" w:rsidRPr="00313780" w:rsidRDefault="009E2F11" w:rsidP="009E2F11">
      <w:pPr>
        <w:pStyle w:val="Heading1"/>
        <w:spacing w:line="480" w:lineRule="auto"/>
        <w:jc w:val="both"/>
        <w:rPr>
          <w:szCs w:val="24"/>
        </w:rPr>
      </w:pPr>
    </w:p>
    <w:p w14:paraId="53D9424E" w14:textId="77777777" w:rsidR="009E2F11" w:rsidRPr="00313780" w:rsidRDefault="009E2F11" w:rsidP="009E2F11">
      <w:pPr>
        <w:pStyle w:val="Heading1"/>
        <w:spacing w:line="480" w:lineRule="auto"/>
        <w:jc w:val="both"/>
        <w:rPr>
          <w:szCs w:val="24"/>
        </w:rPr>
      </w:pPr>
      <w:r w:rsidRPr="00313780">
        <w:rPr>
          <w:szCs w:val="24"/>
        </w:rPr>
        <w:t xml:space="preserve">Running head: </w:t>
      </w:r>
      <w:r w:rsidRPr="00313780">
        <w:rPr>
          <w:b w:val="0"/>
          <w:szCs w:val="24"/>
        </w:rPr>
        <w:t>Clinical osteoarthritis and falls</w:t>
      </w:r>
    </w:p>
    <w:p w14:paraId="42BF6563" w14:textId="672C1A1C" w:rsidR="001855F5" w:rsidRPr="00313780" w:rsidRDefault="001855F5">
      <w:pPr>
        <w:spacing w:after="200" w:line="276" w:lineRule="auto"/>
        <w:rPr>
          <w:b/>
        </w:rPr>
      </w:pPr>
      <w:r w:rsidRPr="00313780">
        <w:rPr>
          <w:b/>
        </w:rPr>
        <w:br w:type="page"/>
      </w:r>
    </w:p>
    <w:p w14:paraId="774BCFA5" w14:textId="7A4BA329" w:rsidR="003D7818" w:rsidRPr="00313780" w:rsidRDefault="003D7818" w:rsidP="003D7818">
      <w:pPr>
        <w:spacing w:line="480" w:lineRule="auto"/>
        <w:jc w:val="both"/>
        <w:rPr>
          <w:b/>
        </w:rPr>
      </w:pPr>
      <w:r w:rsidRPr="00313780">
        <w:rPr>
          <w:b/>
        </w:rPr>
        <w:lastRenderedPageBreak/>
        <w:t xml:space="preserve">Abstract </w:t>
      </w:r>
    </w:p>
    <w:p w14:paraId="3269D6AB" w14:textId="77777777" w:rsidR="003D7818" w:rsidRPr="00313780" w:rsidRDefault="003D7818" w:rsidP="003D7818">
      <w:pPr>
        <w:spacing w:line="480" w:lineRule="auto"/>
        <w:jc w:val="both"/>
        <w:rPr>
          <w:b/>
        </w:rPr>
      </w:pPr>
    </w:p>
    <w:p w14:paraId="215D1CFD" w14:textId="5520932E" w:rsidR="007F56E0" w:rsidRPr="00313780" w:rsidRDefault="009A27DD" w:rsidP="007F56E0">
      <w:pPr>
        <w:spacing w:line="480" w:lineRule="auto"/>
        <w:jc w:val="both"/>
      </w:pPr>
      <w:r w:rsidRPr="00313780">
        <w:rPr>
          <w:b/>
        </w:rPr>
        <w:t>Objective</w:t>
      </w:r>
      <w:r w:rsidR="007F56E0" w:rsidRPr="00313780">
        <w:rPr>
          <w:b/>
        </w:rPr>
        <w:t xml:space="preserve">: </w:t>
      </w:r>
      <w:r w:rsidR="00572CD3" w:rsidRPr="00313780">
        <w:t xml:space="preserve">Several </w:t>
      </w:r>
      <w:r w:rsidR="00600749" w:rsidRPr="00313780">
        <w:t xml:space="preserve">studies </w:t>
      </w:r>
      <w:r w:rsidR="00572CD3" w:rsidRPr="00313780">
        <w:t xml:space="preserve">have found </w:t>
      </w:r>
      <w:r w:rsidR="00503965" w:rsidRPr="00313780">
        <w:t>an increased fall risk in persons with</w:t>
      </w:r>
      <w:r w:rsidR="005E7E31" w:rsidRPr="00313780">
        <w:t xml:space="preserve"> osteoarthritis</w:t>
      </w:r>
      <w:r w:rsidR="00B36153">
        <w:t xml:space="preserve"> (OA)</w:t>
      </w:r>
      <w:r w:rsidR="005E7E31" w:rsidRPr="00313780">
        <w:t xml:space="preserve">. </w:t>
      </w:r>
      <w:r w:rsidR="00B36153">
        <w:t>However, most prospective studies did not use a clinical definition of OA. In addition, i</w:t>
      </w:r>
      <w:r w:rsidR="00503965" w:rsidRPr="00313780">
        <w:t xml:space="preserve">t is not clear which factors </w:t>
      </w:r>
      <w:r w:rsidR="00100AF7" w:rsidRPr="00313780">
        <w:t>explain</w:t>
      </w:r>
      <w:r w:rsidR="00503965" w:rsidRPr="00313780">
        <w:t xml:space="preserve"> th</w:t>
      </w:r>
      <w:r w:rsidR="005E7E31" w:rsidRPr="00313780">
        <w:t xml:space="preserve">is </w:t>
      </w:r>
      <w:r w:rsidR="00503965" w:rsidRPr="00313780">
        <w:t xml:space="preserve">risk. </w:t>
      </w:r>
      <w:r w:rsidR="005E7E31" w:rsidRPr="00313780">
        <w:t xml:space="preserve">Our </w:t>
      </w:r>
      <w:r w:rsidR="007F56E0" w:rsidRPr="00313780">
        <w:t>objective</w:t>
      </w:r>
      <w:r w:rsidR="003707E1" w:rsidRPr="00313780">
        <w:t>s</w:t>
      </w:r>
      <w:r w:rsidR="007F56E0" w:rsidRPr="00313780">
        <w:t xml:space="preserve"> </w:t>
      </w:r>
      <w:r w:rsidR="003707E1" w:rsidRPr="00313780">
        <w:t>were: (1)</w:t>
      </w:r>
      <w:r w:rsidR="007F56E0" w:rsidRPr="00313780">
        <w:rPr>
          <w:b/>
        </w:rPr>
        <w:t xml:space="preserve"> </w:t>
      </w:r>
      <w:r w:rsidR="003707E1" w:rsidRPr="00313780">
        <w:t>t</w:t>
      </w:r>
      <w:r w:rsidR="007F56E0" w:rsidRPr="00313780">
        <w:t>o</w:t>
      </w:r>
      <w:r w:rsidR="00503965" w:rsidRPr="00313780">
        <w:t xml:space="preserve"> </w:t>
      </w:r>
      <w:r w:rsidR="00B36153">
        <w:t xml:space="preserve">confirm </w:t>
      </w:r>
      <w:r w:rsidR="005E7E31" w:rsidRPr="00313780">
        <w:t xml:space="preserve">the prospective association between </w:t>
      </w:r>
      <w:r w:rsidR="007F56E0" w:rsidRPr="00313780">
        <w:t xml:space="preserve">clinical OA of the hip and knee </w:t>
      </w:r>
      <w:r w:rsidR="005E7E31" w:rsidRPr="00313780">
        <w:t xml:space="preserve">and </w:t>
      </w:r>
      <w:r w:rsidR="007F56E0" w:rsidRPr="00313780">
        <w:t>fall</w:t>
      </w:r>
      <w:r w:rsidR="00F76BE8" w:rsidRPr="00313780">
        <w:t>s</w:t>
      </w:r>
      <w:r w:rsidR="003707E1" w:rsidRPr="00313780">
        <w:t xml:space="preserve">; (2) to examine the modifying effect of sex; and (3) to examine </w:t>
      </w:r>
      <w:r w:rsidR="00503965" w:rsidRPr="00313780">
        <w:t xml:space="preserve">whether </w:t>
      </w:r>
      <w:r w:rsidR="00423EF0" w:rsidRPr="00313780">
        <w:t xml:space="preserve">low </w:t>
      </w:r>
      <w:r w:rsidR="0031239E" w:rsidRPr="00313780">
        <w:t>physical performance</w:t>
      </w:r>
      <w:r w:rsidR="00503965" w:rsidRPr="00313780">
        <w:t>, low physical activity and use</w:t>
      </w:r>
      <w:r w:rsidR="003707E1" w:rsidRPr="00313780">
        <w:t xml:space="preserve"> of pain medication are mediat</w:t>
      </w:r>
      <w:r w:rsidR="005E7E31" w:rsidRPr="00313780">
        <w:t>ing</w:t>
      </w:r>
      <w:r w:rsidR="002538A3" w:rsidRPr="00313780">
        <w:t xml:space="preserve"> these relationships</w:t>
      </w:r>
      <w:r w:rsidR="003707E1" w:rsidRPr="00313780">
        <w:t>.</w:t>
      </w:r>
      <w:r w:rsidR="00C95C43" w:rsidRPr="00313780">
        <w:t xml:space="preserve"> </w:t>
      </w:r>
    </w:p>
    <w:p w14:paraId="0C2DD89A" w14:textId="6A5C2332" w:rsidR="007F56E0" w:rsidRPr="00313780" w:rsidRDefault="00FD07EA" w:rsidP="007F56E0">
      <w:pPr>
        <w:spacing w:line="480" w:lineRule="auto"/>
        <w:jc w:val="both"/>
        <w:rPr>
          <w:bCs/>
        </w:rPr>
      </w:pPr>
      <w:r>
        <w:rPr>
          <w:b/>
          <w:bCs/>
        </w:rPr>
        <w:t>Methods</w:t>
      </w:r>
      <w:r w:rsidR="007F56E0" w:rsidRPr="00313780">
        <w:rPr>
          <w:b/>
          <w:bCs/>
        </w:rPr>
        <w:t>:</w:t>
      </w:r>
      <w:r w:rsidR="007F56E0" w:rsidRPr="00313780">
        <w:rPr>
          <w:bCs/>
        </w:rPr>
        <w:t xml:space="preserve"> Baseline and </w:t>
      </w:r>
      <w:r w:rsidR="00572CD3" w:rsidRPr="00313780">
        <w:rPr>
          <w:bCs/>
        </w:rPr>
        <w:t xml:space="preserve">1-year </w:t>
      </w:r>
      <w:r w:rsidR="007F56E0" w:rsidRPr="00313780">
        <w:rPr>
          <w:bCs/>
        </w:rPr>
        <w:t xml:space="preserve">follow-up data from the European Project on OSteoArthritis (EPOSA) were used involving </w:t>
      </w:r>
      <w:r w:rsidR="007F56E0" w:rsidRPr="00313780">
        <w:t xml:space="preserve">pre-harmonized data from five European population-based cohort studies </w:t>
      </w:r>
      <w:r w:rsidR="007F56E0" w:rsidRPr="00313780">
        <w:rPr>
          <w:bCs/>
        </w:rPr>
        <w:t>(ages 65-85</w:t>
      </w:r>
      <w:r w:rsidR="00100AF7" w:rsidRPr="00313780">
        <w:rPr>
          <w:bCs/>
        </w:rPr>
        <w:t>, n=2535</w:t>
      </w:r>
      <w:r w:rsidR="007F56E0" w:rsidRPr="00313780">
        <w:rPr>
          <w:bCs/>
        </w:rPr>
        <w:t xml:space="preserve">). Clinical OA was defined according to </w:t>
      </w:r>
      <w:r w:rsidR="007F56E0" w:rsidRPr="00313780">
        <w:rPr>
          <w:lang w:val="en-GB"/>
        </w:rPr>
        <w:t>American College of Rheumatology (</w:t>
      </w:r>
      <w:r w:rsidR="007F56E0" w:rsidRPr="00313780">
        <w:rPr>
          <w:bCs/>
        </w:rPr>
        <w:t xml:space="preserve">ACR) criteria. </w:t>
      </w:r>
      <w:r w:rsidR="003707E1" w:rsidRPr="00313780">
        <w:rPr>
          <w:bCs/>
        </w:rPr>
        <w:t>F</w:t>
      </w:r>
      <w:r w:rsidR="007F56E0" w:rsidRPr="00313780">
        <w:rPr>
          <w:bCs/>
        </w:rPr>
        <w:t xml:space="preserve">alls were assessed using </w:t>
      </w:r>
      <w:r w:rsidR="00286038" w:rsidRPr="00313780">
        <w:rPr>
          <w:bCs/>
        </w:rPr>
        <w:t>self-report</w:t>
      </w:r>
      <w:r w:rsidR="007F56E0" w:rsidRPr="00313780">
        <w:rPr>
          <w:bCs/>
        </w:rPr>
        <w:t xml:space="preserve">. </w:t>
      </w:r>
    </w:p>
    <w:p w14:paraId="55DB3262" w14:textId="710BC7D6" w:rsidR="002F663D" w:rsidRPr="00313780" w:rsidRDefault="007F56E0" w:rsidP="001911E6">
      <w:pPr>
        <w:spacing w:line="480" w:lineRule="auto"/>
        <w:jc w:val="both"/>
        <w:rPr>
          <w:bCs/>
        </w:rPr>
      </w:pPr>
      <w:r w:rsidRPr="00313780">
        <w:rPr>
          <w:b/>
          <w:bCs/>
        </w:rPr>
        <w:t xml:space="preserve">Results: </w:t>
      </w:r>
      <w:r w:rsidR="00546D9F" w:rsidRPr="00313780">
        <w:rPr>
          <w:bCs/>
        </w:rPr>
        <w:t>Over the</w:t>
      </w:r>
      <w:r w:rsidR="00984B41" w:rsidRPr="00313780">
        <w:rPr>
          <w:bCs/>
        </w:rPr>
        <w:t xml:space="preserve"> follow-up</w:t>
      </w:r>
      <w:r w:rsidR="00546D9F" w:rsidRPr="00313780">
        <w:rPr>
          <w:bCs/>
        </w:rPr>
        <w:t xml:space="preserve"> period</w:t>
      </w:r>
      <w:r w:rsidR="00984B41" w:rsidRPr="00313780">
        <w:rPr>
          <w:bCs/>
        </w:rPr>
        <w:t xml:space="preserve">, </w:t>
      </w:r>
      <w:r w:rsidR="00F75317" w:rsidRPr="00313780">
        <w:rPr>
          <w:bCs/>
        </w:rPr>
        <w:t>27</w:t>
      </w:r>
      <w:r w:rsidR="00984B41" w:rsidRPr="00313780">
        <w:rPr>
          <w:bCs/>
        </w:rPr>
        <w:t>.</w:t>
      </w:r>
      <w:r w:rsidR="003574C6" w:rsidRPr="00313780">
        <w:rPr>
          <w:bCs/>
        </w:rPr>
        <w:t>7</w:t>
      </w:r>
      <w:r w:rsidRPr="00313780">
        <w:rPr>
          <w:bCs/>
        </w:rPr>
        <w:t xml:space="preserve">% of the participants </w:t>
      </w:r>
      <w:r w:rsidR="00C51AC5" w:rsidRPr="00313780">
        <w:rPr>
          <w:bCs/>
        </w:rPr>
        <w:t>fell once or more</w:t>
      </w:r>
      <w:r w:rsidR="005E7E31" w:rsidRPr="00313780">
        <w:rPr>
          <w:bCs/>
        </w:rPr>
        <w:t xml:space="preserve"> (defined as faller)</w:t>
      </w:r>
      <w:r w:rsidRPr="00313780">
        <w:rPr>
          <w:bCs/>
        </w:rPr>
        <w:t xml:space="preserve">, and </w:t>
      </w:r>
      <w:r w:rsidR="00984B41" w:rsidRPr="00313780">
        <w:rPr>
          <w:bCs/>
        </w:rPr>
        <w:t>9.</w:t>
      </w:r>
      <w:r w:rsidR="003574C6" w:rsidRPr="00313780">
        <w:rPr>
          <w:bCs/>
        </w:rPr>
        <w:t>8</w:t>
      </w:r>
      <w:r w:rsidRPr="00313780">
        <w:rPr>
          <w:bCs/>
        </w:rPr>
        <w:t xml:space="preserve">% fell </w:t>
      </w:r>
      <w:r w:rsidR="00C51AC5" w:rsidRPr="00313780">
        <w:rPr>
          <w:bCs/>
        </w:rPr>
        <w:t>twice</w:t>
      </w:r>
      <w:r w:rsidRPr="00313780">
        <w:rPr>
          <w:bCs/>
        </w:rPr>
        <w:t xml:space="preserve"> or more</w:t>
      </w:r>
      <w:r w:rsidR="005E7E31" w:rsidRPr="00313780">
        <w:rPr>
          <w:bCs/>
        </w:rPr>
        <w:t xml:space="preserve"> (recurrent faller)</w:t>
      </w:r>
      <w:r w:rsidRPr="00313780">
        <w:rPr>
          <w:bCs/>
        </w:rPr>
        <w:t>.</w:t>
      </w:r>
      <w:r w:rsidRPr="00313780">
        <w:rPr>
          <w:b/>
          <w:bCs/>
        </w:rPr>
        <w:t xml:space="preserve"> </w:t>
      </w:r>
      <w:r w:rsidRPr="00313780">
        <w:rPr>
          <w:bCs/>
        </w:rPr>
        <w:t xml:space="preserve">After adjustment for confounding, clinical knee OA was associated with </w:t>
      </w:r>
      <w:r w:rsidR="00C51AC5" w:rsidRPr="00313780">
        <w:rPr>
          <w:bCs/>
        </w:rPr>
        <w:t xml:space="preserve">the risk of </w:t>
      </w:r>
      <w:r w:rsidR="00BB6CB5" w:rsidRPr="00313780">
        <w:rPr>
          <w:bCs/>
        </w:rPr>
        <w:t>be</w:t>
      </w:r>
      <w:r w:rsidR="00650FFD" w:rsidRPr="00313780">
        <w:rPr>
          <w:bCs/>
        </w:rPr>
        <w:t>coming</w:t>
      </w:r>
      <w:r w:rsidR="00BB6CB5" w:rsidRPr="00313780">
        <w:rPr>
          <w:bCs/>
        </w:rPr>
        <w:t xml:space="preserve"> </w:t>
      </w:r>
      <w:r w:rsidR="00C51AC5" w:rsidRPr="00313780">
        <w:rPr>
          <w:bCs/>
        </w:rPr>
        <w:t xml:space="preserve">a </w:t>
      </w:r>
      <w:r w:rsidRPr="00313780">
        <w:rPr>
          <w:bCs/>
        </w:rPr>
        <w:t>recurrent fall</w:t>
      </w:r>
      <w:r w:rsidR="00C51AC5" w:rsidRPr="00313780">
        <w:rPr>
          <w:bCs/>
        </w:rPr>
        <w:t>er</w:t>
      </w:r>
      <w:r w:rsidRPr="00313780">
        <w:rPr>
          <w:bCs/>
        </w:rPr>
        <w:t xml:space="preserve"> (</w:t>
      </w:r>
      <w:r w:rsidR="00FC3064" w:rsidRPr="00313780">
        <w:rPr>
          <w:bCs/>
        </w:rPr>
        <w:t>relative risk=</w:t>
      </w:r>
      <w:r w:rsidR="00427EB8" w:rsidRPr="00313780">
        <w:rPr>
          <w:bCs/>
        </w:rPr>
        <w:t>1.</w:t>
      </w:r>
      <w:r w:rsidR="00A26DCE" w:rsidRPr="00313780">
        <w:rPr>
          <w:bCs/>
        </w:rPr>
        <w:t>5</w:t>
      </w:r>
      <w:r w:rsidR="00427EB8" w:rsidRPr="00313780">
        <w:rPr>
          <w:bCs/>
        </w:rPr>
        <w:t>5</w:t>
      </w:r>
      <w:r w:rsidR="00FC3064" w:rsidRPr="00313780">
        <w:rPr>
          <w:bCs/>
        </w:rPr>
        <w:t xml:space="preserve">; 95% confidence interval: </w:t>
      </w:r>
      <w:r w:rsidR="00427EB8" w:rsidRPr="00313780">
        <w:rPr>
          <w:bCs/>
        </w:rPr>
        <w:t>1.</w:t>
      </w:r>
      <w:r w:rsidR="00A26DCE" w:rsidRPr="00313780">
        <w:rPr>
          <w:bCs/>
        </w:rPr>
        <w:t>10</w:t>
      </w:r>
      <w:r w:rsidR="00427EB8" w:rsidRPr="00313780">
        <w:rPr>
          <w:bCs/>
        </w:rPr>
        <w:t>-2.</w:t>
      </w:r>
      <w:r w:rsidR="00A26DCE" w:rsidRPr="00313780">
        <w:rPr>
          <w:bCs/>
        </w:rPr>
        <w:t>18</w:t>
      </w:r>
      <w:r w:rsidRPr="00313780">
        <w:rPr>
          <w:bCs/>
        </w:rPr>
        <w:t xml:space="preserve">), but not with </w:t>
      </w:r>
      <w:r w:rsidR="00C51AC5" w:rsidRPr="00313780">
        <w:rPr>
          <w:bCs/>
        </w:rPr>
        <w:t xml:space="preserve">the risk of </w:t>
      </w:r>
      <w:r w:rsidR="00BB6CB5" w:rsidRPr="00313780">
        <w:rPr>
          <w:bCs/>
        </w:rPr>
        <w:t>be</w:t>
      </w:r>
      <w:r w:rsidR="00650FFD" w:rsidRPr="00313780">
        <w:rPr>
          <w:bCs/>
        </w:rPr>
        <w:t>coming</w:t>
      </w:r>
      <w:r w:rsidR="00BB6CB5" w:rsidRPr="00313780">
        <w:rPr>
          <w:bCs/>
        </w:rPr>
        <w:t xml:space="preserve"> </w:t>
      </w:r>
      <w:r w:rsidR="00C51AC5" w:rsidRPr="00313780">
        <w:rPr>
          <w:bCs/>
        </w:rPr>
        <w:t xml:space="preserve">a faller. </w:t>
      </w:r>
      <w:r w:rsidR="002F663D" w:rsidRPr="00313780">
        <w:rPr>
          <w:bCs/>
        </w:rPr>
        <w:t xml:space="preserve">No associations between clinical </w:t>
      </w:r>
      <w:r w:rsidR="00984B41" w:rsidRPr="00313780">
        <w:rPr>
          <w:bCs/>
        </w:rPr>
        <w:t>hip OA and (recurrent) falls were</w:t>
      </w:r>
      <w:r w:rsidR="002F663D" w:rsidRPr="00313780">
        <w:rPr>
          <w:bCs/>
        </w:rPr>
        <w:t xml:space="preserve"> observed</w:t>
      </w:r>
      <w:r w:rsidR="001B658B" w:rsidRPr="00313780">
        <w:rPr>
          <w:bCs/>
        </w:rPr>
        <w:t xml:space="preserve"> after adjustment for confounding</w:t>
      </w:r>
      <w:r w:rsidR="002F663D" w:rsidRPr="00313780">
        <w:rPr>
          <w:bCs/>
        </w:rPr>
        <w:t xml:space="preserve">. </w:t>
      </w:r>
      <w:r w:rsidR="001911E6" w:rsidRPr="00313780">
        <w:rPr>
          <w:bCs/>
        </w:rPr>
        <w:t xml:space="preserve">Use of </w:t>
      </w:r>
      <w:r w:rsidR="00572CD3" w:rsidRPr="00313780">
        <w:rPr>
          <w:bCs/>
        </w:rPr>
        <w:t xml:space="preserve">opioids and </w:t>
      </w:r>
      <w:r w:rsidR="001911E6" w:rsidRPr="00313780">
        <w:rPr>
          <w:bCs/>
        </w:rPr>
        <w:t>analgesics mediated the associations between clinical OA and (recurrent) falls</w:t>
      </w:r>
      <w:r w:rsidR="00100AF7" w:rsidRPr="00313780">
        <w:rPr>
          <w:bCs/>
        </w:rPr>
        <w:t>, while physical performance and physical activity did not</w:t>
      </w:r>
      <w:r w:rsidR="001911E6" w:rsidRPr="00313780">
        <w:rPr>
          <w:bCs/>
        </w:rPr>
        <w:t>.</w:t>
      </w:r>
    </w:p>
    <w:p w14:paraId="3E6E0825" w14:textId="4C39F2EE" w:rsidR="00572CD3" w:rsidRPr="00313780" w:rsidRDefault="007F56E0" w:rsidP="00692463">
      <w:pPr>
        <w:spacing w:line="480" w:lineRule="auto"/>
        <w:jc w:val="both"/>
        <w:rPr>
          <w:b/>
          <w:bCs/>
        </w:rPr>
      </w:pPr>
      <w:r w:rsidRPr="00313780">
        <w:rPr>
          <w:b/>
          <w:bCs/>
        </w:rPr>
        <w:t>Conclusi</w:t>
      </w:r>
      <w:r w:rsidR="00396C0E" w:rsidRPr="00313780">
        <w:rPr>
          <w:b/>
          <w:bCs/>
        </w:rPr>
        <w:t>o</w:t>
      </w:r>
      <w:r w:rsidRPr="00313780">
        <w:rPr>
          <w:b/>
          <w:bCs/>
        </w:rPr>
        <w:t xml:space="preserve">n: </w:t>
      </w:r>
      <w:r w:rsidR="00546D9F" w:rsidRPr="00313780">
        <w:rPr>
          <w:bCs/>
        </w:rPr>
        <w:t>Individual</w:t>
      </w:r>
      <w:r w:rsidRPr="00313780">
        <w:rPr>
          <w:bCs/>
        </w:rPr>
        <w:t xml:space="preserve">s with clinical knee OA </w:t>
      </w:r>
      <w:r w:rsidR="00546D9F" w:rsidRPr="00313780">
        <w:rPr>
          <w:bCs/>
        </w:rPr>
        <w:t>were at</w:t>
      </w:r>
      <w:r w:rsidRPr="00313780">
        <w:rPr>
          <w:bCs/>
        </w:rPr>
        <w:t xml:space="preserve"> increased risk for </w:t>
      </w:r>
      <w:r w:rsidR="002F663D" w:rsidRPr="00313780">
        <w:rPr>
          <w:bCs/>
        </w:rPr>
        <w:t xml:space="preserve">recurrent </w:t>
      </w:r>
      <w:r w:rsidRPr="00313780">
        <w:rPr>
          <w:bCs/>
        </w:rPr>
        <w:t>falls.</w:t>
      </w:r>
      <w:r w:rsidR="00535397" w:rsidRPr="00313780">
        <w:rPr>
          <w:bCs/>
        </w:rPr>
        <w:t xml:space="preserve"> This relationship was mediated by pain medication, particularly opioids. Th</w:t>
      </w:r>
      <w:r w:rsidR="0051338B">
        <w:rPr>
          <w:bCs/>
        </w:rPr>
        <w:t>e</w:t>
      </w:r>
      <w:r w:rsidR="00535397" w:rsidRPr="00313780">
        <w:rPr>
          <w:bCs/>
        </w:rPr>
        <w:t xml:space="preserve"> </w:t>
      </w:r>
      <w:r w:rsidR="0051338B">
        <w:rPr>
          <w:bCs/>
        </w:rPr>
        <w:t xml:space="preserve">fall risk </w:t>
      </w:r>
      <w:r w:rsidR="00535397" w:rsidRPr="00313780">
        <w:rPr>
          <w:bCs/>
        </w:rPr>
        <w:t>needs to be considered when discussing the risk benefit ratio of prescribing these medications.</w:t>
      </w:r>
    </w:p>
    <w:p w14:paraId="5C379162" w14:textId="77777777" w:rsidR="00CB4799" w:rsidRPr="00313780" w:rsidRDefault="00CB4799" w:rsidP="00692463">
      <w:pPr>
        <w:spacing w:line="480" w:lineRule="auto"/>
        <w:jc w:val="both"/>
        <w:rPr>
          <w:b/>
          <w:bCs/>
        </w:rPr>
      </w:pPr>
    </w:p>
    <w:p w14:paraId="557E6E70" w14:textId="77777777" w:rsidR="00CB4799" w:rsidRPr="00313780" w:rsidRDefault="00CB4799" w:rsidP="00692463">
      <w:pPr>
        <w:spacing w:line="480" w:lineRule="auto"/>
        <w:jc w:val="both"/>
        <w:rPr>
          <w:bCs/>
        </w:rPr>
      </w:pPr>
    </w:p>
    <w:p w14:paraId="2D1BEB2A" w14:textId="77777777" w:rsidR="00B61035" w:rsidRPr="00313780" w:rsidRDefault="00B61035">
      <w:pPr>
        <w:spacing w:after="200" w:line="276" w:lineRule="auto"/>
        <w:rPr>
          <w:b/>
        </w:rPr>
      </w:pPr>
      <w:r w:rsidRPr="00313780">
        <w:rPr>
          <w:b/>
        </w:rPr>
        <w:br w:type="page"/>
      </w:r>
    </w:p>
    <w:p w14:paraId="10236939" w14:textId="0AB3C1BB" w:rsidR="00692463" w:rsidRPr="00313780" w:rsidRDefault="00692463" w:rsidP="00AA0BC6">
      <w:pPr>
        <w:spacing w:line="480" w:lineRule="auto"/>
        <w:jc w:val="both"/>
        <w:rPr>
          <w:b/>
        </w:rPr>
      </w:pPr>
      <w:r w:rsidRPr="00313780">
        <w:rPr>
          <w:b/>
        </w:rPr>
        <w:lastRenderedPageBreak/>
        <w:t>Introduction</w:t>
      </w:r>
    </w:p>
    <w:p w14:paraId="055EB4E7" w14:textId="77777777" w:rsidR="00692463" w:rsidRPr="00313780" w:rsidRDefault="00692463" w:rsidP="00AA0BC6">
      <w:pPr>
        <w:spacing w:line="480" w:lineRule="auto"/>
        <w:jc w:val="both"/>
      </w:pPr>
    </w:p>
    <w:p w14:paraId="485ACC22" w14:textId="3B64FDF7" w:rsidR="00AA0BC6" w:rsidRPr="00313780" w:rsidRDefault="00204193" w:rsidP="00AA0BC6">
      <w:pPr>
        <w:spacing w:line="480" w:lineRule="auto"/>
        <w:jc w:val="both"/>
      </w:pPr>
      <w:r w:rsidRPr="00313780">
        <w:t>About one in three persons aged 65 years and older</w:t>
      </w:r>
      <w:r w:rsidR="006B479D" w:rsidRPr="00313780">
        <w:t xml:space="preserve"> experience a</w:t>
      </w:r>
      <w:r w:rsidRPr="00313780">
        <w:t xml:space="preserve"> fall </w:t>
      </w:r>
      <w:r w:rsidR="0068003E" w:rsidRPr="00313780">
        <w:t xml:space="preserve">in a </w:t>
      </w:r>
      <w:r w:rsidRPr="00313780">
        <w:t>year</w:t>
      </w:r>
      <w:r w:rsidR="00915B28" w:rsidRPr="00313780">
        <w:t>, and about 15% fall twice or more</w:t>
      </w:r>
      <w:r w:rsidR="00202384" w:rsidRPr="00313780">
        <w:t xml:space="preserve"> </w:t>
      </w:r>
      <w:r w:rsidR="00202384" w:rsidRPr="00313780">
        <w:fldChar w:fldCharType="begin">
          <w:fldData xml:space="preserve">PEVuZE5vdGU+PENpdGU+PEF1dGhvcj5Ucm9tcDwvQXV0aG9yPjxZZWFyPjE5OTg8L1llYXI+PFJl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==
</w:fldData>
        </w:fldChar>
      </w:r>
      <w:r w:rsidR="001625C7">
        <w:instrText xml:space="preserve"> ADDIN EN.CITE </w:instrText>
      </w:r>
      <w:r w:rsidR="001625C7">
        <w:fldChar w:fldCharType="begin">
          <w:fldData xml:space="preserve">PEVuZE5vdGU+PENpdGU+PEF1dGhvcj5Ucm9tcDwvQXV0aG9yPjxZZWFyPjE5OTg8L1llYXI+PFJl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==
</w:fldData>
        </w:fldChar>
      </w:r>
      <w:r w:rsidR="001625C7">
        <w:instrText xml:space="preserve"> ADDIN EN.CITE.DATA </w:instrText>
      </w:r>
      <w:r w:rsidR="001625C7">
        <w:fldChar w:fldCharType="end"/>
      </w:r>
      <w:r w:rsidR="00202384" w:rsidRPr="00313780">
        <w:fldChar w:fldCharType="separate"/>
      </w:r>
      <w:r w:rsidR="001625C7">
        <w:rPr>
          <w:noProof/>
        </w:rPr>
        <w:t>(1-3)</w:t>
      </w:r>
      <w:r w:rsidR="00202384" w:rsidRPr="00313780">
        <w:fldChar w:fldCharType="end"/>
      </w:r>
      <w:r w:rsidRPr="00313780">
        <w:t>.</w:t>
      </w:r>
      <w:r w:rsidR="00915B28" w:rsidRPr="00313780">
        <w:t xml:space="preserve"> </w:t>
      </w:r>
      <w:r w:rsidR="006D60D1">
        <w:t>Because of physiological changes during ageing</w:t>
      </w:r>
      <w:r w:rsidR="00864FC1">
        <w:t xml:space="preserve"> acting on sensorimotor and cognitive </w:t>
      </w:r>
      <w:r w:rsidR="0051338B">
        <w:t>aspects</w:t>
      </w:r>
      <w:r w:rsidR="006D60D1">
        <w:t>, the incidence of falls increases with age</w:t>
      </w:r>
      <w:r w:rsidR="00600AE5">
        <w:t xml:space="preserve"> </w:t>
      </w:r>
      <w:r w:rsidR="00600AE5">
        <w:fldChar w:fldCharType="begin">
          <w:fldData xml:space="preserve">PEVuZE5vdGU+PENpdGU+PEF1dGhvcj5DYW1wYmVsbDwvQXV0aG9yPjxZZWFyPjE5OTA8L1llYXI+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</w:fldData>
        </w:fldChar>
      </w:r>
      <w:r w:rsidR="006E6E4C">
        <w:instrText xml:space="preserve"> ADDIN EN.CITE </w:instrText>
      </w:r>
      <w:r w:rsidR="006E6E4C">
        <w:fldChar w:fldCharType="begin">
          <w:fldData xml:space="preserve">PEVuZE5vdGU+PENpdGU+PEF1dGhvcj5DYW1wYmVsbDwvQXV0aG9yPjxZZWFyPjE5OTA8L1llYXI+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</w:fldData>
        </w:fldChar>
      </w:r>
      <w:r w:rsidR="006E6E4C">
        <w:instrText xml:space="preserve"> ADDIN EN.CITE.DATA </w:instrText>
      </w:r>
      <w:r w:rsidR="006E6E4C">
        <w:fldChar w:fldCharType="end"/>
      </w:r>
      <w:r w:rsidR="00600AE5">
        <w:fldChar w:fldCharType="separate"/>
      </w:r>
      <w:r w:rsidR="003E5996">
        <w:rPr>
          <w:noProof/>
        </w:rPr>
        <w:t>(4, 5)</w:t>
      </w:r>
      <w:r w:rsidR="00600AE5">
        <w:fldChar w:fldCharType="end"/>
      </w:r>
      <w:r w:rsidR="006D60D1">
        <w:t xml:space="preserve">. </w:t>
      </w:r>
      <w:r w:rsidR="00B857D9" w:rsidRPr="00313780">
        <w:t xml:space="preserve">In addition to </w:t>
      </w:r>
      <w:r w:rsidR="008A779E" w:rsidRPr="00313780">
        <w:t>soft-tissue injuries, f</w:t>
      </w:r>
      <w:r w:rsidR="00915B28" w:rsidRPr="00313780">
        <w:t xml:space="preserve">alls </w:t>
      </w:r>
      <w:r w:rsidR="00893B75" w:rsidRPr="00313780">
        <w:t>may lead to more</w:t>
      </w:r>
      <w:r w:rsidR="00915B28" w:rsidRPr="00313780">
        <w:t xml:space="preserve"> </w:t>
      </w:r>
      <w:r w:rsidR="008A779E" w:rsidRPr="00313780">
        <w:t xml:space="preserve">serious injuries, such as fractures and </w:t>
      </w:r>
      <w:r w:rsidR="00915B28" w:rsidRPr="00313780">
        <w:t xml:space="preserve">head trauma </w:t>
      </w:r>
      <w:r w:rsidR="00893B75" w:rsidRPr="00313780">
        <w:fldChar w:fldCharType="begin">
          <w:fldData xml:space="preserve">PEVuZE5vdGU+PENpdGU+PEF1dGhvcj5TdGVsPC9BdXRob3I+PFllYXI+MjAwNDwvWWVhcj48UmVj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</w:fldData>
        </w:fldChar>
      </w:r>
      <w:r w:rsidR="003E5996">
        <w:instrText xml:space="preserve"> ADDIN EN.CITE </w:instrText>
      </w:r>
      <w:r w:rsidR="003E5996">
        <w:fldChar w:fldCharType="begin">
          <w:fldData xml:space="preserve">PEVuZE5vdGU+PENpdGU+PEF1dGhvcj5TdGVsPC9BdXRob3I+PFllYXI+MjAwNDwvWWVhcj48UmVj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</w:fldData>
        </w:fldChar>
      </w:r>
      <w:r w:rsidR="003E5996">
        <w:instrText xml:space="preserve"> ADDIN EN.CITE.DATA </w:instrText>
      </w:r>
      <w:r w:rsidR="003E5996">
        <w:fldChar w:fldCharType="end"/>
      </w:r>
      <w:r w:rsidR="00893B75" w:rsidRPr="00313780">
        <w:fldChar w:fldCharType="separate"/>
      </w:r>
      <w:r w:rsidR="003E5996">
        <w:rPr>
          <w:noProof/>
        </w:rPr>
        <w:t>(6, 7)</w:t>
      </w:r>
      <w:r w:rsidR="00893B75" w:rsidRPr="00313780">
        <w:fldChar w:fldCharType="end"/>
      </w:r>
      <w:r w:rsidR="00893B75" w:rsidRPr="00313780">
        <w:t xml:space="preserve">. </w:t>
      </w:r>
      <w:r w:rsidR="00B857D9" w:rsidRPr="00313780">
        <w:t>F</w:t>
      </w:r>
      <w:r w:rsidR="00915B28" w:rsidRPr="00313780">
        <w:t xml:space="preserve">alls may </w:t>
      </w:r>
      <w:r w:rsidR="00B857D9" w:rsidRPr="00313780">
        <w:t xml:space="preserve">also </w:t>
      </w:r>
      <w:r w:rsidR="00915B28" w:rsidRPr="00313780">
        <w:t xml:space="preserve">lead to </w:t>
      </w:r>
      <w:r w:rsidR="00C05088" w:rsidRPr="00313780">
        <w:t xml:space="preserve">fear of falling, decreased physical function, </w:t>
      </w:r>
      <w:r w:rsidR="0046465A" w:rsidRPr="00313780">
        <w:t xml:space="preserve">restriction of physical activities, </w:t>
      </w:r>
      <w:r w:rsidR="00915B28" w:rsidRPr="00313780">
        <w:t xml:space="preserve">loss of independence, </w:t>
      </w:r>
      <w:r w:rsidR="00A57BA1" w:rsidRPr="00313780">
        <w:t xml:space="preserve">a </w:t>
      </w:r>
      <w:r w:rsidR="00915B28" w:rsidRPr="00313780">
        <w:t>higher mortality risk and high</w:t>
      </w:r>
      <w:r w:rsidR="00C05088" w:rsidRPr="00313780">
        <w:t xml:space="preserve"> health care</w:t>
      </w:r>
      <w:r w:rsidR="00915B28" w:rsidRPr="00313780">
        <w:t xml:space="preserve"> costs </w:t>
      </w:r>
      <w:r w:rsidR="00202384" w:rsidRPr="00313780">
        <w:fldChar w:fldCharType="begin">
          <w:fldData xml:space="preserve">PEVuZE5vdGU+PENpdGU+PEF1dGhvcj5UaW5ldHRpPC9BdXRob3I+PFllYXI+MTk5NDwvWWVhcj48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</w:fldData>
        </w:fldChar>
      </w:r>
      <w:r w:rsidR="006E6E4C">
        <w:instrText xml:space="preserve"> ADDIN EN.CITE </w:instrText>
      </w:r>
      <w:r w:rsidR="006E6E4C">
        <w:fldChar w:fldCharType="begin">
          <w:fldData xml:space="preserve">PEVuZE5vdGU+PENpdGU+PEF1dGhvcj5UaW5ldHRpPC9BdXRob3I+PFllYXI+MTk5NDwvWWVhcj48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</w:fldData>
        </w:fldChar>
      </w:r>
      <w:r w:rsidR="006E6E4C">
        <w:instrText xml:space="preserve"> ADDIN EN.CITE.DATA </w:instrText>
      </w:r>
      <w:r w:rsidR="006E6E4C">
        <w:fldChar w:fldCharType="end"/>
      </w:r>
      <w:r w:rsidR="00202384" w:rsidRPr="00313780">
        <w:fldChar w:fldCharType="separate"/>
      </w:r>
      <w:r w:rsidR="006E6E4C">
        <w:rPr>
          <w:noProof/>
        </w:rPr>
        <w:t>(4, 6, 8-11)</w:t>
      </w:r>
      <w:r w:rsidR="00202384" w:rsidRPr="00313780">
        <w:fldChar w:fldCharType="end"/>
      </w:r>
      <w:r w:rsidR="00915B28" w:rsidRPr="00313780">
        <w:t xml:space="preserve">. </w:t>
      </w:r>
      <w:r w:rsidR="007833BA" w:rsidRPr="00313780">
        <w:t xml:space="preserve">According to the American College of Rheumatology (ACR), clinical </w:t>
      </w:r>
      <w:r w:rsidR="00175EDE" w:rsidRPr="00313780">
        <w:t>osteoarthritis (</w:t>
      </w:r>
      <w:r w:rsidR="007833BA" w:rsidRPr="00313780">
        <w:t>OA</w:t>
      </w:r>
      <w:r w:rsidR="00175EDE" w:rsidRPr="00313780">
        <w:t>)</w:t>
      </w:r>
      <w:r w:rsidR="007833BA" w:rsidRPr="00313780">
        <w:t xml:space="preserve"> is defined by pain in combination wi</w:t>
      </w:r>
      <w:r w:rsidR="0063449F" w:rsidRPr="00313780">
        <w:t>th o</w:t>
      </w:r>
      <w:r w:rsidR="007833BA" w:rsidRPr="00313780">
        <w:t xml:space="preserve">ther symptoms, such as stiffness </w:t>
      </w:r>
      <w:r w:rsidR="007833BA" w:rsidRPr="00313780">
        <w:fldChar w:fldCharType="begin"/>
      </w:r>
      <w:r w:rsidR="00600AE5">
        <w:instrText xml:space="preserve"> ADDIN EN.CITE &lt;EndNote&gt;&lt;Cite&gt;&lt;Author&gt;Altman&lt;/Author&gt;&lt;Year&gt;1991&lt;/Year&gt;&lt;RecNum&gt;31&lt;/RecNum&gt;&lt;DisplayText&gt;(12)&lt;/DisplayText&gt;&lt;record&gt;&lt;rec-number&gt;31&lt;/rec-number&gt;&lt;foreign-keys&gt;&lt;key app="EN" db-id="5zfxzrz92209r5es2r75v0pv0ds0ea9zde0f" timestamp="1482313686"&gt;31&lt;/key&gt;&lt;/foreign-keys&gt;&lt;ref-type name="Journal Article"&gt;17&lt;/ref-type&gt;&lt;contributors&gt;&lt;authors&gt;&lt;author&gt;Altman, R.D.&lt;/author&gt;&lt;/authors&gt;&lt;/contributors&gt;&lt;auth-address&gt;Arthritis Division, Miami Veterans Administration Medical Center, FL&lt;/auth-address&gt;&lt;titles&gt;&lt;title&gt;Classification of disease: osteoarthritis&lt;/title&gt;&lt;secondary-title&gt;Semin. Arthritis Rheum&lt;/secondary-title&gt;&lt;/titles&gt;&lt;periodical&gt;&lt;full-title&gt;Semin. Arthritis Rheum&lt;/full-title&gt;&lt;/periodical&gt;&lt;pages&gt;40-47&lt;/pages&gt;&lt;volume&gt;20&lt;/volume&gt;&lt;number&gt;6&lt;/number&gt;&lt;num-vols&gt;Suppl 2&lt;/num-vols&gt;&lt;reprint-edition&gt;Not in File&lt;/reprint-edition&gt;&lt;keywords&gt;&lt;keyword&gt;Arthritis&lt;/keyword&gt;&lt;keyword&gt;Article&lt;/keyword&gt;&lt;keyword&gt;Classification&lt;/keyword&gt;&lt;keyword&gt;CRITERIA&lt;/keyword&gt;&lt;keyword&gt;DISEASE&lt;/keyword&gt;&lt;keyword&gt;Hand&lt;/keyword&gt;&lt;keyword&gt;Hip&lt;/keyword&gt;&lt;keyword&gt;Humans&lt;/keyword&gt;&lt;keyword&gt;IM&lt;/keyword&gt;&lt;keyword&gt;Journal Article&lt;/keyword&gt;&lt;keyword&gt;KNEE&lt;/keyword&gt;&lt;keyword&gt;Osteoarthritis&lt;/keyword&gt;&lt;keyword&gt;pathology&lt;/keyword&gt;&lt;keyword&gt;Review&lt;/keyword&gt;&lt;/keywords&gt;&lt;dates&gt;&lt;year&gt;1991&lt;/year&gt;&lt;pub-dates&gt;&lt;date&gt;6/1991&lt;/date&gt;&lt;/pub-dates&gt;&lt;/dates&gt;&lt;label&gt;1136&lt;/label&gt;&lt;urls&gt;&lt;related-urls&gt;&lt;url&gt;&lt;style face="underline" font="default" size="100%"&gt;http://www.ncbi.nlm.nih.gov/pubmed/1866629&lt;/style&gt;&lt;/url&gt;&lt;/related-urls&gt;&lt;/urls&gt;&lt;/record&gt;&lt;/Cite&gt;&lt;/EndNote&gt;</w:instrText>
      </w:r>
      <w:r w:rsidR="007833BA" w:rsidRPr="00313780">
        <w:fldChar w:fldCharType="separate"/>
      </w:r>
      <w:r w:rsidR="00600AE5">
        <w:rPr>
          <w:noProof/>
        </w:rPr>
        <w:t>(12)</w:t>
      </w:r>
      <w:r w:rsidR="007833BA" w:rsidRPr="00313780">
        <w:fldChar w:fldCharType="end"/>
      </w:r>
      <w:r w:rsidR="007833BA" w:rsidRPr="00313780">
        <w:t>. As a consequence of these symptoms, persons with OA may have impaired physical function</w:t>
      </w:r>
      <w:r w:rsidR="008D1839" w:rsidRPr="00313780">
        <w:t xml:space="preserve"> and consequently,</w:t>
      </w:r>
      <w:r w:rsidR="007833BA" w:rsidRPr="00313780">
        <w:t xml:space="preserve"> an increased fall risk. </w:t>
      </w:r>
    </w:p>
    <w:p w14:paraId="1A63F010" w14:textId="395517BE" w:rsidR="006F12DB" w:rsidRPr="00313780" w:rsidRDefault="00DC44A6" w:rsidP="00DC44A6">
      <w:pPr>
        <w:spacing w:line="480" w:lineRule="auto"/>
        <w:ind w:firstLine="708"/>
        <w:jc w:val="both"/>
      </w:pPr>
      <w:r w:rsidRPr="00313780">
        <w:t xml:space="preserve">Several prospective studies have shown an association between OA and falls. </w:t>
      </w:r>
      <w:r w:rsidR="003508E1" w:rsidRPr="00313780">
        <w:t>W</w:t>
      </w:r>
      <w:r w:rsidRPr="00313780">
        <w:t xml:space="preserve">omen with radiographic hip OA had a reduced risk for recurrent falls, while women with self-reported, physician-diagnosed OA had an increased risk </w:t>
      </w:r>
      <w:r w:rsidRPr="00313780">
        <w:fldChar w:fldCharType="begin">
          <w:fldData xml:space="preserve">PEVuZE5vdGU+PENpdGU+PEF1dGhvcj5BcmRlbjwvQXV0aG9yPjxZZWFyPjE5OTk8L1llYXI+PFJl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==
</w:fldData>
        </w:fldChar>
      </w:r>
      <w:r w:rsidR="00600AE5">
        <w:instrText xml:space="preserve"> ADDIN EN.CITE </w:instrText>
      </w:r>
      <w:r w:rsidR="00600AE5">
        <w:fldChar w:fldCharType="begin">
          <w:fldData xml:space="preserve">PEVuZE5vdGU+PENpdGU+PEF1dGhvcj5BcmRlbjwvQXV0aG9yPjxZZWFyPjE5OTk8L1llYXI+PFJl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==
</w:fldData>
        </w:fldChar>
      </w:r>
      <w:r w:rsidR="00600AE5">
        <w:instrText xml:space="preserve"> ADDIN EN.CITE.DATA </w:instrText>
      </w:r>
      <w:r w:rsidR="00600AE5">
        <w:fldChar w:fldCharType="end"/>
      </w:r>
      <w:r w:rsidRPr="00313780">
        <w:fldChar w:fldCharType="separate"/>
      </w:r>
      <w:r w:rsidR="00600AE5">
        <w:rPr>
          <w:noProof/>
        </w:rPr>
        <w:t>(13)</w:t>
      </w:r>
      <w:r w:rsidRPr="00313780">
        <w:fldChar w:fldCharType="end"/>
      </w:r>
      <w:r w:rsidRPr="00313780">
        <w:t xml:space="preserve">. In </w:t>
      </w:r>
      <w:r w:rsidR="003508E1" w:rsidRPr="00313780">
        <w:t xml:space="preserve">another study, </w:t>
      </w:r>
      <w:r w:rsidRPr="00313780">
        <w:t>postmenopausal women with self-reported</w:t>
      </w:r>
      <w:r w:rsidR="008476E7" w:rsidRPr="00313780">
        <w:t>,</w:t>
      </w:r>
      <w:r w:rsidRPr="00313780">
        <w:t xml:space="preserve"> physician-diagnosed OA had an increased risk for falls </w:t>
      </w:r>
      <w:r w:rsidRPr="00313780">
        <w:fldChar w:fldCharType="begin">
          <w:fldData xml:space="preserve">PEVuZE5vdGU+PENpdGU+PEF1dGhvcj5QcmlldG8tQWxoYW1icmE8L0F1dGhvcj48WWVhcj4yMDEz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</w:fldData>
        </w:fldChar>
      </w:r>
      <w:r w:rsidR="00600AE5">
        <w:instrText xml:space="preserve"> ADDIN EN.CITE </w:instrText>
      </w:r>
      <w:r w:rsidR="00600AE5">
        <w:fldChar w:fldCharType="begin">
          <w:fldData xml:space="preserve">PEVuZE5vdGU+PENpdGU+PEF1dGhvcj5QcmlldG8tQWxoYW1icmE8L0F1dGhvcj48WWVhcj4yMDEz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</w:fldData>
        </w:fldChar>
      </w:r>
      <w:r w:rsidR="00600AE5">
        <w:instrText xml:space="preserve"> ADDIN EN.CITE.DATA </w:instrText>
      </w:r>
      <w:r w:rsidR="00600AE5">
        <w:fldChar w:fldCharType="end"/>
      </w:r>
      <w:r w:rsidRPr="00313780">
        <w:fldChar w:fldCharType="separate"/>
      </w:r>
      <w:r w:rsidR="00600AE5">
        <w:rPr>
          <w:noProof/>
        </w:rPr>
        <w:t>(14)</w:t>
      </w:r>
      <w:r w:rsidRPr="00313780">
        <w:fldChar w:fldCharType="end"/>
      </w:r>
      <w:r w:rsidRPr="00313780">
        <w:t xml:space="preserve">. </w:t>
      </w:r>
      <w:r w:rsidR="00AA0BC6" w:rsidRPr="00313780">
        <w:t>A</w:t>
      </w:r>
      <w:r w:rsidRPr="00313780">
        <w:t>n increas</w:t>
      </w:r>
      <w:r w:rsidR="00AA0BC6" w:rsidRPr="00313780">
        <w:t>ing</w:t>
      </w:r>
      <w:r w:rsidR="006B479D" w:rsidRPr="00313780">
        <w:t xml:space="preserve"> </w:t>
      </w:r>
      <w:r w:rsidRPr="00313780">
        <w:t xml:space="preserve">number of lower-extremity symptomatic OA joints </w:t>
      </w:r>
      <w:r w:rsidRPr="00313780">
        <w:fldChar w:fldCharType="begin">
          <w:fldData xml:space="preserve">PEVuZE5vdGU+PENpdGU+PEF1dGhvcj5Eb3JlPC9BdXRob3I+PFllYXI+MjAxNTwvWWVhcj48UmVj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</w:fldData>
        </w:fldChar>
      </w:r>
      <w:r w:rsidR="00600AE5">
        <w:instrText xml:space="preserve"> ADDIN EN.CITE </w:instrText>
      </w:r>
      <w:r w:rsidR="00600AE5">
        <w:fldChar w:fldCharType="begin">
          <w:fldData xml:space="preserve">PEVuZE5vdGU+PENpdGU+PEF1dGhvcj5Eb3JlPC9BdXRob3I+PFllYXI+MjAxNTwvWWVhcj48UmVj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</w:fldData>
        </w:fldChar>
      </w:r>
      <w:r w:rsidR="00600AE5">
        <w:instrText xml:space="preserve"> ADDIN EN.CITE.DATA </w:instrText>
      </w:r>
      <w:r w:rsidR="00600AE5">
        <w:fldChar w:fldCharType="end"/>
      </w:r>
      <w:r w:rsidRPr="00313780">
        <w:fldChar w:fldCharType="separate"/>
      </w:r>
      <w:r w:rsidR="00600AE5">
        <w:rPr>
          <w:noProof/>
        </w:rPr>
        <w:t>(15)</w:t>
      </w:r>
      <w:r w:rsidRPr="00313780">
        <w:fldChar w:fldCharType="end"/>
      </w:r>
      <w:r w:rsidR="00C82106">
        <w:t>, i.e. a combination of patient-reported symptoms and radiographic evidence of OA in the same joint,</w:t>
      </w:r>
      <w:r w:rsidR="00AA0BC6" w:rsidRPr="00313780">
        <w:t xml:space="preserve"> and </w:t>
      </w:r>
      <w:r w:rsidR="003508E1" w:rsidRPr="00313780">
        <w:t>e</w:t>
      </w:r>
      <w:r w:rsidRPr="00313780">
        <w:t xml:space="preserve">arly diagnosed </w:t>
      </w:r>
      <w:r w:rsidR="002B55E6">
        <w:t xml:space="preserve">clinical </w:t>
      </w:r>
      <w:r w:rsidRPr="00313780">
        <w:t xml:space="preserve">hip and knee OA </w:t>
      </w:r>
      <w:r w:rsidR="00AA0BC6" w:rsidRPr="00313780">
        <w:fldChar w:fldCharType="begin"/>
      </w:r>
      <w:r w:rsidR="00600AE5">
        <w:instrText xml:space="preserve"> ADDIN EN.CITE &lt;EndNote&gt;&lt;Cite&gt;&lt;Author&gt;Smith&lt;/Author&gt;&lt;Year&gt;2016&lt;/Year&gt;&lt;RecNum&gt;4597&lt;/RecNum&gt;&lt;DisplayText&gt;(16)&lt;/DisplayText&gt;&lt;record&gt;&lt;rec-number&gt;4597&lt;/rec-number&gt;&lt;foreign-keys&gt;&lt;key app="EN" db-id="5zfxzrz92209r5es2r75v0pv0ds0ea9zde0f" timestamp="1495811576"&gt;4597&lt;/key&gt;&lt;/foreign-keys&gt;&lt;ref-type name="Journal Article"&gt;17&lt;/ref-type&gt;&lt;contributors&gt;&lt;authors&gt;&lt;author&gt;Smith, T. O.&lt;/author&gt;&lt;author&gt;Higson, E.&lt;/author&gt;&lt;author&gt;Pearson, M.&lt;/author&gt;&lt;author&gt;Mansfield, M.&lt;/author&gt;&lt;/authors&gt;&lt;/contributors&gt;&lt;auth-address&gt;Faculty of Medicine and Health Sciences, School of Health Sciences, University of East Anglia, Norwich, UK.&amp;#xD;Crystal Palace Physiotherapy Group, Crystal Palace, London, UK.&amp;#xD;Hinchingbrooke Hospital, Cambridgeshire Community Services, Huntingdon, UK.&amp;#xD;Guy&amp;apos;s and St Thomas&amp;apos; Hospitals NHS Foundation Trust and Academic Department of Physiotherapy, King&amp;apos;s College, London, UK.&lt;/auth-address&gt;&lt;titles&gt;&lt;title&gt;Is there an increased risk of falls and fractures in people with early diagnosed hip and knee osteoarthritis? Data from the Osteoarthritis Initiative&lt;/title&gt;&lt;secondary-title&gt;Int J Rheum Dis&lt;/secondary-title&gt;&lt;/titles&gt;&lt;periodical&gt;&lt;full-title&gt;Int J Rheum Dis&lt;/full-title&gt;&lt;/periodical&gt;&lt;keywords&gt;&lt;keyword&gt;arthritis&lt;/keyword&gt;&lt;keyword&gt;falls&lt;/keyword&gt;&lt;keyword&gt;injury&lt;/keyword&gt;&lt;keyword&gt;joint degenerative&lt;/keyword&gt;&lt;keyword&gt;lower limb&lt;/keyword&gt;&lt;keyword&gt;older people&lt;/keyword&gt;&lt;/keywords&gt;&lt;dates&gt;&lt;year&gt;2016&lt;/year&gt;&lt;pub-dates&gt;&lt;date&gt;May 06&lt;/date&gt;&lt;/pub-dates&gt;&lt;/dates&gt;&lt;isbn&gt;1756-185X (Electronic)&amp;#xD;1756-1841 (Linking)&lt;/isbn&gt;&lt;accession-num&gt;27153388&lt;/accession-num&gt;&lt;urls&gt;&lt;related-urls&gt;&lt;url&gt;http://www.ncbi.nlm.nih.gov/pubmed/27153388&lt;/url&gt;&lt;/related-urls&gt;&lt;/urls&gt;&lt;electronic-resource-num&gt;10.1111/1756-185X.12871&lt;/electronic-resource-num&gt;&lt;/record&gt;&lt;/Cite&gt;&lt;/EndNote&gt;</w:instrText>
      </w:r>
      <w:r w:rsidR="00AA0BC6" w:rsidRPr="00313780">
        <w:fldChar w:fldCharType="separate"/>
      </w:r>
      <w:r w:rsidR="00600AE5">
        <w:rPr>
          <w:noProof/>
        </w:rPr>
        <w:t>(16)</w:t>
      </w:r>
      <w:r w:rsidR="00AA0BC6" w:rsidRPr="00313780">
        <w:fldChar w:fldCharType="end"/>
      </w:r>
      <w:r w:rsidR="00AA0BC6" w:rsidRPr="00313780">
        <w:t xml:space="preserve"> </w:t>
      </w:r>
      <w:r w:rsidRPr="00313780">
        <w:t xml:space="preserve">were associated with </w:t>
      </w:r>
      <w:r w:rsidR="00AA0BC6" w:rsidRPr="00313780">
        <w:t xml:space="preserve">an </w:t>
      </w:r>
      <w:r w:rsidRPr="00313780">
        <w:t xml:space="preserve">increased odds for falling. </w:t>
      </w:r>
      <w:r w:rsidR="006C6FAA" w:rsidRPr="00313780">
        <w:t xml:space="preserve">Finally, radiographic knee OA in combination with symptoms of pain was associated with injurious falls in men, but not in women </w:t>
      </w:r>
      <w:r w:rsidR="00775227" w:rsidRPr="00313780">
        <w:fldChar w:fldCharType="begin"/>
      </w:r>
      <w:r w:rsidR="00600AE5">
        <w:instrText xml:space="preserve"> ADDIN EN.CITE &lt;EndNote&gt;&lt;Cite&gt;&lt;Author&gt;Barbour&lt;/Author&gt;&lt;Year&gt;2018&lt;/Year&gt;&lt;RecNum&gt;4630&lt;/RecNum&gt;&lt;DisplayText&gt;(17)&lt;/DisplayText&gt;&lt;record&gt;&lt;rec-number&gt;4630&lt;/rec-number&gt;&lt;foreign-keys&gt;&lt;key app="EN" db-id="5zfxzrz92209r5es2r75v0pv0ds0ea9zde0f" timestamp="1546599070"&gt;4630&lt;/key&gt;&lt;/foreign-keys&gt;&lt;ref-type name="Journal Article"&gt;17&lt;/ref-type&gt;&lt;contributors&gt;&lt;authors&gt;&lt;author&gt;Barbour, K. E.&lt;/author&gt;&lt;author&gt;Sagawa, N.&lt;/author&gt;&lt;author&gt;Boudreau, R. M.&lt;/author&gt;&lt;author&gt;Winger, M. E.&lt;/author&gt;&lt;author&gt;Cauley, J. A.&lt;/author&gt;&lt;author&gt;Nevitt, M. C.&lt;/author&gt;&lt;author&gt;Fujii, T.&lt;/author&gt;&lt;author&gt;Patel, K. V.&lt;/author&gt;&lt;author&gt;Strotmeyer, E. S.&lt;/author&gt;&lt;/authors&gt;&lt;/contributors&gt;&lt;auth-address&gt;Arthritis Program, Division of Population Health, CDC, Atlanta, GA, USA.&amp;#xD;United States Public Health Service, Commissioned Corps, Rockville, MD, USA.&amp;#xD;Department of Epidemiology, University of Pittsburgh, Pittsburgh, PA, USA.&amp;#xD;University of California, San Francisco, CA, USA.&amp;#xD;The University of Tokyo Hospital, Tokyo, Japan.&amp;#xD;Center for Pain Research on Impact, Measurement, and Effectiveness, Department of Anesthesiology, and Pain Medicine, University of Washington, Seattle, USA.&lt;/auth-address&gt;&lt;titles&gt;&lt;title&gt;Knee Osteoarthritis and the Risk of Medically Treated Injurious Falls among Older Adults: the Health ABC Study&lt;/title&gt;&lt;secondary-title&gt;Arthritis Care Res (Hoboken)&lt;/secondary-title&gt;&lt;/titles&gt;&lt;periodical&gt;&lt;full-title&gt;Arthritis Care Res (Hoboken)&lt;/full-title&gt;&lt;/periodical&gt;&lt;keywords&gt;&lt;keyword&gt;incidence&lt;/keyword&gt;&lt;keyword&gt;injurious falls&lt;/keyword&gt;&lt;keyword&gt;pain&lt;/keyword&gt;&lt;keyword&gt;radiographic and symptomatic knee osteoarthritis&lt;/keyword&gt;&lt;/keywords&gt;&lt;dates&gt;&lt;year&gt;2018&lt;/year&gt;&lt;pub-dates&gt;&lt;date&gt;Aug 21&lt;/date&gt;&lt;/pub-dates&gt;&lt;/dates&gt;&lt;isbn&gt;2151-4658 (Electronic)&amp;#xD;2151-464X (Linking)&lt;/isbn&gt;&lt;accession-num&gt;30133173&lt;/accession-num&gt;&lt;urls&gt;&lt;related-urls&gt;&lt;url&gt;https://www.ncbi.nlm.nih.gov/pubmed/30133173&lt;/url&gt;&lt;/related-urls&gt;&lt;/urls&gt;&lt;electronic-resource-num&gt;10.1002/acr.23725&lt;/electronic-resource-num&gt;&lt;/record&gt;&lt;/Cite&gt;&lt;/EndNote&gt;</w:instrText>
      </w:r>
      <w:r w:rsidR="00775227" w:rsidRPr="00313780">
        <w:fldChar w:fldCharType="separate"/>
      </w:r>
      <w:r w:rsidR="00600AE5">
        <w:rPr>
          <w:noProof/>
        </w:rPr>
        <w:t>(17)</w:t>
      </w:r>
      <w:r w:rsidR="00775227" w:rsidRPr="00313780">
        <w:fldChar w:fldCharType="end"/>
      </w:r>
      <w:r w:rsidR="006C6FAA" w:rsidRPr="00313780">
        <w:t xml:space="preserve">. </w:t>
      </w:r>
      <w:r w:rsidRPr="00313780">
        <w:t xml:space="preserve">Although </w:t>
      </w:r>
      <w:r w:rsidR="003508E1" w:rsidRPr="00313780">
        <w:t>most of the</w:t>
      </w:r>
      <w:r w:rsidR="00C86139" w:rsidRPr="00313780">
        <w:t>se</w:t>
      </w:r>
      <w:r w:rsidR="003508E1" w:rsidRPr="00313780">
        <w:t xml:space="preserve"> </w:t>
      </w:r>
      <w:r w:rsidRPr="00313780">
        <w:t xml:space="preserve">results pointed in the same direction, </w:t>
      </w:r>
      <w:r w:rsidR="006F12DB" w:rsidRPr="00313780">
        <w:t>different definitions of OA were used and not all studies used a clinical definition</w:t>
      </w:r>
      <w:r w:rsidR="00C86139" w:rsidRPr="00313780">
        <w:t xml:space="preserve">. </w:t>
      </w:r>
      <w:r w:rsidR="00917858">
        <w:t>I</w:t>
      </w:r>
      <w:r w:rsidR="009C0A60">
        <w:t xml:space="preserve">n an earlier study from our group it was shown that </w:t>
      </w:r>
      <w:r w:rsidR="00917858">
        <w:t>clinical OA only partly overlaps with radiographic OA and self-reported OA</w:t>
      </w:r>
      <w:r w:rsidR="009C0A60">
        <w:t xml:space="preserve"> </w:t>
      </w:r>
      <w:r w:rsidR="009C0A60">
        <w:fldChar w:fldCharType="begin">
          <w:fldData xml:space="preserve">PEVuZE5vdGU+PENpdGU+PEF1dGhvcj5QYXJzb25zPC9BdXRob3I+PFllYXI+MjAxNTwvWWVhcj48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</w:fldData>
        </w:fldChar>
      </w:r>
      <w:r w:rsidR="009C0A60">
        <w:instrText xml:space="preserve"> ADDIN EN.CITE </w:instrText>
      </w:r>
      <w:r w:rsidR="009C0A60">
        <w:fldChar w:fldCharType="begin">
          <w:fldData xml:space="preserve">PEVuZE5vdGU+PENpdGU+PEF1dGhvcj5QYXJzb25zPC9BdXRob3I+PFllYXI+MjAxNTwvWWVhcj48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</w:fldData>
        </w:fldChar>
      </w:r>
      <w:r w:rsidR="009C0A60">
        <w:instrText xml:space="preserve"> ADDIN EN.CITE.DATA </w:instrText>
      </w:r>
      <w:r w:rsidR="009C0A60">
        <w:fldChar w:fldCharType="end"/>
      </w:r>
      <w:r w:rsidR="009C0A60">
        <w:fldChar w:fldCharType="separate"/>
      </w:r>
      <w:r w:rsidR="009C0A60">
        <w:rPr>
          <w:noProof/>
        </w:rPr>
        <w:t>(18)</w:t>
      </w:r>
      <w:r w:rsidR="009C0A60">
        <w:fldChar w:fldCharType="end"/>
      </w:r>
      <w:r w:rsidR="00917858">
        <w:t xml:space="preserve">. </w:t>
      </w:r>
      <w:r w:rsidR="00C82106">
        <w:t xml:space="preserve">As the clinical symptoms, and associated consequences, might induce the increased fall risk, it </w:t>
      </w:r>
      <w:r w:rsidR="00DC10A3">
        <w:t>is</w:t>
      </w:r>
      <w:r w:rsidR="00C82106">
        <w:t xml:space="preserve"> important to </w:t>
      </w:r>
      <w:r w:rsidR="0040105C">
        <w:t xml:space="preserve">focus on </w:t>
      </w:r>
      <w:r w:rsidR="00C82106">
        <w:t>a clinical definition of OA</w:t>
      </w:r>
      <w:r w:rsidR="009C0A60">
        <w:t xml:space="preserve"> when studying the </w:t>
      </w:r>
      <w:r w:rsidR="009C0A60">
        <w:lastRenderedPageBreak/>
        <w:t>association with falls</w:t>
      </w:r>
      <w:r w:rsidR="00917858">
        <w:t xml:space="preserve">. In addition, a clinical definition might be most relevant for clinical practice. </w:t>
      </w:r>
      <w:r w:rsidR="006F12DB" w:rsidRPr="00313780">
        <w:t xml:space="preserve">In </w:t>
      </w:r>
      <w:r w:rsidR="0040105C">
        <w:t>the above studies</w:t>
      </w:r>
      <w:r w:rsidR="006F12DB" w:rsidRPr="00313780">
        <w:t xml:space="preserve">, it is not clear whether sex is an effect modifier in the relationship between OA and falls as two studies were performed in women only, </w:t>
      </w:r>
      <w:r w:rsidR="00003E67" w:rsidRPr="00313780">
        <w:t>two</w:t>
      </w:r>
      <w:r w:rsidR="006F12DB" w:rsidRPr="00313780">
        <w:t xml:space="preserve"> stud</w:t>
      </w:r>
      <w:r w:rsidR="00003E67" w:rsidRPr="00313780">
        <w:t>ies</w:t>
      </w:r>
      <w:r w:rsidR="006F12DB" w:rsidRPr="00313780">
        <w:t xml:space="preserve"> found an association in both men and women, and one study found an association in men but not in women. </w:t>
      </w:r>
    </w:p>
    <w:p w14:paraId="7BD89685" w14:textId="518FAF09" w:rsidR="00174DD8" w:rsidRPr="00313780" w:rsidRDefault="00C85664" w:rsidP="00BC3A6F">
      <w:pPr>
        <w:spacing w:line="480" w:lineRule="auto"/>
        <w:ind w:firstLine="708"/>
        <w:jc w:val="both"/>
      </w:pPr>
      <w:r w:rsidRPr="00313780">
        <w:t>It is</w:t>
      </w:r>
      <w:r w:rsidR="006F12DB" w:rsidRPr="00313780">
        <w:t xml:space="preserve"> important to study by which mechanism clinical OA leads to falls as this might give clues for prevention. </w:t>
      </w:r>
      <w:r w:rsidR="007833BA" w:rsidRPr="00313780">
        <w:t xml:space="preserve">In a previous report of our </w:t>
      </w:r>
      <w:r w:rsidR="00B66717" w:rsidRPr="00313780">
        <w:rPr>
          <w:bCs/>
        </w:rPr>
        <w:t>European Project on OSteoArthritis</w:t>
      </w:r>
      <w:r w:rsidR="007833BA" w:rsidRPr="00313780">
        <w:t xml:space="preserve"> (EPOSA), associations between clinical OA of the hip and knee and decreased physical performance were observed </w:t>
      </w:r>
      <w:r w:rsidR="007833BA" w:rsidRPr="00313780">
        <w:fldChar w:fldCharType="begin">
          <w:fldData xml:space="preserve">PEVuZE5vdGU+PENpdGU+PEF1dGhvcj5FZHdhcmRzPC9BdXRob3I+PFllYXI+MjAxNDwvWWVhcj48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</w:fldData>
        </w:fldChar>
      </w:r>
      <w:r w:rsidR="009C0A60">
        <w:instrText xml:space="preserve"> ADDIN EN.CITE </w:instrText>
      </w:r>
      <w:r w:rsidR="009C0A60">
        <w:fldChar w:fldCharType="begin">
          <w:fldData xml:space="preserve">PEVuZE5vdGU+PENpdGU+PEF1dGhvcj5FZHdhcmRzPC9BdXRob3I+PFllYXI+MjAxNDwvWWVhcj48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</w:fldData>
        </w:fldChar>
      </w:r>
      <w:r w:rsidR="009C0A60">
        <w:instrText xml:space="preserve"> ADDIN EN.CITE.DATA </w:instrText>
      </w:r>
      <w:r w:rsidR="009C0A60">
        <w:fldChar w:fldCharType="end"/>
      </w:r>
      <w:r w:rsidR="007833BA" w:rsidRPr="00313780">
        <w:fldChar w:fldCharType="separate"/>
      </w:r>
      <w:r w:rsidR="009C0A60">
        <w:rPr>
          <w:noProof/>
        </w:rPr>
        <w:t>(19)</w:t>
      </w:r>
      <w:r w:rsidR="007833BA" w:rsidRPr="00313780">
        <w:fldChar w:fldCharType="end"/>
      </w:r>
      <w:r w:rsidR="007833BA" w:rsidRPr="00313780">
        <w:t xml:space="preserve">. </w:t>
      </w:r>
      <w:r w:rsidR="008B5D42">
        <w:t xml:space="preserve">Components of physical performance, such as impaired balance and muscle weakness were also identified as risk factors for fall in clinical knee OA in a recent systematic review </w:t>
      </w:r>
      <w:r w:rsidR="008B5D42">
        <w:fldChar w:fldCharType="begin"/>
      </w:r>
      <w:r w:rsidR="009C0A60">
        <w:instrText xml:space="preserve"> ADDIN EN.CITE &lt;EndNote&gt;&lt;Cite&gt;&lt;Author&gt;Manlapaz&lt;/Author&gt;&lt;Year&gt;2019&lt;/Year&gt;&lt;RecNum&gt;4721&lt;/RecNum&gt;&lt;DisplayText&gt;(20)&lt;/DisplayText&gt;&lt;record&gt;&lt;rec-number&gt;4721&lt;/rec-number&gt;&lt;foreign-keys&gt;&lt;key app="EN" db-id="5zfxzrz92209r5es2r75v0pv0ds0ea9zde0f" timestamp="1579857307"&gt;4721&lt;/key&gt;&lt;/foreign-keys&gt;&lt;ref-type name="Journal Article"&gt;17&lt;/ref-type&gt;&lt;contributors&gt;&lt;authors&gt;&lt;author&gt;Manlapaz, D. G.&lt;/author&gt;&lt;author&gt;Sole, G.&lt;/author&gt;&lt;author&gt;Jayakaran, P.&lt;/author&gt;&lt;author&gt;Chapple, C. M.&lt;/author&gt;&lt;/authors&gt;&lt;/contributors&gt;&lt;auth-address&gt;Centre for Health, Activity and Rehabilitation Research, School of Physiotherapy, University of Otago, Dunedin, New Zealand.&lt;/auth-address&gt;&lt;titles&gt;&lt;title&gt;Risk Factors for Falls in Adults with Knee Osteoarthritis: A Systematic Review&lt;/title&gt;&lt;secondary-title&gt;PM R&lt;/secondary-title&gt;&lt;/titles&gt;&lt;periodical&gt;&lt;full-title&gt;PM R&lt;/full-title&gt;&lt;/periodical&gt;&lt;pages&gt;745-757&lt;/pages&gt;&lt;volume&gt;11&lt;/volume&gt;&lt;number&gt;7&lt;/number&gt;&lt;edition&gt;2019/01/05&lt;/edition&gt;&lt;dates&gt;&lt;year&gt;2019&lt;/year&gt;&lt;pub-dates&gt;&lt;date&gt;Jul&lt;/date&gt;&lt;/pub-dates&gt;&lt;/dates&gt;&lt;isbn&gt;1934-1563 (Electronic)&amp;#xD;1934-1482 (Linking)&lt;/isbn&gt;&lt;accession-num&gt;30609282&lt;/accession-num&gt;&lt;urls&gt;&lt;related-urls&gt;&lt;url&gt;https://www.ncbi.nlm.nih.gov/pubmed/30609282&lt;/url&gt;&lt;/related-urls&gt;&lt;/urls&gt;&lt;electronic-resource-num&gt;10.1002/pmrj.12066&lt;/electronic-resource-num&gt;&lt;/record&gt;&lt;/Cite&gt;&lt;/EndNote&gt;</w:instrText>
      </w:r>
      <w:r w:rsidR="008B5D42">
        <w:fldChar w:fldCharType="separate"/>
      </w:r>
      <w:r w:rsidR="009C0A60">
        <w:rPr>
          <w:noProof/>
        </w:rPr>
        <w:t>(20)</w:t>
      </w:r>
      <w:r w:rsidR="008B5D42">
        <w:fldChar w:fldCharType="end"/>
      </w:r>
      <w:r w:rsidR="008B5D42">
        <w:t xml:space="preserve">. </w:t>
      </w:r>
      <w:r w:rsidR="005660CD" w:rsidRPr="00313780">
        <w:t xml:space="preserve">In addition, </w:t>
      </w:r>
      <w:r w:rsidR="00D2593E" w:rsidRPr="00313780">
        <w:t xml:space="preserve">clinical OA of the knee was </w:t>
      </w:r>
      <w:r w:rsidR="003508E1" w:rsidRPr="00313780">
        <w:t xml:space="preserve">shown to be </w:t>
      </w:r>
      <w:r w:rsidR="00D2593E" w:rsidRPr="00313780">
        <w:t xml:space="preserve">associated with lower physical activity </w:t>
      </w:r>
      <w:r w:rsidR="00775227" w:rsidRPr="00313780">
        <w:t xml:space="preserve">levels </w:t>
      </w:r>
      <w:r w:rsidR="00775227" w:rsidRPr="00313780">
        <w:fldChar w:fldCharType="begin">
          <w:fldData xml:space="preserve">PEVuZE5vdGU+PENpdGU+PEF1dGhvcj5IZXJib2xzaGVpbWVyPC9BdXRob3I+PFllYXI+MjAxNTwv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=
</w:fldData>
        </w:fldChar>
      </w:r>
      <w:r w:rsidR="009C0A60">
        <w:instrText xml:space="preserve"> ADDIN EN.CITE </w:instrText>
      </w:r>
      <w:r w:rsidR="009C0A60">
        <w:fldChar w:fldCharType="begin">
          <w:fldData xml:space="preserve">PEVuZE5vdGU+PENpdGU+PEF1dGhvcj5IZXJib2xzaGVpbWVyPC9BdXRob3I+PFllYXI+MjAxNTwv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=
</w:fldData>
        </w:fldChar>
      </w:r>
      <w:r w:rsidR="009C0A60">
        <w:instrText xml:space="preserve"> ADDIN EN.CITE.DATA </w:instrText>
      </w:r>
      <w:r w:rsidR="009C0A60">
        <w:fldChar w:fldCharType="end"/>
      </w:r>
      <w:r w:rsidR="00775227" w:rsidRPr="00313780">
        <w:fldChar w:fldCharType="separate"/>
      </w:r>
      <w:r w:rsidR="009C0A60">
        <w:rPr>
          <w:noProof/>
        </w:rPr>
        <w:t>(21)</w:t>
      </w:r>
      <w:r w:rsidR="00775227" w:rsidRPr="00313780">
        <w:fldChar w:fldCharType="end"/>
      </w:r>
      <w:r w:rsidR="00D2593E" w:rsidRPr="00313780">
        <w:t xml:space="preserve">. Both low physical performance and low physical activity might increase the risk of </w:t>
      </w:r>
      <w:r w:rsidR="00775227" w:rsidRPr="00313780">
        <w:t xml:space="preserve">(recurrent) </w:t>
      </w:r>
      <w:r w:rsidR="00D2593E" w:rsidRPr="00313780">
        <w:t xml:space="preserve">falls </w:t>
      </w:r>
      <w:r w:rsidR="007833BA" w:rsidRPr="00313780">
        <w:fldChar w:fldCharType="begin">
          <w:fldData xml:space="preserve">PEVuZE5vdGU+PENpdGU+PEF1dGhvcj5TdGVsPC9BdXRob3I+PFllYXI+MjAwMzwvWWVhcj48UmVj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</w:fldData>
        </w:fldChar>
      </w:r>
      <w:r w:rsidR="009C0A60">
        <w:instrText xml:space="preserve"> ADDIN EN.CITE </w:instrText>
      </w:r>
      <w:r w:rsidR="009C0A60">
        <w:fldChar w:fldCharType="begin">
          <w:fldData xml:space="preserve">PEVuZE5vdGU+PENpdGU+PEF1dGhvcj5TdGVsPC9BdXRob3I+PFllYXI+MjAwMzwvWWVhcj48UmVj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</w:fldData>
        </w:fldChar>
      </w:r>
      <w:r w:rsidR="009C0A60">
        <w:instrText xml:space="preserve"> ADDIN EN.CITE.DATA </w:instrText>
      </w:r>
      <w:r w:rsidR="009C0A60">
        <w:fldChar w:fldCharType="end"/>
      </w:r>
      <w:r w:rsidR="007833BA" w:rsidRPr="00313780">
        <w:fldChar w:fldCharType="separate"/>
      </w:r>
      <w:r w:rsidR="009C0A60">
        <w:rPr>
          <w:noProof/>
        </w:rPr>
        <w:t>(22-24)</w:t>
      </w:r>
      <w:r w:rsidR="007833BA" w:rsidRPr="00313780">
        <w:fldChar w:fldCharType="end"/>
      </w:r>
      <w:r w:rsidR="009D57F2" w:rsidRPr="00313780">
        <w:t>.</w:t>
      </w:r>
      <w:r w:rsidR="00A7100E" w:rsidRPr="00313780">
        <w:t xml:space="preserve"> </w:t>
      </w:r>
      <w:r w:rsidR="00F47C0D" w:rsidRPr="00313780">
        <w:t xml:space="preserve">However, up till now the mediating effects of physical performance and physical activity have not been examined. </w:t>
      </w:r>
      <w:r w:rsidR="00BC3A6F" w:rsidRPr="00313780">
        <w:t xml:space="preserve">Another potential mediator might be use of </w:t>
      </w:r>
      <w:r w:rsidR="00F84CD3" w:rsidRPr="00313780">
        <w:t>pain medication</w:t>
      </w:r>
      <w:r w:rsidR="00BC3A6F" w:rsidRPr="00313780">
        <w:t xml:space="preserve">. Pain is </w:t>
      </w:r>
      <w:r w:rsidR="007828FB" w:rsidRPr="00313780">
        <w:t xml:space="preserve">one of </w:t>
      </w:r>
      <w:r w:rsidRPr="00313780">
        <w:t>the key symptom</w:t>
      </w:r>
      <w:r w:rsidR="00237EF9" w:rsidRPr="00313780">
        <w:t>s</w:t>
      </w:r>
      <w:r w:rsidRPr="00313780">
        <w:t xml:space="preserve"> in the definition of clinical OA as proposed by the ACR </w:t>
      </w:r>
      <w:r w:rsidR="002F34A7" w:rsidRPr="00313780">
        <w:fldChar w:fldCharType="begin"/>
      </w:r>
      <w:r w:rsidR="00600AE5">
        <w:instrText xml:space="preserve"> ADDIN EN.CITE &lt;EndNote&gt;&lt;Cite&gt;&lt;Author&gt;Altman&lt;/Author&gt;&lt;Year&gt;1991&lt;/Year&gt;&lt;RecNum&gt;31&lt;/RecNum&gt;&lt;DisplayText&gt;(12)&lt;/DisplayText&gt;&lt;record&gt;&lt;rec-number&gt;31&lt;/rec-number&gt;&lt;foreign-keys&gt;&lt;key app="EN" db-id="5zfxzrz92209r5es2r75v0pv0ds0ea9zde0f" timestamp="1482313686"&gt;31&lt;/key&gt;&lt;/foreign-keys&gt;&lt;ref-type name="Journal Article"&gt;17&lt;/ref-type&gt;&lt;contributors&gt;&lt;authors&gt;&lt;author&gt;Altman, R.D.&lt;/author&gt;&lt;/authors&gt;&lt;/contributors&gt;&lt;auth-address&gt;Arthritis Division, Miami Veterans Administration Medical Center, FL&lt;/auth-address&gt;&lt;titles&gt;&lt;title&gt;Classification of disease: osteoarthritis&lt;/title&gt;&lt;secondary-title&gt;Semin. Arthritis Rheum&lt;/secondary-title&gt;&lt;/titles&gt;&lt;periodical&gt;&lt;full-title&gt;Semin. Arthritis Rheum&lt;/full-title&gt;&lt;/periodical&gt;&lt;pages&gt;40-47&lt;/pages&gt;&lt;volume&gt;20&lt;/volume&gt;&lt;number&gt;6&lt;/number&gt;&lt;num-vols&gt;Suppl 2&lt;/num-vols&gt;&lt;reprint-edition&gt;Not in File&lt;/reprint-edition&gt;&lt;keywords&gt;&lt;keyword&gt;Arthritis&lt;/keyword&gt;&lt;keyword&gt;Article&lt;/keyword&gt;&lt;keyword&gt;Classification&lt;/keyword&gt;&lt;keyword&gt;CRITERIA&lt;/keyword&gt;&lt;keyword&gt;DISEASE&lt;/keyword&gt;&lt;keyword&gt;Hand&lt;/keyword&gt;&lt;keyword&gt;Hip&lt;/keyword&gt;&lt;keyword&gt;Humans&lt;/keyword&gt;&lt;keyword&gt;IM&lt;/keyword&gt;&lt;keyword&gt;Journal Article&lt;/keyword&gt;&lt;keyword&gt;KNEE&lt;/keyword&gt;&lt;keyword&gt;Osteoarthritis&lt;/keyword&gt;&lt;keyword&gt;pathology&lt;/keyword&gt;&lt;keyword&gt;Review&lt;/keyword&gt;&lt;/keywords&gt;&lt;dates&gt;&lt;year&gt;1991&lt;/year&gt;&lt;pub-dates&gt;&lt;date&gt;6/1991&lt;/date&gt;&lt;/pub-dates&gt;&lt;/dates&gt;&lt;label&gt;1136&lt;/label&gt;&lt;urls&gt;&lt;related-urls&gt;&lt;url&gt;&lt;style face="underline" font="default" size="100%"&gt;http://www.ncbi.nlm.nih.gov/pubmed/1866629&lt;/style&gt;&lt;/url&gt;&lt;/related-urls&gt;&lt;/urls&gt;&lt;/record&gt;&lt;/Cite&gt;&lt;/EndNote&gt;</w:instrText>
      </w:r>
      <w:r w:rsidR="002F34A7" w:rsidRPr="00313780">
        <w:fldChar w:fldCharType="separate"/>
      </w:r>
      <w:r w:rsidR="00600AE5">
        <w:rPr>
          <w:noProof/>
        </w:rPr>
        <w:t>(12)</w:t>
      </w:r>
      <w:r w:rsidR="002F34A7" w:rsidRPr="00313780">
        <w:fldChar w:fldCharType="end"/>
      </w:r>
      <w:r w:rsidR="00BC3A6F" w:rsidRPr="00313780">
        <w:t xml:space="preserve">. </w:t>
      </w:r>
      <w:r w:rsidR="004F2D1E" w:rsidRPr="00313780">
        <w:t xml:space="preserve">Because of this pain, </w:t>
      </w:r>
      <w:r w:rsidR="00BC3A6F" w:rsidRPr="00313780">
        <w:t xml:space="preserve">analgesics </w:t>
      </w:r>
      <w:r w:rsidR="00C201F6" w:rsidRPr="00313780">
        <w:t>are</w:t>
      </w:r>
      <w:r w:rsidR="00BC3A6F" w:rsidRPr="00313780">
        <w:t xml:space="preserve"> often</w:t>
      </w:r>
      <w:r w:rsidR="00C201F6" w:rsidRPr="00313780">
        <w:t xml:space="preserve"> prescribed</w:t>
      </w:r>
      <w:r w:rsidR="00BC3A6F" w:rsidRPr="00313780">
        <w:t xml:space="preserve"> to </w:t>
      </w:r>
      <w:r w:rsidR="004F2D1E" w:rsidRPr="00313780">
        <w:t>people with clinical OA</w:t>
      </w:r>
      <w:r w:rsidR="009B11B2" w:rsidRPr="00313780">
        <w:t xml:space="preserve"> </w:t>
      </w:r>
      <w:r w:rsidR="009B11B2" w:rsidRPr="00313780">
        <w:fldChar w:fldCharType="begin">
          <w:fldData xml:space="preserve">PEVuZE5vdGU+PENpdGU+PEF1dGhvcj5Qb3N0bGVyPC9BdXRob3I+PFllYXI+MjAxODwvWWVhcj48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</w:fldData>
        </w:fldChar>
      </w:r>
      <w:r w:rsidR="009C0A60">
        <w:instrText xml:space="preserve"> ADDIN EN.CITE </w:instrText>
      </w:r>
      <w:r w:rsidR="009C0A60">
        <w:fldChar w:fldCharType="begin">
          <w:fldData xml:space="preserve">PEVuZE5vdGU+PENpdGU+PEF1dGhvcj5Qb3N0bGVyPC9BdXRob3I+PFllYXI+MjAxODwvWWVhcj48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</w:fldData>
        </w:fldChar>
      </w:r>
      <w:r w:rsidR="009C0A60">
        <w:instrText xml:space="preserve"> ADDIN EN.CITE.DATA </w:instrText>
      </w:r>
      <w:r w:rsidR="009C0A60">
        <w:fldChar w:fldCharType="end"/>
      </w:r>
      <w:r w:rsidR="009B11B2" w:rsidRPr="00313780">
        <w:fldChar w:fldCharType="separate"/>
      </w:r>
      <w:r w:rsidR="009C0A60">
        <w:rPr>
          <w:noProof/>
        </w:rPr>
        <w:t>(25)</w:t>
      </w:r>
      <w:r w:rsidR="009B11B2" w:rsidRPr="00313780">
        <w:fldChar w:fldCharType="end"/>
      </w:r>
      <w:r w:rsidR="001E666A">
        <w:t>, which may lead to improvement of physical function</w:t>
      </w:r>
      <w:r w:rsidR="004F2D1E" w:rsidRPr="00313780">
        <w:t xml:space="preserve">. </w:t>
      </w:r>
      <w:r w:rsidR="001E666A">
        <w:t xml:space="preserve">On the other hand, </w:t>
      </w:r>
      <w:r w:rsidR="00BC3A6F" w:rsidRPr="00313780">
        <w:t>use of analgesics</w:t>
      </w:r>
      <w:r w:rsidR="00D91631" w:rsidRPr="00313780">
        <w:t>, esp</w:t>
      </w:r>
      <w:r w:rsidR="002423DD" w:rsidRPr="00313780">
        <w:t>ecially</w:t>
      </w:r>
      <w:r w:rsidR="00D91631" w:rsidRPr="00313780">
        <w:t xml:space="preserve"> opioids </w:t>
      </w:r>
      <w:r w:rsidR="00D91631" w:rsidRPr="00313780">
        <w:fldChar w:fldCharType="begin">
          <w:fldData xml:space="preserve">PEVuZE5vdGU+PENpdGU+PEF1dGhvcj5TZXBwYWxhPC9BdXRob3I+PFllYXI+MjAxODwvWWVhcj48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</w:fldData>
        </w:fldChar>
      </w:r>
      <w:r w:rsidR="009C0A60">
        <w:instrText xml:space="preserve"> ADDIN EN.CITE </w:instrText>
      </w:r>
      <w:r w:rsidR="009C0A60">
        <w:fldChar w:fldCharType="begin">
          <w:fldData xml:space="preserve">PEVuZE5vdGU+PENpdGU+PEF1dGhvcj5TZXBwYWxhPC9BdXRob3I+PFllYXI+MjAxODwvWWVhcj48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</w:fldData>
        </w:fldChar>
      </w:r>
      <w:r w:rsidR="009C0A60">
        <w:instrText xml:space="preserve"> ADDIN EN.CITE.DATA </w:instrText>
      </w:r>
      <w:r w:rsidR="009C0A60">
        <w:fldChar w:fldCharType="end"/>
      </w:r>
      <w:r w:rsidR="00D91631" w:rsidRPr="00313780">
        <w:fldChar w:fldCharType="separate"/>
      </w:r>
      <w:r w:rsidR="009C0A60">
        <w:rPr>
          <w:noProof/>
        </w:rPr>
        <w:t>(26)</w:t>
      </w:r>
      <w:r w:rsidR="00D91631" w:rsidRPr="00313780">
        <w:fldChar w:fldCharType="end"/>
      </w:r>
      <w:r w:rsidR="00D91631" w:rsidRPr="00313780">
        <w:t>,</w:t>
      </w:r>
      <w:r w:rsidR="00BC3A6F" w:rsidRPr="00313780">
        <w:t xml:space="preserve"> </w:t>
      </w:r>
      <w:r w:rsidR="001E666A">
        <w:t xml:space="preserve">has been related to an </w:t>
      </w:r>
      <w:r w:rsidR="00BC3A6F" w:rsidRPr="00313780">
        <w:t>increase</w:t>
      </w:r>
      <w:r w:rsidR="001E666A">
        <w:t>d</w:t>
      </w:r>
      <w:r w:rsidR="00BC3A6F" w:rsidRPr="00313780">
        <w:t xml:space="preserve"> risk of</w:t>
      </w:r>
      <w:r w:rsidR="00F84CD3" w:rsidRPr="00313780">
        <w:t xml:space="preserve"> falls, </w:t>
      </w:r>
      <w:r w:rsidR="001E666A">
        <w:t xml:space="preserve">and therefore, </w:t>
      </w:r>
      <w:r w:rsidR="00F84CD3" w:rsidRPr="00313780">
        <w:t>the mediating</w:t>
      </w:r>
      <w:r w:rsidR="004F2D1E" w:rsidRPr="00313780">
        <w:t xml:space="preserve"> effect</w:t>
      </w:r>
      <w:r w:rsidR="00F84CD3" w:rsidRPr="00313780">
        <w:t>s</w:t>
      </w:r>
      <w:r w:rsidR="004F2D1E" w:rsidRPr="00313780">
        <w:t xml:space="preserve"> of use of analgesics </w:t>
      </w:r>
      <w:r w:rsidR="00F84CD3" w:rsidRPr="00313780">
        <w:t xml:space="preserve">and opioids will </w:t>
      </w:r>
      <w:r w:rsidR="004F2D1E" w:rsidRPr="00313780">
        <w:t xml:space="preserve">be examined. </w:t>
      </w:r>
    </w:p>
    <w:p w14:paraId="59D17E2F" w14:textId="107CA4B9" w:rsidR="00692463" w:rsidRPr="00313780" w:rsidRDefault="004F2D1E" w:rsidP="00692463">
      <w:pPr>
        <w:spacing w:line="480" w:lineRule="auto"/>
        <w:ind w:firstLine="708"/>
        <w:jc w:val="both"/>
      </w:pPr>
      <w:r w:rsidRPr="00313780">
        <w:t>To summarize</w:t>
      </w:r>
      <w:r w:rsidR="0034792F" w:rsidRPr="00313780">
        <w:t>, t</w:t>
      </w:r>
      <w:r w:rsidR="003B48E6" w:rsidRPr="00313780">
        <w:t xml:space="preserve">he </w:t>
      </w:r>
      <w:r w:rsidRPr="00313780">
        <w:t xml:space="preserve">first </w:t>
      </w:r>
      <w:r w:rsidR="003B48E6" w:rsidRPr="00313780">
        <w:t>objective of</w:t>
      </w:r>
      <w:r w:rsidR="00C0148A" w:rsidRPr="00313780">
        <w:t xml:space="preserve"> our study </w:t>
      </w:r>
      <w:r w:rsidR="00967FB5" w:rsidRPr="00313780">
        <w:t>wa</w:t>
      </w:r>
      <w:r w:rsidR="003B48E6" w:rsidRPr="00313780">
        <w:t>s</w:t>
      </w:r>
      <w:r w:rsidR="003B48E6" w:rsidRPr="00313780">
        <w:rPr>
          <w:b/>
        </w:rPr>
        <w:t xml:space="preserve"> </w:t>
      </w:r>
      <w:r w:rsidR="003B48E6" w:rsidRPr="00313780">
        <w:t xml:space="preserve">to </w:t>
      </w:r>
      <w:r w:rsidR="00B36153">
        <w:t xml:space="preserve">confirm </w:t>
      </w:r>
      <w:r w:rsidR="003B48E6" w:rsidRPr="00313780">
        <w:t xml:space="preserve">whether </w:t>
      </w:r>
      <w:r w:rsidR="00640D11" w:rsidRPr="00313780">
        <w:t xml:space="preserve">a </w:t>
      </w:r>
      <w:r w:rsidR="003B48E6" w:rsidRPr="00313780">
        <w:t xml:space="preserve">clinical </w:t>
      </w:r>
      <w:r w:rsidR="00640D11" w:rsidRPr="00313780">
        <w:t xml:space="preserve">diagnosis of hip and knee </w:t>
      </w:r>
      <w:r w:rsidR="003B48E6" w:rsidRPr="00313780">
        <w:t>OA</w:t>
      </w:r>
      <w:r w:rsidR="007C39DE" w:rsidRPr="00313780">
        <w:t xml:space="preserve">, according to the </w:t>
      </w:r>
      <w:r w:rsidR="00640D11" w:rsidRPr="00313780">
        <w:t>ACR criteria</w:t>
      </w:r>
      <w:r w:rsidR="007C39DE" w:rsidRPr="00313780">
        <w:t>,</w:t>
      </w:r>
      <w:r w:rsidR="00640D11" w:rsidRPr="00313780">
        <w:t xml:space="preserve"> is</w:t>
      </w:r>
      <w:r w:rsidR="003B48E6" w:rsidRPr="00313780">
        <w:t xml:space="preserve"> related to an increased fall risk</w:t>
      </w:r>
      <w:r w:rsidR="00B66717" w:rsidRPr="00313780">
        <w:rPr>
          <w:bCs/>
        </w:rPr>
        <w:t xml:space="preserve">. </w:t>
      </w:r>
      <w:r w:rsidR="005100C1" w:rsidRPr="00313780">
        <w:rPr>
          <w:bCs/>
        </w:rPr>
        <w:t xml:space="preserve">The second objective </w:t>
      </w:r>
      <w:r w:rsidR="00967FB5" w:rsidRPr="00313780">
        <w:rPr>
          <w:bCs/>
        </w:rPr>
        <w:t>wa</w:t>
      </w:r>
      <w:r w:rsidR="005100C1" w:rsidRPr="00313780">
        <w:rPr>
          <w:bCs/>
        </w:rPr>
        <w:t>s to examine whether sex is an effect modifier</w:t>
      </w:r>
      <w:r w:rsidR="007C39DE" w:rsidRPr="00313780">
        <w:rPr>
          <w:bCs/>
        </w:rPr>
        <w:t xml:space="preserve"> in this relationship</w:t>
      </w:r>
      <w:r w:rsidR="005100C1" w:rsidRPr="00313780">
        <w:rPr>
          <w:bCs/>
        </w:rPr>
        <w:t xml:space="preserve">. The third </w:t>
      </w:r>
      <w:r w:rsidR="0046465A" w:rsidRPr="00313780">
        <w:rPr>
          <w:bCs/>
        </w:rPr>
        <w:t xml:space="preserve">objective </w:t>
      </w:r>
      <w:r w:rsidR="00967FB5" w:rsidRPr="00313780">
        <w:rPr>
          <w:bCs/>
        </w:rPr>
        <w:t>wa</w:t>
      </w:r>
      <w:r w:rsidR="0046465A" w:rsidRPr="00313780">
        <w:rPr>
          <w:bCs/>
        </w:rPr>
        <w:t>s to examine the potential</w:t>
      </w:r>
      <w:r w:rsidR="00A86E65" w:rsidRPr="00313780">
        <w:rPr>
          <w:bCs/>
        </w:rPr>
        <w:t>ly</w:t>
      </w:r>
      <w:r w:rsidR="0046465A" w:rsidRPr="00313780">
        <w:rPr>
          <w:bCs/>
        </w:rPr>
        <w:t xml:space="preserve"> mediating effects of physical functioning, physical activity</w:t>
      </w:r>
      <w:r w:rsidR="00A31F3D" w:rsidRPr="00313780">
        <w:rPr>
          <w:bCs/>
        </w:rPr>
        <w:t>,</w:t>
      </w:r>
      <w:r w:rsidR="0046465A" w:rsidRPr="00313780">
        <w:rPr>
          <w:bCs/>
        </w:rPr>
        <w:t xml:space="preserve"> and use of analgesics</w:t>
      </w:r>
      <w:r w:rsidR="00A31F3D" w:rsidRPr="00313780">
        <w:rPr>
          <w:bCs/>
        </w:rPr>
        <w:t xml:space="preserve"> </w:t>
      </w:r>
      <w:r w:rsidR="009D13B0" w:rsidRPr="00313780">
        <w:rPr>
          <w:bCs/>
        </w:rPr>
        <w:t>and</w:t>
      </w:r>
      <w:r w:rsidR="00A31F3D" w:rsidRPr="00313780">
        <w:rPr>
          <w:bCs/>
        </w:rPr>
        <w:t xml:space="preserve"> opioids</w:t>
      </w:r>
      <w:r w:rsidR="0046465A" w:rsidRPr="00313780">
        <w:rPr>
          <w:bCs/>
        </w:rPr>
        <w:t>.</w:t>
      </w:r>
      <w:r w:rsidR="005100C1" w:rsidRPr="00313780">
        <w:rPr>
          <w:bCs/>
        </w:rPr>
        <w:t xml:space="preserve"> The study </w:t>
      </w:r>
      <w:r w:rsidR="00967FB5" w:rsidRPr="00313780">
        <w:rPr>
          <w:bCs/>
        </w:rPr>
        <w:t xml:space="preserve">was </w:t>
      </w:r>
      <w:r w:rsidR="005100C1" w:rsidRPr="00313780">
        <w:rPr>
          <w:bCs/>
        </w:rPr>
        <w:t>performed</w:t>
      </w:r>
      <w:r w:rsidR="0046465A" w:rsidRPr="00313780">
        <w:rPr>
          <w:bCs/>
        </w:rPr>
        <w:t xml:space="preserve"> </w:t>
      </w:r>
      <w:r w:rsidR="005100C1" w:rsidRPr="00313780">
        <w:t xml:space="preserve">using data of the </w:t>
      </w:r>
      <w:r w:rsidR="005100C1" w:rsidRPr="00313780">
        <w:rPr>
          <w:bCs/>
        </w:rPr>
        <w:lastRenderedPageBreak/>
        <w:t xml:space="preserve">EPOSA study, a prospective, population-based cohort study in </w:t>
      </w:r>
      <w:r w:rsidR="007C39DE" w:rsidRPr="00313780">
        <w:rPr>
          <w:bCs/>
        </w:rPr>
        <w:t xml:space="preserve">community-dwelling older men and women from </w:t>
      </w:r>
      <w:r w:rsidR="005100C1" w:rsidRPr="00313780">
        <w:rPr>
          <w:bCs/>
        </w:rPr>
        <w:t xml:space="preserve">different European countries. </w:t>
      </w:r>
      <w:r w:rsidR="005100C1" w:rsidRPr="00313780" w:rsidDel="0046465A">
        <w:rPr>
          <w:bCs/>
        </w:rPr>
        <w:t xml:space="preserve"> </w:t>
      </w:r>
    </w:p>
    <w:p w14:paraId="4E674855" w14:textId="77777777" w:rsidR="00167E0E" w:rsidRPr="00313780" w:rsidRDefault="00167E0E">
      <w:pPr>
        <w:spacing w:after="200" w:line="276" w:lineRule="auto"/>
        <w:rPr>
          <w:b/>
          <w:bCs/>
        </w:rPr>
      </w:pPr>
      <w:r w:rsidRPr="00313780">
        <w:rPr>
          <w:b/>
          <w:bCs/>
        </w:rPr>
        <w:br w:type="page"/>
      </w:r>
    </w:p>
    <w:p w14:paraId="4F86E030" w14:textId="7ABBE7D2" w:rsidR="003D7818" w:rsidRPr="000170E2" w:rsidRDefault="009F17E6" w:rsidP="003D7818">
      <w:pPr>
        <w:spacing w:line="480" w:lineRule="auto"/>
        <w:jc w:val="both"/>
        <w:rPr>
          <w:b/>
          <w:bCs/>
        </w:rPr>
      </w:pPr>
      <w:r w:rsidRPr="000170E2">
        <w:rPr>
          <w:b/>
          <w:bCs/>
        </w:rPr>
        <w:lastRenderedPageBreak/>
        <w:t>M</w:t>
      </w:r>
      <w:r w:rsidR="005E64C7" w:rsidRPr="000170E2">
        <w:rPr>
          <w:b/>
          <w:bCs/>
        </w:rPr>
        <w:t>aterials and M</w:t>
      </w:r>
      <w:r w:rsidR="00692463" w:rsidRPr="000170E2">
        <w:rPr>
          <w:b/>
          <w:bCs/>
        </w:rPr>
        <w:t>ethod</w:t>
      </w:r>
      <w:r w:rsidR="005E64C7" w:rsidRPr="000170E2">
        <w:rPr>
          <w:b/>
          <w:bCs/>
        </w:rPr>
        <w:t>s</w:t>
      </w:r>
    </w:p>
    <w:p w14:paraId="045376D2" w14:textId="77777777" w:rsidR="00BF045F" w:rsidRPr="000170E2" w:rsidRDefault="00BF045F" w:rsidP="003D7818">
      <w:pPr>
        <w:spacing w:line="480" w:lineRule="auto"/>
        <w:jc w:val="both"/>
        <w:rPr>
          <w:b/>
          <w:bCs/>
        </w:rPr>
      </w:pPr>
    </w:p>
    <w:p w14:paraId="1102008D" w14:textId="77777777" w:rsidR="00BF045F" w:rsidRPr="000170E2" w:rsidRDefault="00BF045F" w:rsidP="00BF045F">
      <w:pPr>
        <w:spacing w:line="480" w:lineRule="auto"/>
        <w:jc w:val="both"/>
        <w:rPr>
          <w:i/>
        </w:rPr>
      </w:pPr>
      <w:r w:rsidRPr="000170E2">
        <w:rPr>
          <w:i/>
        </w:rPr>
        <w:t>Design and participants</w:t>
      </w:r>
    </w:p>
    <w:p w14:paraId="14DBE5C9" w14:textId="5DF10591" w:rsidR="00210EFD" w:rsidRPr="000170E2" w:rsidRDefault="00BF045F" w:rsidP="00885830">
      <w:pPr>
        <w:spacing w:line="480" w:lineRule="auto"/>
        <w:jc w:val="both"/>
      </w:pPr>
      <w:r w:rsidRPr="000170E2">
        <w:t xml:space="preserve">Baseline and follow-up data </w:t>
      </w:r>
      <w:r w:rsidR="008C1A5B" w:rsidRPr="000170E2">
        <w:t xml:space="preserve">were used </w:t>
      </w:r>
      <w:r w:rsidRPr="000170E2">
        <w:t xml:space="preserve">from the EPOSA study, </w:t>
      </w:r>
      <w:r w:rsidR="00237EF9" w:rsidRPr="000170E2">
        <w:t xml:space="preserve">which </w:t>
      </w:r>
      <w:r w:rsidR="00967FB5" w:rsidRPr="000170E2">
        <w:t xml:space="preserve">is </w:t>
      </w:r>
      <w:r w:rsidRPr="000170E2">
        <w:t xml:space="preserve">a European study focusing on the personal and societal burden </w:t>
      </w:r>
      <w:r w:rsidR="00210EFD" w:rsidRPr="000170E2">
        <w:t xml:space="preserve">of OA, </w:t>
      </w:r>
      <w:r w:rsidRPr="000170E2">
        <w:t>and its determinants</w:t>
      </w:r>
      <w:r w:rsidR="00210EFD" w:rsidRPr="000170E2">
        <w:t>,</w:t>
      </w:r>
      <w:r w:rsidRPr="000170E2">
        <w:t xml:space="preserve"> in older persons</w:t>
      </w:r>
      <w:r w:rsidR="00210EFD" w:rsidRPr="000170E2">
        <w:t xml:space="preserve">. </w:t>
      </w:r>
      <w:r w:rsidRPr="000170E2">
        <w:t xml:space="preserve">A detailed description of the study design and data collection of the EPOSA study </w:t>
      </w:r>
      <w:r w:rsidR="00225930" w:rsidRPr="000170E2">
        <w:t xml:space="preserve">has been published </w:t>
      </w:r>
      <w:r w:rsidR="00546D9F" w:rsidRPr="000170E2">
        <w:t>previously</w:t>
      </w:r>
      <w:r w:rsidR="00225930" w:rsidRPr="000170E2">
        <w:t xml:space="preserve"> </w:t>
      </w:r>
      <w:r w:rsidR="00B534E7" w:rsidRPr="000170E2">
        <w:fldChar w:fldCharType="begin">
          <w:fldData xml:space="preserve">PEVuZE5vdGU+PENpdGU+PEF1dGhvcj52YW4gZGVyIFBhczwvQXV0aG9yPjxZZWFyPjIwMTM8L1ll
YXI+PFJlY051bT4xMDc3PC9SZWNOdW0+PERpc3BsYXlUZXh0PigyNyk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9C0A60" w:rsidRPr="000170E2">
        <w:instrText xml:space="preserve"> ADDIN EN.CITE </w:instrText>
      </w:r>
      <w:r w:rsidR="009C0A60" w:rsidRPr="000170E2">
        <w:fldChar w:fldCharType="begin">
          <w:fldData xml:space="preserve">PEVuZE5vdGU+PENpdGU+PEF1dGhvcj52YW4gZGVyIFBhczwvQXV0aG9yPjxZZWFyPjIwMTM8L1ll
YXI+PFJlY051bT4xMDc3PC9SZWNOdW0+PERpc3BsYXlUZXh0PigyNyk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9C0A60" w:rsidRPr="000170E2">
        <w:instrText xml:space="preserve"> ADDIN EN.CITE.DATA </w:instrText>
      </w:r>
      <w:r w:rsidR="009C0A60" w:rsidRPr="000170E2">
        <w:fldChar w:fldCharType="end"/>
      </w:r>
      <w:r w:rsidR="00B534E7" w:rsidRPr="000170E2">
        <w:fldChar w:fldCharType="separate"/>
      </w:r>
      <w:r w:rsidR="009C0A60" w:rsidRPr="000170E2">
        <w:rPr>
          <w:noProof/>
        </w:rPr>
        <w:t>(27)</w:t>
      </w:r>
      <w:r w:rsidR="00B534E7" w:rsidRPr="000170E2">
        <w:fldChar w:fldCharType="end"/>
      </w:r>
      <w:r w:rsidRPr="000170E2">
        <w:t xml:space="preserve">. In summary, random samples were taken from five existing population-based cohorts </w:t>
      </w:r>
      <w:r w:rsidR="00210EFD" w:rsidRPr="000170E2">
        <w:t>from Germany (GER), the Netherlands (NL), Spain (ES), Sweden (SWE), and the United Kingdom (UK</w:t>
      </w:r>
      <w:r w:rsidRPr="000170E2">
        <w:t xml:space="preserve">). In </w:t>
      </w:r>
      <w:r w:rsidR="00210EFD" w:rsidRPr="000170E2">
        <w:t>Italy (</w:t>
      </w:r>
      <w:r w:rsidRPr="000170E2">
        <w:t>IT</w:t>
      </w:r>
      <w:r w:rsidR="00210EFD" w:rsidRPr="000170E2">
        <w:t>)</w:t>
      </w:r>
      <w:r w:rsidRPr="000170E2">
        <w:t xml:space="preserve">, a new sample was drawn. </w:t>
      </w:r>
      <w:r w:rsidR="00CD5951" w:rsidRPr="000170E2">
        <w:t>Out of 4040 persons who were invited, a</w:t>
      </w:r>
      <w:r w:rsidRPr="000170E2">
        <w:t xml:space="preserve"> total of 2942 </w:t>
      </w:r>
      <w:r w:rsidR="00F65C68" w:rsidRPr="000170E2">
        <w:t xml:space="preserve">participants </w:t>
      </w:r>
      <w:r w:rsidR="00CD5951" w:rsidRPr="000170E2">
        <w:t xml:space="preserve">participated (response rate 72.8%, for more details </w:t>
      </w:r>
      <w:r w:rsidR="00CD5951" w:rsidRPr="000170E2">
        <w:fldChar w:fldCharType="begin">
          <w:fldData xml:space="preserve">PEVuZE5vdGU+PENpdGU+PEF1dGhvcj52YW4gZGVyIFBhczwvQXV0aG9yPjxZZWFyPjIwMTM8L1ll
YXI+PFJlY051bT4xMDc3PC9SZWNOdW0+PERpc3BsYXlUZXh0PigyNyk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9C0A60" w:rsidRPr="000170E2">
        <w:instrText xml:space="preserve"> ADDIN EN.CITE </w:instrText>
      </w:r>
      <w:r w:rsidR="009C0A60" w:rsidRPr="000170E2">
        <w:fldChar w:fldCharType="begin">
          <w:fldData xml:space="preserve">PEVuZE5vdGU+PENpdGU+PEF1dGhvcj52YW4gZGVyIFBhczwvQXV0aG9yPjxZZWFyPjIwMTM8L1ll
YXI+PFJlY051bT4xMDc3PC9SZWNOdW0+PERpc3BsYXlUZXh0PigyNyk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9C0A60" w:rsidRPr="000170E2">
        <w:instrText xml:space="preserve"> ADDIN EN.CITE.DATA </w:instrText>
      </w:r>
      <w:r w:rsidR="009C0A60" w:rsidRPr="000170E2">
        <w:fldChar w:fldCharType="end"/>
      </w:r>
      <w:r w:rsidR="00CD5951" w:rsidRPr="000170E2">
        <w:fldChar w:fldCharType="separate"/>
      </w:r>
      <w:r w:rsidR="009C0A60" w:rsidRPr="000170E2">
        <w:rPr>
          <w:noProof/>
        </w:rPr>
        <w:t>(27)</w:t>
      </w:r>
      <w:r w:rsidR="00CD5951" w:rsidRPr="000170E2">
        <w:fldChar w:fldCharType="end"/>
      </w:r>
      <w:r w:rsidR="00CD5951" w:rsidRPr="000170E2">
        <w:t>)</w:t>
      </w:r>
      <w:r w:rsidRPr="000170E2">
        <w:t xml:space="preserve">. The age-range was between 65-85 years in most countries except for the UK, which had an age-range of 71-79 years. </w:t>
      </w:r>
      <w:r w:rsidR="00F65C68" w:rsidRPr="000170E2">
        <w:t xml:space="preserve">There were no </w:t>
      </w:r>
      <w:r w:rsidR="0012446C" w:rsidRPr="000170E2">
        <w:t>furt</w:t>
      </w:r>
      <w:r w:rsidR="00F65C68" w:rsidRPr="000170E2">
        <w:t xml:space="preserve">her inclusion or exclusion criteria. </w:t>
      </w:r>
    </w:p>
    <w:p w14:paraId="530B0B36" w14:textId="3F2EB00B" w:rsidR="00BF045F" w:rsidRPr="006E76FE" w:rsidRDefault="00BF045F" w:rsidP="00885830">
      <w:pPr>
        <w:pStyle w:val="PlainText"/>
        <w:spacing w:line="480" w:lineRule="auto"/>
        <w:jc w:val="both"/>
        <w:rPr>
          <w:rFonts w:ascii="Times New Roman" w:hAnsi="Times New Roman"/>
          <w:color w:val="1F497D"/>
          <w:sz w:val="24"/>
          <w:szCs w:val="24"/>
          <w:lang w:val="en-US"/>
        </w:rPr>
      </w:pPr>
      <w:r w:rsidRPr="000170E2">
        <w:rPr>
          <w:rFonts w:ascii="Times New Roman" w:hAnsi="Times New Roman"/>
          <w:sz w:val="24"/>
          <w:szCs w:val="24"/>
          <w:lang w:val="en-US"/>
        </w:rPr>
        <w:t>For the current sub</w:t>
      </w:r>
      <w:r w:rsidR="00546D9F" w:rsidRPr="000170E2">
        <w:rPr>
          <w:rFonts w:ascii="Times New Roman" w:hAnsi="Times New Roman"/>
          <w:sz w:val="24"/>
          <w:szCs w:val="24"/>
          <w:lang w:val="en-US"/>
        </w:rPr>
        <w:t>-</w:t>
      </w:r>
      <w:r w:rsidRPr="000170E2">
        <w:rPr>
          <w:rFonts w:ascii="Times New Roman" w:hAnsi="Times New Roman"/>
          <w:sz w:val="24"/>
          <w:szCs w:val="24"/>
          <w:lang w:val="en-US"/>
        </w:rPr>
        <w:t xml:space="preserve">study, </w:t>
      </w:r>
      <w:r w:rsidR="00E01865" w:rsidRPr="000170E2">
        <w:rPr>
          <w:rFonts w:ascii="Times New Roman" w:hAnsi="Times New Roman"/>
          <w:sz w:val="24"/>
          <w:szCs w:val="24"/>
          <w:lang w:val="en-US"/>
        </w:rPr>
        <w:t>German participants were excluded from the analyses as no data on fall rate were available (n=407)</w:t>
      </w:r>
      <w:r w:rsidR="00C40589" w:rsidRPr="000170E2">
        <w:rPr>
          <w:rFonts w:ascii="Times New Roman" w:hAnsi="Times New Roman"/>
          <w:sz w:val="24"/>
          <w:szCs w:val="24"/>
          <w:lang w:val="en-US"/>
        </w:rPr>
        <w:t xml:space="preserve"> leaving 2535 participants for the analyses</w:t>
      </w:r>
      <w:r w:rsidR="00E01865" w:rsidRPr="000170E2">
        <w:rPr>
          <w:rFonts w:ascii="Times New Roman" w:hAnsi="Times New Roman"/>
          <w:sz w:val="24"/>
          <w:szCs w:val="24"/>
          <w:lang w:val="en-US"/>
        </w:rPr>
        <w:t xml:space="preserve">. </w:t>
      </w:r>
      <w:r w:rsidR="00167E0E" w:rsidRPr="000170E2">
        <w:rPr>
          <w:rFonts w:ascii="Times New Roman" w:hAnsi="Times New Roman"/>
          <w:sz w:val="24"/>
          <w:szCs w:val="24"/>
          <w:lang w:val="en"/>
        </w:rPr>
        <w:t xml:space="preserve">Data collection started from November 2010 to March 2011 in all countries. All </w:t>
      </w:r>
      <w:r w:rsidRPr="000170E2">
        <w:rPr>
          <w:rFonts w:ascii="Times New Roman" w:hAnsi="Times New Roman"/>
          <w:sz w:val="24"/>
          <w:szCs w:val="24"/>
          <w:lang w:val="en-US"/>
        </w:rPr>
        <w:t xml:space="preserve">participants were interviewed </w:t>
      </w:r>
      <w:r w:rsidR="00BD4444" w:rsidRPr="000170E2">
        <w:rPr>
          <w:rFonts w:ascii="Times New Roman" w:hAnsi="Times New Roman"/>
          <w:sz w:val="24"/>
          <w:szCs w:val="24"/>
          <w:lang w:val="en-US"/>
        </w:rPr>
        <w:t xml:space="preserve">at baseline and after 12-18 months of follow-up </w:t>
      </w:r>
      <w:r w:rsidRPr="000170E2">
        <w:rPr>
          <w:rFonts w:ascii="Times New Roman" w:hAnsi="Times New Roman"/>
          <w:sz w:val="24"/>
          <w:szCs w:val="24"/>
          <w:lang w:val="en-US"/>
        </w:rPr>
        <w:t xml:space="preserve">by a trained researcher at home or in a clinical center, using a standardized questionnaire </w:t>
      </w:r>
      <w:r w:rsidR="00210EFD" w:rsidRPr="000170E2">
        <w:rPr>
          <w:rFonts w:ascii="Times New Roman" w:hAnsi="Times New Roman"/>
          <w:sz w:val="24"/>
          <w:szCs w:val="24"/>
          <w:lang w:val="en-US"/>
        </w:rPr>
        <w:t>and a clinical exam.</w:t>
      </w:r>
      <w:r w:rsidR="00D70348" w:rsidRPr="000170E2">
        <w:rPr>
          <w:rFonts w:ascii="Times New Roman" w:hAnsi="Times New Roman"/>
          <w:sz w:val="24"/>
          <w:szCs w:val="24"/>
          <w:lang w:val="en-US"/>
        </w:rPr>
        <w:t xml:space="preserve"> </w:t>
      </w:r>
      <w:r w:rsidR="00885830" w:rsidRPr="000170E2">
        <w:rPr>
          <w:rFonts w:ascii="Times New Roman" w:hAnsi="Times New Roman"/>
          <w:sz w:val="24"/>
          <w:szCs w:val="24"/>
          <w:lang w:val="en-US"/>
        </w:rPr>
        <w:t xml:space="preserve">An English version of the questionnaire was developed during </w:t>
      </w:r>
      <w:r w:rsidR="003B3B01" w:rsidRPr="000170E2">
        <w:rPr>
          <w:rFonts w:ascii="Times New Roman" w:hAnsi="Times New Roman"/>
          <w:sz w:val="24"/>
          <w:szCs w:val="24"/>
          <w:lang w:val="en-US"/>
        </w:rPr>
        <w:t>a workshop with all E</w:t>
      </w:r>
      <w:r w:rsidR="00885830" w:rsidRPr="000170E2">
        <w:rPr>
          <w:rFonts w:ascii="Times New Roman" w:hAnsi="Times New Roman"/>
          <w:sz w:val="24"/>
          <w:szCs w:val="24"/>
          <w:lang w:val="en-US"/>
        </w:rPr>
        <w:t xml:space="preserve">POSA </w:t>
      </w:r>
      <w:r w:rsidR="003B3B01" w:rsidRPr="000170E2">
        <w:rPr>
          <w:rFonts w:ascii="Times New Roman" w:hAnsi="Times New Roman"/>
          <w:sz w:val="24"/>
          <w:szCs w:val="24"/>
          <w:lang w:val="en-US"/>
        </w:rPr>
        <w:t>partners</w:t>
      </w:r>
      <w:r w:rsidR="00885830" w:rsidRPr="000170E2">
        <w:rPr>
          <w:rFonts w:ascii="Times New Roman" w:hAnsi="Times New Roman"/>
          <w:sz w:val="24"/>
          <w:szCs w:val="24"/>
          <w:lang w:val="en-US"/>
        </w:rPr>
        <w:t xml:space="preserve"> at the start of the project. The questionnaire was translated (and retranslated) into different languages. In addition, a rheumatologist (M.H. Edwards, UK) visited all sites, together with one of the researchers (S. van der Pas, NL). The rheumatologist gave trainings </w:t>
      </w:r>
      <w:r w:rsidR="003B3B01" w:rsidRPr="000170E2">
        <w:rPr>
          <w:rFonts w:ascii="Times New Roman" w:hAnsi="Times New Roman"/>
          <w:sz w:val="24"/>
          <w:szCs w:val="24"/>
          <w:lang w:val="en-US"/>
        </w:rPr>
        <w:t xml:space="preserve">to prospective interviewers </w:t>
      </w:r>
      <w:r w:rsidR="00885830" w:rsidRPr="000170E2">
        <w:rPr>
          <w:rFonts w:ascii="Times New Roman" w:hAnsi="Times New Roman"/>
          <w:sz w:val="24"/>
          <w:szCs w:val="24"/>
          <w:lang w:val="en-US"/>
        </w:rPr>
        <w:t xml:space="preserve">to ensure that the clinical exam of the OA measurement was performed in a standardized way in all countries. He also made a videotape showing how the clinical exam should be performed. The researcher trained the questionnaire and other </w:t>
      </w:r>
      <w:r w:rsidR="003B3B01" w:rsidRPr="000170E2">
        <w:rPr>
          <w:rFonts w:ascii="Times New Roman" w:hAnsi="Times New Roman"/>
          <w:sz w:val="24"/>
          <w:szCs w:val="24"/>
          <w:lang w:val="en-US"/>
        </w:rPr>
        <w:t xml:space="preserve">clinical </w:t>
      </w:r>
      <w:r w:rsidR="00885830" w:rsidRPr="000170E2">
        <w:rPr>
          <w:rFonts w:ascii="Times New Roman" w:hAnsi="Times New Roman"/>
          <w:sz w:val="24"/>
          <w:szCs w:val="24"/>
          <w:lang w:val="en-US"/>
        </w:rPr>
        <w:t>measurements.</w:t>
      </w:r>
      <w:r w:rsidR="00D70348" w:rsidRPr="000170E2">
        <w:rPr>
          <w:rFonts w:ascii="Times New Roman" w:hAnsi="Times New Roman"/>
          <w:szCs w:val="22"/>
          <w:lang w:val="en-US"/>
        </w:rPr>
        <w:t xml:space="preserve"> </w:t>
      </w:r>
      <w:r w:rsidR="00210EFD" w:rsidRPr="006E76FE">
        <w:rPr>
          <w:rFonts w:ascii="Times New Roman" w:hAnsi="Times New Roman"/>
          <w:sz w:val="24"/>
          <w:szCs w:val="24"/>
          <w:lang w:val="en-US"/>
        </w:rPr>
        <w:t>For all five</w:t>
      </w:r>
      <w:r w:rsidRPr="006E76FE">
        <w:rPr>
          <w:rFonts w:ascii="Times New Roman" w:hAnsi="Times New Roman"/>
          <w:sz w:val="24"/>
          <w:szCs w:val="24"/>
          <w:lang w:val="en-US"/>
        </w:rPr>
        <w:t xml:space="preserve"> countries, </w:t>
      </w:r>
      <w:r w:rsidRPr="006E76FE">
        <w:rPr>
          <w:rFonts w:ascii="Times New Roman" w:hAnsi="Times New Roman"/>
          <w:sz w:val="24"/>
          <w:szCs w:val="24"/>
          <w:lang w:val="en-US"/>
        </w:rPr>
        <w:lastRenderedPageBreak/>
        <w:t>the study design and procedures were approved by the Medical Ethics committee</w:t>
      </w:r>
      <w:r w:rsidR="00CD66F1" w:rsidRPr="006E76FE">
        <w:rPr>
          <w:rFonts w:ascii="Times New Roman" w:hAnsi="Times New Roman"/>
          <w:sz w:val="24"/>
          <w:szCs w:val="24"/>
          <w:lang w:val="en-US"/>
        </w:rPr>
        <w:t>s</w:t>
      </w:r>
      <w:r w:rsidRPr="006E76FE">
        <w:rPr>
          <w:rFonts w:ascii="Times New Roman" w:hAnsi="Times New Roman"/>
          <w:sz w:val="24"/>
          <w:szCs w:val="24"/>
          <w:lang w:val="en-US"/>
        </w:rPr>
        <w:t xml:space="preserve"> of </w:t>
      </w:r>
      <w:r w:rsidR="002032BA" w:rsidRPr="006E76FE">
        <w:rPr>
          <w:rFonts w:ascii="Times New Roman" w:hAnsi="Times New Roman"/>
          <w:sz w:val="24"/>
          <w:szCs w:val="24"/>
          <w:lang w:val="en-US"/>
        </w:rPr>
        <w:t>each site (</w:t>
      </w:r>
      <w:r w:rsidR="002032BA" w:rsidRPr="006E76FE">
        <w:rPr>
          <w:rFonts w:ascii="Times New Roman" w:hAnsi="Times New Roman"/>
          <w:color w:val="333333"/>
          <w:sz w:val="24"/>
          <w:szCs w:val="24"/>
          <w:shd w:val="clear" w:color="auto" w:fill="FFFFFF"/>
          <w:lang w:val="en-US"/>
        </w:rPr>
        <w:t>NL: Medisch Ethische Toetsingscommissie Vrije Universiteit Amsterdam [2002/141]; ES: Comité Ético de Investigación Clínica del Hospital Universitario La Paz Madrid [PI-1080]; SWE: Till forskningsetikkommittén vid Karolinska Instituted Stockholm [00–132]; UK: Hertfordshire Research Ethics Committee [10/H0311/59]; Italy: Comitato Etico Provinciale Treviso [XLIV-RSA/AULSS7])</w:t>
      </w:r>
      <w:r w:rsidR="00B71893" w:rsidRPr="006E76FE">
        <w:rPr>
          <w:rFonts w:ascii="Times New Roman" w:hAnsi="Times New Roman"/>
          <w:sz w:val="24"/>
          <w:szCs w:val="24"/>
          <w:lang w:val="en-US"/>
        </w:rPr>
        <w:t>, and research was performed in compliance with the Helsinki Declaration</w:t>
      </w:r>
      <w:r w:rsidRPr="006E76FE">
        <w:rPr>
          <w:rFonts w:ascii="Times New Roman" w:hAnsi="Times New Roman"/>
          <w:sz w:val="24"/>
          <w:szCs w:val="24"/>
          <w:lang w:val="en-US"/>
        </w:rPr>
        <w:t xml:space="preserve">. </w:t>
      </w:r>
      <w:r w:rsidR="00282DD9" w:rsidRPr="006E76FE">
        <w:rPr>
          <w:rFonts w:ascii="Times New Roman" w:hAnsi="Times New Roman"/>
          <w:sz w:val="24"/>
          <w:szCs w:val="24"/>
          <w:lang w:val="en-US"/>
        </w:rPr>
        <w:t xml:space="preserve">All participants provided written informed consent. </w:t>
      </w:r>
    </w:p>
    <w:p w14:paraId="69BA037C" w14:textId="77777777" w:rsidR="00BF045F" w:rsidRPr="002032BA" w:rsidRDefault="00BF045F" w:rsidP="002032BA">
      <w:pPr>
        <w:spacing w:line="480" w:lineRule="auto"/>
        <w:jc w:val="both"/>
      </w:pPr>
    </w:p>
    <w:p w14:paraId="2024A954" w14:textId="77777777" w:rsidR="00BF045F" w:rsidRPr="00313780" w:rsidRDefault="006C75CD" w:rsidP="00BF045F">
      <w:pPr>
        <w:spacing w:line="480" w:lineRule="auto"/>
        <w:jc w:val="both"/>
        <w:rPr>
          <w:i/>
        </w:rPr>
      </w:pPr>
      <w:r w:rsidRPr="00313780">
        <w:rPr>
          <w:i/>
        </w:rPr>
        <w:t>Independent variables</w:t>
      </w:r>
    </w:p>
    <w:p w14:paraId="3980C9F7" w14:textId="0AC082F3" w:rsidR="006C75CD" w:rsidRPr="00313780" w:rsidRDefault="006C75CD" w:rsidP="006C75CD">
      <w:pPr>
        <w:spacing w:line="480" w:lineRule="auto"/>
        <w:jc w:val="both"/>
      </w:pPr>
      <w:r w:rsidRPr="00313780">
        <w:t>Independent variables include: clinical hip OA</w:t>
      </w:r>
      <w:r w:rsidR="00E351B2" w:rsidRPr="00313780">
        <w:t xml:space="preserve"> and</w:t>
      </w:r>
      <w:r w:rsidRPr="00313780">
        <w:t xml:space="preserve"> clinical knee OA. D</w:t>
      </w:r>
      <w:r w:rsidR="00F92F0D" w:rsidRPr="00313780">
        <w:t xml:space="preserve">iagnoses of clinical hip OA and knee OA </w:t>
      </w:r>
      <w:r w:rsidR="00F92F0D" w:rsidRPr="00084A24">
        <w:t>were based on both self-report and physical examination using algorithms based on the ACR clinical classification criteria</w:t>
      </w:r>
      <w:r w:rsidR="00F92F0D" w:rsidRPr="00313780">
        <w:t xml:space="preserve"> </w:t>
      </w:r>
      <w:r w:rsidR="00F92F0D" w:rsidRPr="00313780">
        <w:fldChar w:fldCharType="begin"/>
      </w:r>
      <w:r w:rsidR="00600AE5">
        <w:instrText xml:space="preserve"> ADDIN EN.CITE &lt;EndNote&gt;&lt;Cite&gt;&lt;Author&gt;Altman&lt;/Author&gt;&lt;Year&gt;1991&lt;/Year&gt;&lt;RecNum&gt;31&lt;/RecNum&gt;&lt;DisplayText&gt;(12)&lt;/DisplayText&gt;&lt;record&gt;&lt;rec-number&gt;31&lt;/rec-number&gt;&lt;foreign-keys&gt;&lt;key app="EN" db-id="5zfxzrz92209r5es2r75v0pv0ds0ea9zde0f" timestamp="1482313686"&gt;31&lt;/key&gt;&lt;/foreign-keys&gt;&lt;ref-type name="Journal Article"&gt;17&lt;/ref-type&gt;&lt;contributors&gt;&lt;authors&gt;&lt;author&gt;Altman, R.D.&lt;/author&gt;&lt;/authors&gt;&lt;/contributors&gt;&lt;auth-address&gt;Arthritis Division, Miami Veterans Administration Medical Center, FL&lt;/auth-address&gt;&lt;titles&gt;&lt;title&gt;Classification of disease: osteoarthritis&lt;/title&gt;&lt;secondary-title&gt;Semin. Arthritis Rheum&lt;/secondary-title&gt;&lt;/titles&gt;&lt;periodical&gt;&lt;full-title&gt;Semin. Arthritis Rheum&lt;/full-title&gt;&lt;/periodical&gt;&lt;pages&gt;40-47&lt;/pages&gt;&lt;volume&gt;20&lt;/volume&gt;&lt;number&gt;6&lt;/number&gt;&lt;num-vols&gt;Suppl 2&lt;/num-vols&gt;&lt;reprint-edition&gt;Not in File&lt;/reprint-edition&gt;&lt;keywords&gt;&lt;keyword&gt;Arthritis&lt;/keyword&gt;&lt;keyword&gt;Article&lt;/keyword&gt;&lt;keyword&gt;Classification&lt;/keyword&gt;&lt;keyword&gt;CRITERIA&lt;/keyword&gt;&lt;keyword&gt;DISEASE&lt;/keyword&gt;&lt;keyword&gt;Hand&lt;/keyword&gt;&lt;keyword&gt;Hip&lt;/keyword&gt;&lt;keyword&gt;Humans&lt;/keyword&gt;&lt;keyword&gt;IM&lt;/keyword&gt;&lt;keyword&gt;Journal Article&lt;/keyword&gt;&lt;keyword&gt;KNEE&lt;/keyword&gt;&lt;keyword&gt;Osteoarthritis&lt;/keyword&gt;&lt;keyword&gt;pathology&lt;/keyword&gt;&lt;keyword&gt;Review&lt;/keyword&gt;&lt;/keywords&gt;&lt;dates&gt;&lt;year&gt;1991&lt;/year&gt;&lt;pub-dates&gt;&lt;date&gt;6/1991&lt;/date&gt;&lt;/pub-dates&gt;&lt;/dates&gt;&lt;label&gt;1136&lt;/label&gt;&lt;urls&gt;&lt;related-urls&gt;&lt;url&gt;&lt;style face="underline" font="default" size="100%"&gt;http://www.ncbi.nlm.nih.gov/pubmed/1866629&lt;/style&gt;&lt;/url&gt;&lt;/related-urls&gt;&lt;/urls&gt;&lt;/record&gt;&lt;/Cite&gt;&lt;/EndNote&gt;</w:instrText>
      </w:r>
      <w:r w:rsidR="00F92F0D" w:rsidRPr="00313780">
        <w:fldChar w:fldCharType="separate"/>
      </w:r>
      <w:r w:rsidR="00600AE5">
        <w:rPr>
          <w:noProof/>
        </w:rPr>
        <w:t>(12)</w:t>
      </w:r>
      <w:r w:rsidR="00F92F0D" w:rsidRPr="00313780">
        <w:fldChar w:fldCharType="end"/>
      </w:r>
      <w:r w:rsidR="00F92F0D" w:rsidRPr="00313780">
        <w:t xml:space="preserve">. </w:t>
      </w:r>
      <w:r w:rsidR="00210EFD" w:rsidRPr="00313780">
        <w:t>C</w:t>
      </w:r>
      <w:r w:rsidR="00BF045F" w:rsidRPr="00313780">
        <w:t xml:space="preserve">linical hip OA was </w:t>
      </w:r>
      <w:r w:rsidR="00210EFD" w:rsidRPr="00313780">
        <w:t xml:space="preserve">defined as: </w:t>
      </w:r>
      <w:r w:rsidR="00BF045F" w:rsidRPr="00313780">
        <w:t xml:space="preserve">pain in the hip </w:t>
      </w:r>
      <w:r w:rsidR="00210EFD" w:rsidRPr="00313780">
        <w:t>as</w:t>
      </w:r>
      <w:r w:rsidR="00BF045F" w:rsidRPr="00313780">
        <w:t xml:space="preserve"> evaluated by the Western Ontario and McMaster Universities OA Index (WOMAC) pain subscale score (</w:t>
      </w:r>
      <w:r w:rsidR="00042331">
        <w:t>score of 3 or higher out of 20</w:t>
      </w:r>
      <w:r w:rsidR="00BF045F" w:rsidRPr="00313780">
        <w:t>), plus all of: pain associated with hip internal rotation in at least one side; morning stiffness lasting &lt;60 minutes evaluated by the WOMAC stiffness subscale (score from ‘mild’ to ‘extreme’); and over 50 years of age</w:t>
      </w:r>
      <w:r w:rsidR="00447610" w:rsidRPr="00313780">
        <w:t xml:space="preserve"> </w:t>
      </w:r>
      <w:r w:rsidR="00447610" w:rsidRPr="00313780">
        <w:fldChar w:fldCharType="begin">
          <w:fldData xml:space="preserve">PEVuZE5vdGU+PENpdGU+PEF1dGhvcj5CZWxsYW15PC9BdXRob3I+PFllYXI+MTk5NjwvWWVhcj48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=
</w:fldData>
        </w:fldChar>
      </w:r>
      <w:r w:rsidR="009C0A60">
        <w:instrText xml:space="preserve"> ADDIN EN.CITE </w:instrText>
      </w:r>
      <w:r w:rsidR="009C0A60">
        <w:fldChar w:fldCharType="begin">
          <w:fldData xml:space="preserve">PEVuZE5vdGU+PENpdGU+PEF1dGhvcj5CZWxsYW15PC9BdXRob3I+PFllYXI+MTk5NjwvWWVhcj48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=
</w:fldData>
        </w:fldChar>
      </w:r>
      <w:r w:rsidR="009C0A60">
        <w:instrText xml:space="preserve"> ADDIN EN.CITE.DATA </w:instrText>
      </w:r>
      <w:r w:rsidR="009C0A60">
        <w:fldChar w:fldCharType="end"/>
      </w:r>
      <w:r w:rsidR="00447610" w:rsidRPr="00313780">
        <w:fldChar w:fldCharType="separate"/>
      </w:r>
      <w:r w:rsidR="009C0A60">
        <w:rPr>
          <w:noProof/>
        </w:rPr>
        <w:t>(28, 29)</w:t>
      </w:r>
      <w:r w:rsidR="00447610" w:rsidRPr="00313780">
        <w:fldChar w:fldCharType="end"/>
      </w:r>
      <w:r w:rsidR="00BF045F" w:rsidRPr="00313780">
        <w:t xml:space="preserve">. </w:t>
      </w:r>
      <w:r w:rsidR="00210EFD" w:rsidRPr="00313780">
        <w:t>C</w:t>
      </w:r>
      <w:r w:rsidR="00BF045F" w:rsidRPr="00313780">
        <w:t xml:space="preserve">linical knee OA was </w:t>
      </w:r>
      <w:r w:rsidR="00210EFD" w:rsidRPr="00313780">
        <w:t>defined as</w:t>
      </w:r>
      <w:r w:rsidR="00BF045F" w:rsidRPr="00313780">
        <w:t>: pain in the knee as evaluated by the WOMAC pain subscale score</w:t>
      </w:r>
      <w:r w:rsidR="00042331">
        <w:t xml:space="preserve"> </w:t>
      </w:r>
      <w:r w:rsidR="00042331" w:rsidRPr="00313780">
        <w:t>(</w:t>
      </w:r>
      <w:r w:rsidR="00042331">
        <w:t>score of 3 or higher out of 20</w:t>
      </w:r>
      <w:r w:rsidR="00042331" w:rsidRPr="00313780">
        <w:t>)</w:t>
      </w:r>
      <w:r w:rsidR="00BF045F" w:rsidRPr="00313780">
        <w:t xml:space="preserve">, plus any 3 of: morning stiffness lasting &lt;30 minutes evaluated by the WOMAC stiffness subscale (score from ‘mild’ to ‘extreme’); crepitus on active motion </w:t>
      </w:r>
      <w:r w:rsidR="00967FB5" w:rsidRPr="00313780">
        <w:t>at</w:t>
      </w:r>
      <w:r w:rsidR="00BF045F" w:rsidRPr="00313780">
        <w:t xml:space="preserve"> at least one side; bony tenderness in at least one side; bony enlargement in at least one side, no palpable warmth of synov</w:t>
      </w:r>
      <w:r w:rsidR="00210EFD" w:rsidRPr="00313780">
        <w:t>ium in both knees</w:t>
      </w:r>
      <w:r w:rsidR="00F92F0D" w:rsidRPr="00313780">
        <w:t>; and over 50 years of age</w:t>
      </w:r>
      <w:r w:rsidR="00210EFD" w:rsidRPr="00313780">
        <w:t xml:space="preserve">. </w:t>
      </w:r>
      <w:r w:rsidR="000271F3">
        <w:t xml:space="preserve">For more details, see design paper </w:t>
      </w:r>
      <w:r w:rsidR="000271F3" w:rsidRPr="00313780">
        <w:fldChar w:fldCharType="begin">
          <w:fldData xml:space="preserve">PEVuZE5vdGU+PENpdGU+PEF1dGhvcj52YW4gZGVyIFBhczwvQXV0aG9yPjxZZWFyPjIwMTM8L1ll
YXI+PFJlY051bT4xMDc3PC9SZWNOdW0+PERpc3BsYXlUZXh0PigyNyk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9C0A60">
        <w:instrText xml:space="preserve"> ADDIN EN.CITE </w:instrText>
      </w:r>
      <w:r w:rsidR="009C0A60">
        <w:fldChar w:fldCharType="begin">
          <w:fldData xml:space="preserve">PEVuZE5vdGU+PENpdGU+PEF1dGhvcj52YW4gZGVyIFBhczwvQXV0aG9yPjxZZWFyPjIwMTM8L1ll
YXI+PFJlY051bT4xMDc3PC9SZWNOdW0+PERpc3BsYXlUZXh0PigyNyk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9C0A60">
        <w:instrText xml:space="preserve"> ADDIN EN.CITE.DATA </w:instrText>
      </w:r>
      <w:r w:rsidR="009C0A60">
        <w:fldChar w:fldCharType="end"/>
      </w:r>
      <w:r w:rsidR="000271F3" w:rsidRPr="00313780">
        <w:fldChar w:fldCharType="separate"/>
      </w:r>
      <w:r w:rsidR="009C0A60">
        <w:rPr>
          <w:noProof/>
        </w:rPr>
        <w:t>(27)</w:t>
      </w:r>
      <w:r w:rsidR="000271F3" w:rsidRPr="00313780">
        <w:fldChar w:fldCharType="end"/>
      </w:r>
      <w:r w:rsidR="000271F3">
        <w:t xml:space="preserve">. </w:t>
      </w:r>
    </w:p>
    <w:p w14:paraId="471E16FE" w14:textId="77777777" w:rsidR="00E351B2" w:rsidRPr="00313780" w:rsidRDefault="00E351B2" w:rsidP="00BF045F">
      <w:pPr>
        <w:spacing w:line="480" w:lineRule="auto"/>
        <w:jc w:val="both"/>
        <w:rPr>
          <w:i/>
        </w:rPr>
      </w:pPr>
    </w:p>
    <w:p w14:paraId="59BA3AE7" w14:textId="01D7993B" w:rsidR="00DC3F71" w:rsidRPr="00313780" w:rsidRDefault="006C75CD" w:rsidP="00BF045F">
      <w:pPr>
        <w:spacing w:line="480" w:lineRule="auto"/>
        <w:jc w:val="both"/>
        <w:rPr>
          <w:i/>
        </w:rPr>
      </w:pPr>
      <w:r w:rsidRPr="00313780">
        <w:rPr>
          <w:i/>
        </w:rPr>
        <w:t>Dependent variables</w:t>
      </w:r>
    </w:p>
    <w:p w14:paraId="58729478" w14:textId="798B881A" w:rsidR="00DC3F71" w:rsidRPr="00313780" w:rsidRDefault="00AE3F12" w:rsidP="00BF045F">
      <w:pPr>
        <w:spacing w:line="480" w:lineRule="auto"/>
        <w:jc w:val="both"/>
      </w:pPr>
      <w:r w:rsidRPr="00313780">
        <w:lastRenderedPageBreak/>
        <w:t xml:space="preserve">Falls were assessed </w:t>
      </w:r>
      <w:r w:rsidR="00901203" w:rsidRPr="00313780">
        <w:t xml:space="preserve">at </w:t>
      </w:r>
      <w:r w:rsidR="00B85CD3" w:rsidRPr="00313780">
        <w:t>follow-up using 2 questions: (1) Did you fall in the past year? (2) If yes, how often did you fall in the past year?. T</w:t>
      </w:r>
      <w:r w:rsidR="00B41BBC">
        <w:t>wo dichotomous</w:t>
      </w:r>
      <w:r w:rsidR="00B85CD3" w:rsidRPr="00313780">
        <w:t xml:space="preserve"> outcomes were</w:t>
      </w:r>
      <w:r w:rsidR="00B41BBC">
        <w:t xml:space="preserve"> defined</w:t>
      </w:r>
      <w:r w:rsidR="00B85CD3" w:rsidRPr="00313780">
        <w:t>: fallers (1 or more fall</w:t>
      </w:r>
      <w:r w:rsidR="00AC02DB" w:rsidRPr="00313780">
        <w:t>s</w:t>
      </w:r>
      <w:r w:rsidR="00B85CD3" w:rsidRPr="00313780">
        <w:t>) versus no fallers (0 falls); recurrent fallers (2 or more falls) versus no recurrent fallers (0</w:t>
      </w:r>
      <w:r w:rsidR="00441ED1" w:rsidRPr="00313780">
        <w:t>-1</w:t>
      </w:r>
      <w:r w:rsidR="00B85CD3" w:rsidRPr="00313780">
        <w:t xml:space="preserve"> fall</w:t>
      </w:r>
      <w:r w:rsidR="00441ED1" w:rsidRPr="00313780">
        <w:t>s</w:t>
      </w:r>
      <w:r w:rsidR="00B85CD3" w:rsidRPr="00313780">
        <w:t>)</w:t>
      </w:r>
      <w:r w:rsidR="008623ED">
        <w:t xml:space="preserve">; </w:t>
      </w:r>
      <w:r w:rsidR="00B41BBC">
        <w:t xml:space="preserve">and one trichotomous outcome: </w:t>
      </w:r>
      <w:r w:rsidR="008623ED">
        <w:t>2 or more falls</w:t>
      </w:r>
      <w:r w:rsidR="00821B01">
        <w:t>, 1 fall</w:t>
      </w:r>
      <w:r w:rsidR="00B41BBC">
        <w:t>,</w:t>
      </w:r>
      <w:r w:rsidR="008623ED">
        <w:t xml:space="preserve"> 0 falls. </w:t>
      </w:r>
      <w:r w:rsidR="00B85CD3" w:rsidRPr="00313780">
        <w:t xml:space="preserve">  </w:t>
      </w:r>
    </w:p>
    <w:p w14:paraId="780A5F9D" w14:textId="77777777" w:rsidR="00FC3331" w:rsidRPr="00313780" w:rsidRDefault="00FC3331" w:rsidP="00BF045F">
      <w:pPr>
        <w:spacing w:line="480" w:lineRule="auto"/>
        <w:jc w:val="both"/>
        <w:rPr>
          <w:i/>
        </w:rPr>
      </w:pPr>
    </w:p>
    <w:p w14:paraId="685C21D9" w14:textId="3618FF64" w:rsidR="00B0259E" w:rsidRPr="00313780" w:rsidRDefault="00B0259E" w:rsidP="00BF045F">
      <w:pPr>
        <w:spacing w:line="480" w:lineRule="auto"/>
        <w:jc w:val="both"/>
        <w:rPr>
          <w:i/>
        </w:rPr>
      </w:pPr>
      <w:r w:rsidRPr="00313780">
        <w:rPr>
          <w:i/>
        </w:rPr>
        <w:t>Potential effect</w:t>
      </w:r>
      <w:r w:rsidR="00410A49" w:rsidRPr="00313780">
        <w:rPr>
          <w:i/>
        </w:rPr>
        <w:t xml:space="preserve"> </w:t>
      </w:r>
      <w:r w:rsidRPr="00313780">
        <w:rPr>
          <w:i/>
        </w:rPr>
        <w:t xml:space="preserve">modifier </w:t>
      </w:r>
    </w:p>
    <w:p w14:paraId="318B6C39" w14:textId="430D3F9D" w:rsidR="00410A49" w:rsidRPr="00313780" w:rsidRDefault="00B0259E" w:rsidP="00BF045F">
      <w:pPr>
        <w:spacing w:line="480" w:lineRule="auto"/>
        <w:jc w:val="both"/>
      </w:pPr>
      <w:r w:rsidRPr="00313780">
        <w:t>Sex was</w:t>
      </w:r>
      <w:r w:rsidR="00410A49" w:rsidRPr="00313780">
        <w:t xml:space="preserve"> examined as a potential effect </w:t>
      </w:r>
      <w:r w:rsidR="0054249B" w:rsidRPr="00313780">
        <w:t>modifier</w:t>
      </w:r>
      <w:r w:rsidR="002E7277" w:rsidRPr="00313780">
        <w:t>.</w:t>
      </w:r>
      <w:r w:rsidR="0054249B" w:rsidRPr="00313780">
        <w:t xml:space="preserve"> </w:t>
      </w:r>
    </w:p>
    <w:p w14:paraId="4CC38E90" w14:textId="77777777" w:rsidR="00410A49" w:rsidRPr="00313780" w:rsidRDefault="00410A49" w:rsidP="00A47D9F">
      <w:pPr>
        <w:spacing w:line="480" w:lineRule="auto"/>
        <w:jc w:val="both"/>
      </w:pPr>
    </w:p>
    <w:p w14:paraId="05410B93" w14:textId="77777777" w:rsidR="00410A49" w:rsidRPr="00313780" w:rsidRDefault="00410A49" w:rsidP="00A47D9F">
      <w:pPr>
        <w:spacing w:line="480" w:lineRule="auto"/>
        <w:jc w:val="both"/>
        <w:rPr>
          <w:i/>
        </w:rPr>
      </w:pPr>
      <w:r w:rsidRPr="00313780">
        <w:rPr>
          <w:i/>
        </w:rPr>
        <w:t>Potential confounders</w:t>
      </w:r>
    </w:p>
    <w:p w14:paraId="2B65B10A" w14:textId="78F15403" w:rsidR="00303554" w:rsidRPr="00313780" w:rsidRDefault="00410A49" w:rsidP="007B6B6A">
      <w:pPr>
        <w:autoSpaceDE w:val="0"/>
        <w:autoSpaceDN w:val="0"/>
        <w:spacing w:line="480" w:lineRule="auto"/>
        <w:jc w:val="both"/>
        <w:rPr>
          <w:color w:val="403838"/>
          <w:lang w:val="en"/>
        </w:rPr>
      </w:pPr>
      <w:r w:rsidRPr="00313780">
        <w:t>Potential confounders were</w:t>
      </w:r>
      <w:r w:rsidR="00BA20B0">
        <w:t xml:space="preserve"> selected based on </w:t>
      </w:r>
      <w:r w:rsidR="0022370B">
        <w:t xml:space="preserve">earlier studies on OA and fall risk and on studies examining risk factors for falls in the general population or in </w:t>
      </w:r>
      <w:r w:rsidR="001D1718">
        <w:t xml:space="preserve">persons with </w:t>
      </w:r>
      <w:r w:rsidR="0022370B">
        <w:t>OA</w:t>
      </w:r>
      <w:r w:rsidR="00BA20B0">
        <w:t>:</w:t>
      </w:r>
      <w:r w:rsidRPr="00313780">
        <w:t xml:space="preserve"> age</w:t>
      </w:r>
      <w:r w:rsidR="008D3A0C">
        <w:t xml:space="preserve"> </w:t>
      </w:r>
      <w:r w:rsidR="008D3A0C">
        <w:fldChar w:fldCharType="begin">
          <w:fldData xml:space="preserve">PEVuZE5vdGU+PENpdGU+PEF1dGhvcj5OZXZpdHQ8L0F1dGhvcj48WWVhcj4xOTg5PC9ZZWFyPjxS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==
</w:fldData>
        </w:fldChar>
      </w:r>
      <w:r w:rsidR="009C0A60">
        <w:instrText xml:space="preserve"> ADDIN EN.CITE </w:instrText>
      </w:r>
      <w:r w:rsidR="009C0A60">
        <w:fldChar w:fldCharType="begin">
          <w:fldData xml:space="preserve">PEVuZE5vdGU+PENpdGU+PEF1dGhvcj5OZXZpdHQ8L0F1dGhvcj48WWVhcj4xOTg5PC9ZZWFyPjxS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==
</w:fldData>
        </w:fldChar>
      </w:r>
      <w:r w:rsidR="009C0A60">
        <w:instrText xml:space="preserve"> ADDIN EN.CITE.DATA </w:instrText>
      </w:r>
      <w:r w:rsidR="009C0A60">
        <w:fldChar w:fldCharType="end"/>
      </w:r>
      <w:r w:rsidR="008D3A0C">
        <w:fldChar w:fldCharType="separate"/>
      </w:r>
      <w:r w:rsidR="009C0A60">
        <w:rPr>
          <w:noProof/>
        </w:rPr>
        <w:t>(13, 15, 17, 30)</w:t>
      </w:r>
      <w:r w:rsidR="008D3A0C">
        <w:fldChar w:fldCharType="end"/>
      </w:r>
      <w:r w:rsidRPr="00313780">
        <w:t>, sex (if no effect modifier)</w:t>
      </w:r>
      <w:r w:rsidR="000F405C">
        <w:t xml:space="preserve"> </w:t>
      </w:r>
      <w:r w:rsidR="000F405C">
        <w:fldChar w:fldCharType="begin">
          <w:fldData xml:space="preserve">PEVuZE5vdGU+PENpdGU+PEF1dGhvcj5Eb3JlPC9BdXRob3I+PFllYXI+MjAxNTwvWWVhcj48UmVj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</w:fldData>
        </w:fldChar>
      </w:r>
      <w:r w:rsidR="00600AE5">
        <w:instrText xml:space="preserve"> ADDIN EN.CITE </w:instrText>
      </w:r>
      <w:r w:rsidR="00600AE5">
        <w:fldChar w:fldCharType="begin">
          <w:fldData xml:space="preserve">PEVuZE5vdGU+PENpdGU+PEF1dGhvcj5Eb3JlPC9BdXRob3I+PFllYXI+MjAxNTwvWWVhcj48UmVj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</w:fldData>
        </w:fldChar>
      </w:r>
      <w:r w:rsidR="00600AE5">
        <w:instrText xml:space="preserve"> ADDIN EN.CITE.DATA </w:instrText>
      </w:r>
      <w:r w:rsidR="00600AE5">
        <w:fldChar w:fldCharType="end"/>
      </w:r>
      <w:r w:rsidR="000F405C">
        <w:fldChar w:fldCharType="separate"/>
      </w:r>
      <w:r w:rsidR="00600AE5">
        <w:rPr>
          <w:noProof/>
        </w:rPr>
        <w:t>(15, 17)</w:t>
      </w:r>
      <w:r w:rsidR="000F405C">
        <w:fldChar w:fldCharType="end"/>
      </w:r>
      <w:r w:rsidRPr="00313780">
        <w:t>, country, level of education</w:t>
      </w:r>
      <w:r w:rsidR="008D3A0C">
        <w:t xml:space="preserve"> </w:t>
      </w:r>
      <w:r w:rsidR="008D3A0C">
        <w:fldChar w:fldCharType="begin">
          <w:fldData xml:space="preserve">PEVuZE5vdGU+PENpdGU+PEF1dGhvcj5QbHVpam08L0F1dGhvcj48WWVhcj4yMDA2PC9ZZWFyPjxS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==
</w:fldData>
        </w:fldChar>
      </w:r>
      <w:r w:rsidR="009C0A60">
        <w:instrText xml:space="preserve"> ADDIN EN.CITE </w:instrText>
      </w:r>
      <w:r w:rsidR="009C0A60">
        <w:fldChar w:fldCharType="begin">
          <w:fldData xml:space="preserve">PEVuZE5vdGU+PENpdGU+PEF1dGhvcj5QbHVpam08L0F1dGhvcj48WWVhcj4yMDA2PC9ZZWFyPjxS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==
</w:fldData>
        </w:fldChar>
      </w:r>
      <w:r w:rsidR="009C0A60">
        <w:instrText xml:space="preserve"> ADDIN EN.CITE.DATA </w:instrText>
      </w:r>
      <w:r w:rsidR="009C0A60">
        <w:fldChar w:fldCharType="end"/>
      </w:r>
      <w:r w:rsidR="008D3A0C">
        <w:fldChar w:fldCharType="separate"/>
      </w:r>
      <w:r w:rsidR="009C0A60">
        <w:rPr>
          <w:noProof/>
        </w:rPr>
        <w:t>(17, 31)</w:t>
      </w:r>
      <w:r w:rsidR="008D3A0C">
        <w:fldChar w:fldCharType="end"/>
      </w:r>
      <w:r w:rsidRPr="00313780">
        <w:t>, body mass index</w:t>
      </w:r>
      <w:r w:rsidR="008822E1" w:rsidRPr="00313780">
        <w:t xml:space="preserve"> (BMI)</w:t>
      </w:r>
      <w:r w:rsidR="008D3A0C">
        <w:t xml:space="preserve"> </w:t>
      </w:r>
      <w:r w:rsidR="008D3A0C">
        <w:fldChar w:fldCharType="begin">
          <w:fldData xml:space="preserve">PEVuZE5vdGU+PENpdGU+PEF1dGhvcj5QbHVpam08L0F1dGhvcj48WWVhcj4yMDA2PC9ZZWFyPjxS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</w:fldData>
        </w:fldChar>
      </w:r>
      <w:r w:rsidR="009C0A60">
        <w:instrText xml:space="preserve"> ADDIN EN.CITE </w:instrText>
      </w:r>
      <w:r w:rsidR="009C0A60">
        <w:fldChar w:fldCharType="begin">
          <w:fldData xml:space="preserve">PEVuZE5vdGU+PENpdGU+PEF1dGhvcj5QbHVpam08L0F1dGhvcj48WWVhcj4yMDA2PC9ZZWFyPjxS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</w:fldData>
        </w:fldChar>
      </w:r>
      <w:r w:rsidR="009C0A60">
        <w:instrText xml:space="preserve"> ADDIN EN.CITE.DATA </w:instrText>
      </w:r>
      <w:r w:rsidR="009C0A60">
        <w:fldChar w:fldCharType="end"/>
      </w:r>
      <w:r w:rsidR="008D3A0C">
        <w:fldChar w:fldCharType="separate"/>
      </w:r>
      <w:r w:rsidR="009C0A60">
        <w:rPr>
          <w:noProof/>
        </w:rPr>
        <w:t>(15, 17, 31)</w:t>
      </w:r>
      <w:r w:rsidR="008D3A0C">
        <w:fldChar w:fldCharType="end"/>
      </w:r>
      <w:r w:rsidRPr="00313780">
        <w:t>, smoking</w:t>
      </w:r>
      <w:r w:rsidR="0022370B">
        <w:t xml:space="preserve"> </w:t>
      </w:r>
      <w:r w:rsidR="0022370B">
        <w:fldChar w:fldCharType="begin"/>
      </w:r>
      <w:r w:rsidR="00600AE5">
        <w:instrText xml:space="preserve"> ADDIN EN.CITE &lt;EndNote&gt;&lt;Cite&gt;&lt;Author&gt;Barbour&lt;/Author&gt;&lt;Year&gt;2018&lt;/Year&gt;&lt;RecNum&gt;4630&lt;/RecNum&gt;&lt;DisplayText&gt;(17)&lt;/DisplayText&gt;&lt;record&gt;&lt;rec-number&gt;4630&lt;/rec-number&gt;&lt;foreign-keys&gt;&lt;key app="EN" db-id="5zfxzrz92209r5es2r75v0pv0ds0ea9zde0f" timestamp="1546599070"&gt;4630&lt;/key&gt;&lt;/foreign-keys&gt;&lt;ref-type name="Journal Article"&gt;17&lt;/ref-type&gt;&lt;contributors&gt;&lt;authors&gt;&lt;author&gt;Barbour, K. E.&lt;/author&gt;&lt;author&gt;Sagawa, N.&lt;/author&gt;&lt;author&gt;Boudreau, R. M.&lt;/author&gt;&lt;author&gt;Winger, M. E.&lt;/author&gt;&lt;author&gt;Cauley, J. A.&lt;/author&gt;&lt;author&gt;Nevitt, M. C.&lt;/author&gt;&lt;author&gt;Fujii, T.&lt;/author&gt;&lt;author&gt;Patel, K. V.&lt;/author&gt;&lt;author&gt;Strotmeyer, E. S.&lt;/author&gt;&lt;/authors&gt;&lt;/contributors&gt;&lt;auth-address&gt;Arthritis Program, Division of Population Health, CDC, Atlanta, GA, USA.&amp;#xD;United States Public Health Service, Commissioned Corps, Rockville, MD, USA.&amp;#xD;Department of Epidemiology, University of Pittsburgh, Pittsburgh, PA, USA.&amp;#xD;University of California, San Francisco, CA, USA.&amp;#xD;The University of Tokyo Hospital, Tokyo, Japan.&amp;#xD;Center for Pain Research on Impact, Measurement, and Effectiveness, Department of Anesthesiology, and Pain Medicine, University of Washington, Seattle, USA.&lt;/auth-address&gt;&lt;titles&gt;&lt;title&gt;Knee Osteoarthritis and the Risk of Medically Treated Injurious Falls among Older Adults: the Health ABC Study&lt;/title&gt;&lt;secondary-title&gt;Arthritis Care Res (Hoboken)&lt;/secondary-title&gt;&lt;/titles&gt;&lt;periodical&gt;&lt;full-title&gt;Arthritis Care Res (Hoboken)&lt;/full-title&gt;&lt;/periodical&gt;&lt;keywords&gt;&lt;keyword&gt;incidence&lt;/keyword&gt;&lt;keyword&gt;injurious falls&lt;/keyword&gt;&lt;keyword&gt;pain&lt;/keyword&gt;&lt;keyword&gt;radiographic and symptomatic knee osteoarthritis&lt;/keyword&gt;&lt;/keywords&gt;&lt;dates&gt;&lt;year&gt;2018&lt;/year&gt;&lt;pub-dates&gt;&lt;date&gt;Aug 21&lt;/date&gt;&lt;/pub-dates&gt;&lt;/dates&gt;&lt;isbn&gt;2151-4658 (Electronic)&amp;#xD;2151-464X (Linking)&lt;/isbn&gt;&lt;accession-num&gt;30133173&lt;/accession-num&gt;&lt;urls&gt;&lt;related-urls&gt;&lt;url&gt;https://www.ncbi.nlm.nih.gov/pubmed/30133173&lt;/url&gt;&lt;/related-urls&gt;&lt;/urls&gt;&lt;electronic-resource-num&gt;10.1002/acr.23725&lt;/electronic-resource-num&gt;&lt;/record&gt;&lt;/Cite&gt;&lt;/EndNote&gt;</w:instrText>
      </w:r>
      <w:r w:rsidR="0022370B">
        <w:fldChar w:fldCharType="separate"/>
      </w:r>
      <w:r w:rsidR="00600AE5">
        <w:rPr>
          <w:noProof/>
        </w:rPr>
        <w:t>(17)</w:t>
      </w:r>
      <w:r w:rsidR="0022370B">
        <w:fldChar w:fldCharType="end"/>
      </w:r>
      <w:r w:rsidRPr="00313780">
        <w:t>, alcohol use</w:t>
      </w:r>
      <w:r w:rsidR="008D3A0C">
        <w:t xml:space="preserve"> </w:t>
      </w:r>
      <w:r w:rsidR="008D3A0C">
        <w:fldChar w:fldCharType="begin">
          <w:fldData xml:space="preserve">PEVuZE5vdGU+PENpdGU+PEF1dGhvcj5QbHVpam08L0F1dGhvcj48WWVhcj4yMDA2PC9ZZWFyPjxS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</w:fldData>
        </w:fldChar>
      </w:r>
      <w:r w:rsidR="009C0A60">
        <w:instrText xml:space="preserve"> ADDIN EN.CITE </w:instrText>
      </w:r>
      <w:r w:rsidR="009C0A60">
        <w:fldChar w:fldCharType="begin">
          <w:fldData xml:space="preserve">PEVuZE5vdGU+PENpdGU+PEF1dGhvcj5QbHVpam08L0F1dGhvcj48WWVhcj4yMDA2PC9ZZWFyPjxS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</w:fldData>
        </w:fldChar>
      </w:r>
      <w:r w:rsidR="009C0A60">
        <w:instrText xml:space="preserve"> ADDIN EN.CITE.DATA </w:instrText>
      </w:r>
      <w:r w:rsidR="009C0A60">
        <w:fldChar w:fldCharType="end"/>
      </w:r>
      <w:r w:rsidR="008D3A0C">
        <w:fldChar w:fldCharType="separate"/>
      </w:r>
      <w:r w:rsidR="009C0A60">
        <w:rPr>
          <w:noProof/>
        </w:rPr>
        <w:t>(31)</w:t>
      </w:r>
      <w:r w:rsidR="008D3A0C">
        <w:fldChar w:fldCharType="end"/>
      </w:r>
      <w:r w:rsidRPr="00313780">
        <w:t xml:space="preserve">, </w:t>
      </w:r>
      <w:r w:rsidR="00F46563" w:rsidRPr="00313780">
        <w:t xml:space="preserve">and </w:t>
      </w:r>
      <w:r w:rsidRPr="00313780">
        <w:t>number of chronic diseases</w:t>
      </w:r>
      <w:r w:rsidR="008B5D42">
        <w:t xml:space="preserve"> </w:t>
      </w:r>
      <w:r w:rsidR="008B5D42">
        <w:fldChar w:fldCharType="begin">
          <w:fldData xml:space="preserve">PEVuZE5vdGU+PENpdGU+PEF1dGhvcj5NYW5sYXBhejwvQXV0aG9yPjxZZWFyPjIwMTk8L1llYXI+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</w:fldData>
        </w:fldChar>
      </w:r>
      <w:r w:rsidR="009C0A60">
        <w:instrText xml:space="preserve"> ADDIN EN.CITE </w:instrText>
      </w:r>
      <w:r w:rsidR="009C0A60">
        <w:fldChar w:fldCharType="begin">
          <w:fldData xml:space="preserve">PEVuZE5vdGU+PENpdGU+PEF1dGhvcj5NYW5sYXBhejwvQXV0aG9yPjxZZWFyPjIwMTk8L1llYXI+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</w:fldData>
        </w:fldChar>
      </w:r>
      <w:r w:rsidR="009C0A60">
        <w:instrText xml:space="preserve"> ADDIN EN.CITE.DATA </w:instrText>
      </w:r>
      <w:r w:rsidR="009C0A60">
        <w:fldChar w:fldCharType="end"/>
      </w:r>
      <w:r w:rsidR="008B5D42">
        <w:fldChar w:fldCharType="separate"/>
      </w:r>
      <w:r w:rsidR="009C0A60">
        <w:rPr>
          <w:noProof/>
        </w:rPr>
        <w:t>(17, 20)</w:t>
      </w:r>
      <w:r w:rsidR="008B5D42">
        <w:fldChar w:fldCharType="end"/>
      </w:r>
      <w:r w:rsidRPr="00313780">
        <w:t>.</w:t>
      </w:r>
      <w:r w:rsidR="00A52B02" w:rsidRPr="00313780">
        <w:t xml:space="preserve"> </w:t>
      </w:r>
      <w:r w:rsidR="00CA5C36">
        <w:t xml:space="preserve">All confounders were assessed at baseline. </w:t>
      </w:r>
      <w:r w:rsidR="00A52B02" w:rsidRPr="00313780">
        <w:t xml:space="preserve">Information on age and sex were derived from the existing cohort data. </w:t>
      </w:r>
      <w:r w:rsidR="000F7D62" w:rsidRPr="00313780">
        <w:t xml:space="preserve">Educational level was assessed by the highest level of education completed. Because of country differences in the distribution of educational level </w:t>
      </w:r>
      <w:r w:rsidR="000F7D62" w:rsidRPr="00313780">
        <w:fldChar w:fldCharType="begin">
          <w:fldData xml:space="preserve">PEVuZE5vdGU+PENpdGU+PEF1dGhvcj52YW4gU2Nob29yPC9BdXRob3I+PFllYXI+MjAxNTwvWWVh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</w:fldData>
        </w:fldChar>
      </w:r>
      <w:r w:rsidR="009C0A60">
        <w:instrText xml:space="preserve"> ADDIN EN.CITE </w:instrText>
      </w:r>
      <w:r w:rsidR="009C0A60">
        <w:fldChar w:fldCharType="begin">
          <w:fldData xml:space="preserve">PEVuZE5vdGU+PENpdGU+PEF1dGhvcj52YW4gU2Nob29yPC9BdXRob3I+PFllYXI+MjAxNTwvWWVh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</w:fldData>
        </w:fldChar>
      </w:r>
      <w:r w:rsidR="009C0A60">
        <w:instrText xml:space="preserve"> ADDIN EN.CITE.DATA </w:instrText>
      </w:r>
      <w:r w:rsidR="009C0A60">
        <w:fldChar w:fldCharType="end"/>
      </w:r>
      <w:r w:rsidR="000F7D62" w:rsidRPr="00313780">
        <w:fldChar w:fldCharType="separate"/>
      </w:r>
      <w:r w:rsidR="009C0A60">
        <w:rPr>
          <w:noProof/>
        </w:rPr>
        <w:t>(32)</w:t>
      </w:r>
      <w:r w:rsidR="000F7D62" w:rsidRPr="00313780">
        <w:fldChar w:fldCharType="end"/>
      </w:r>
      <w:r w:rsidR="000F7D62" w:rsidRPr="00313780">
        <w:t xml:space="preserve">, educational level was dichotomized into elementary school (not) completed versus vocational education/general secondary education or higher. </w:t>
      </w:r>
      <w:r w:rsidR="008822E1" w:rsidRPr="00313780">
        <w:t>BMI was</w:t>
      </w:r>
      <w:r w:rsidR="008822E1" w:rsidRPr="00313780">
        <w:rPr>
          <w:lang w:val="en"/>
        </w:rPr>
        <w:t xml:space="preserve"> calculated as </w:t>
      </w:r>
      <w:r w:rsidR="00997133" w:rsidRPr="00313780">
        <w:rPr>
          <w:lang w:val="en"/>
        </w:rPr>
        <w:t xml:space="preserve">measured </w:t>
      </w:r>
      <w:r w:rsidR="008822E1" w:rsidRPr="00313780">
        <w:rPr>
          <w:lang w:val="en"/>
        </w:rPr>
        <w:t xml:space="preserve">weight in kilograms divided by </w:t>
      </w:r>
      <w:r w:rsidR="00997133" w:rsidRPr="00313780">
        <w:rPr>
          <w:lang w:val="en"/>
        </w:rPr>
        <w:t xml:space="preserve">measured </w:t>
      </w:r>
      <w:r w:rsidR="008822E1" w:rsidRPr="00313780">
        <w:rPr>
          <w:lang w:val="en"/>
        </w:rPr>
        <w:t xml:space="preserve">height in </w:t>
      </w:r>
      <w:r w:rsidR="00E07190" w:rsidRPr="00313780">
        <w:rPr>
          <w:lang w:val="en"/>
        </w:rPr>
        <w:t xml:space="preserve">meters </w:t>
      </w:r>
      <w:r w:rsidR="008822E1" w:rsidRPr="00313780">
        <w:rPr>
          <w:lang w:val="en"/>
        </w:rPr>
        <w:t>squared.</w:t>
      </w:r>
      <w:r w:rsidR="008822E1" w:rsidRPr="00313780">
        <w:t xml:space="preserve"> Smoking </w:t>
      </w:r>
      <w:r w:rsidR="002E7277" w:rsidRPr="00313780">
        <w:t xml:space="preserve">(never, former, current) </w:t>
      </w:r>
      <w:r w:rsidR="008822E1" w:rsidRPr="00313780">
        <w:t xml:space="preserve">and </w:t>
      </w:r>
      <w:r w:rsidR="006153D4" w:rsidRPr="00313780">
        <w:t xml:space="preserve">current </w:t>
      </w:r>
      <w:r w:rsidR="008822E1" w:rsidRPr="00313780">
        <w:t xml:space="preserve">alcohol use </w:t>
      </w:r>
      <w:r w:rsidR="002E7277" w:rsidRPr="00313780">
        <w:t xml:space="preserve">(no/yes) </w:t>
      </w:r>
      <w:r w:rsidR="008822E1" w:rsidRPr="00313780">
        <w:t xml:space="preserve">were assessed by self-report. </w:t>
      </w:r>
      <w:r w:rsidR="00A52B02" w:rsidRPr="00313780">
        <w:t xml:space="preserve">Number of chronic diseases was assessed by </w:t>
      </w:r>
      <w:r w:rsidR="000B33E6" w:rsidRPr="00313780">
        <w:t xml:space="preserve">self-report of the </w:t>
      </w:r>
      <w:r w:rsidR="00A52B02" w:rsidRPr="00313780">
        <w:t xml:space="preserve">presence of chronic non-specific lung disease, cardiovascular diseases, peripheral artery diseases, stroke, diabetes, cancer, and osteoporosis. The number of chronic diseases was categorized into 0, 1, 2 or more chronic diseases. </w:t>
      </w:r>
    </w:p>
    <w:p w14:paraId="0B52FE1D" w14:textId="77777777" w:rsidR="00974892" w:rsidRPr="00313780" w:rsidRDefault="00974892" w:rsidP="007B6B6A">
      <w:pPr>
        <w:spacing w:line="480" w:lineRule="auto"/>
        <w:rPr>
          <w:i/>
        </w:rPr>
      </w:pPr>
    </w:p>
    <w:p w14:paraId="31A15A77" w14:textId="77777777" w:rsidR="000905F3" w:rsidRDefault="000905F3" w:rsidP="007B6B6A">
      <w:pPr>
        <w:spacing w:line="480" w:lineRule="auto"/>
        <w:rPr>
          <w:i/>
        </w:rPr>
      </w:pPr>
    </w:p>
    <w:p w14:paraId="29B943DA" w14:textId="3BC93920" w:rsidR="002B1F9B" w:rsidRPr="00313780" w:rsidRDefault="00974892" w:rsidP="007B6B6A">
      <w:pPr>
        <w:spacing w:line="480" w:lineRule="auto"/>
        <w:rPr>
          <w:i/>
        </w:rPr>
      </w:pPr>
      <w:r w:rsidRPr="00313780">
        <w:rPr>
          <w:i/>
        </w:rPr>
        <w:lastRenderedPageBreak/>
        <w:t>Potential mediators</w:t>
      </w:r>
    </w:p>
    <w:p w14:paraId="4FBC991B" w14:textId="2D984C77" w:rsidR="007B6B6A" w:rsidRPr="00313780" w:rsidRDefault="002B1F9B" w:rsidP="002A6C03">
      <w:pPr>
        <w:spacing w:line="480" w:lineRule="auto"/>
        <w:jc w:val="both"/>
        <w:rPr>
          <w:lang w:val="en"/>
        </w:rPr>
      </w:pPr>
      <w:r w:rsidRPr="00313780">
        <w:t xml:space="preserve">Potential mediators were physical performance, physical activity, analgesics use and opioids use. </w:t>
      </w:r>
      <w:r w:rsidR="0019747B" w:rsidRPr="00313780">
        <w:rPr>
          <w:color w:val="333333"/>
          <w:lang w:val="en"/>
        </w:rPr>
        <w:t xml:space="preserve">Physical performance was </w:t>
      </w:r>
      <w:r w:rsidR="00E6778E" w:rsidRPr="00313780">
        <w:rPr>
          <w:color w:val="333333"/>
          <w:lang w:val="en"/>
        </w:rPr>
        <w:t xml:space="preserve">assessed using </w:t>
      </w:r>
      <w:r w:rsidR="0019747B" w:rsidRPr="00313780">
        <w:rPr>
          <w:color w:val="333333"/>
          <w:lang w:val="en"/>
        </w:rPr>
        <w:t>three tests</w:t>
      </w:r>
      <w:r w:rsidR="00E6778E" w:rsidRPr="00313780">
        <w:rPr>
          <w:color w:val="333333"/>
          <w:lang w:val="en"/>
        </w:rPr>
        <w:t xml:space="preserve"> of</w:t>
      </w:r>
      <w:r w:rsidR="0019747B" w:rsidRPr="00313780">
        <w:rPr>
          <w:color w:val="333333"/>
          <w:lang w:val="en"/>
        </w:rPr>
        <w:t xml:space="preserve"> walking </w:t>
      </w:r>
      <w:r w:rsidR="00E6778E" w:rsidRPr="00313780">
        <w:rPr>
          <w:color w:val="333333"/>
          <w:lang w:val="en"/>
        </w:rPr>
        <w:t>speed</w:t>
      </w:r>
      <w:r w:rsidR="0019747B" w:rsidRPr="00313780">
        <w:rPr>
          <w:color w:val="333333"/>
          <w:lang w:val="en"/>
        </w:rPr>
        <w:t>, repeated chair stands and standing balance based on the methods described by Guralnik et al</w:t>
      </w:r>
      <w:r w:rsidR="00E6778E" w:rsidRPr="00313780">
        <w:rPr>
          <w:color w:val="333333"/>
          <w:lang w:val="en"/>
        </w:rPr>
        <w:t>.</w:t>
      </w:r>
      <w:r w:rsidR="0019747B" w:rsidRPr="00313780">
        <w:rPr>
          <w:color w:val="333333"/>
          <w:lang w:val="en"/>
        </w:rPr>
        <w:t xml:space="preserve"> </w:t>
      </w:r>
      <w:r w:rsidR="0019747B" w:rsidRPr="00313780">
        <w:rPr>
          <w:color w:val="333333"/>
          <w:lang w:val="en"/>
        </w:rPr>
        <w:fldChar w:fldCharType="begin">
          <w:fldData xml:space="preserve">PEVuZE5vdGU+PENpdGU+PEF1dGhvcj5FZHdhcmRzPC9BdXRob3I+PFllYXI+MjAxNDwvWWVhcj48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</w:fldData>
        </w:fldChar>
      </w:r>
      <w:r w:rsidR="009C0A60">
        <w:rPr>
          <w:color w:val="333333"/>
          <w:lang w:val="en"/>
        </w:rPr>
        <w:instrText xml:space="preserve"> ADDIN EN.CITE </w:instrText>
      </w:r>
      <w:r w:rsidR="009C0A60">
        <w:rPr>
          <w:color w:val="333333"/>
          <w:lang w:val="en"/>
        </w:rPr>
        <w:fldChar w:fldCharType="begin">
          <w:fldData xml:space="preserve">PEVuZE5vdGU+PENpdGU+PEF1dGhvcj5FZHdhcmRzPC9BdXRob3I+PFllYXI+MjAxNDwvWWVhcj48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</w:fldData>
        </w:fldChar>
      </w:r>
      <w:r w:rsidR="009C0A60">
        <w:rPr>
          <w:color w:val="333333"/>
          <w:lang w:val="en"/>
        </w:rPr>
        <w:instrText xml:space="preserve"> ADDIN EN.CITE.DATA </w:instrText>
      </w:r>
      <w:r w:rsidR="009C0A60">
        <w:rPr>
          <w:color w:val="333333"/>
          <w:lang w:val="en"/>
        </w:rPr>
      </w:r>
      <w:r w:rsidR="009C0A60">
        <w:rPr>
          <w:color w:val="333333"/>
          <w:lang w:val="en"/>
        </w:rPr>
        <w:fldChar w:fldCharType="end"/>
      </w:r>
      <w:r w:rsidR="0019747B" w:rsidRPr="00313780">
        <w:rPr>
          <w:color w:val="333333"/>
          <w:lang w:val="en"/>
        </w:rPr>
      </w:r>
      <w:r w:rsidR="0019747B" w:rsidRPr="00313780">
        <w:rPr>
          <w:color w:val="333333"/>
          <w:lang w:val="en"/>
        </w:rPr>
        <w:fldChar w:fldCharType="separate"/>
      </w:r>
      <w:r w:rsidR="009C0A60">
        <w:rPr>
          <w:noProof/>
          <w:color w:val="333333"/>
          <w:lang w:val="en"/>
        </w:rPr>
        <w:t>(19, 33)</w:t>
      </w:r>
      <w:r w:rsidR="0019747B" w:rsidRPr="00313780">
        <w:rPr>
          <w:color w:val="333333"/>
          <w:lang w:val="en"/>
        </w:rPr>
        <w:fldChar w:fldCharType="end"/>
      </w:r>
      <w:r w:rsidR="0019747B" w:rsidRPr="00313780">
        <w:rPr>
          <w:color w:val="333333"/>
          <w:lang w:val="en"/>
        </w:rPr>
        <w:t xml:space="preserve">. </w:t>
      </w:r>
      <w:r w:rsidR="00D23F0B">
        <w:rPr>
          <w:color w:val="333333"/>
          <w:lang w:val="en"/>
        </w:rPr>
        <w:t>Total score range</w:t>
      </w:r>
      <w:r w:rsidR="00C62284">
        <w:rPr>
          <w:color w:val="333333"/>
          <w:lang w:val="en"/>
        </w:rPr>
        <w:t>s</w:t>
      </w:r>
      <w:r w:rsidR="00D23F0B">
        <w:rPr>
          <w:color w:val="333333"/>
          <w:lang w:val="en"/>
        </w:rPr>
        <w:t xml:space="preserve"> from 0-12 with 12 indicating good performance. </w:t>
      </w:r>
      <w:r w:rsidR="007B6B6A" w:rsidRPr="00313780">
        <w:t xml:space="preserve">Physical activity was assessed using the validated </w:t>
      </w:r>
      <w:r w:rsidR="007B6B6A" w:rsidRPr="00313780">
        <w:rPr>
          <w:lang w:val="en"/>
        </w:rPr>
        <w:t>LAS</w:t>
      </w:r>
      <w:r w:rsidR="00967FB5" w:rsidRPr="00313780">
        <w:rPr>
          <w:lang w:val="en"/>
        </w:rPr>
        <w:t>A</w:t>
      </w:r>
      <w:r w:rsidR="007B6B6A" w:rsidRPr="00313780">
        <w:rPr>
          <w:lang w:val="en"/>
        </w:rPr>
        <w:t xml:space="preserve"> Physical Activity Questionnaire (LAPAQ) </w:t>
      </w:r>
      <w:r w:rsidR="007B6B6A" w:rsidRPr="00313780">
        <w:rPr>
          <w:lang w:val="en"/>
        </w:rPr>
        <w:fldChar w:fldCharType="begin">
          <w:fldData xml:space="preserve">PEVuZE5vdGU+PENpdGU+PEF1dGhvcj5TdGVsPC9BdXRob3I+PFllYXI+MjAwNDwvWWVhcj48UmVj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</w:fldData>
        </w:fldChar>
      </w:r>
      <w:r w:rsidR="009C0A60">
        <w:rPr>
          <w:lang w:val="en"/>
        </w:rPr>
        <w:instrText xml:space="preserve"> ADDIN EN.CITE </w:instrText>
      </w:r>
      <w:r w:rsidR="009C0A60">
        <w:rPr>
          <w:lang w:val="en"/>
        </w:rPr>
        <w:fldChar w:fldCharType="begin">
          <w:fldData xml:space="preserve">PEVuZE5vdGU+PENpdGU+PEF1dGhvcj5TdGVsPC9BdXRob3I+PFllYXI+MjAwNDwvWWVhcj48UmVj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</w:fldData>
        </w:fldChar>
      </w:r>
      <w:r w:rsidR="009C0A60">
        <w:rPr>
          <w:lang w:val="en"/>
        </w:rPr>
        <w:instrText xml:space="preserve"> ADDIN EN.CITE.DATA </w:instrText>
      </w:r>
      <w:r w:rsidR="009C0A60">
        <w:rPr>
          <w:lang w:val="en"/>
        </w:rPr>
      </w:r>
      <w:r w:rsidR="009C0A60">
        <w:rPr>
          <w:lang w:val="en"/>
        </w:rPr>
        <w:fldChar w:fldCharType="end"/>
      </w:r>
      <w:r w:rsidR="007B6B6A" w:rsidRPr="00313780">
        <w:rPr>
          <w:lang w:val="en"/>
        </w:rPr>
      </w:r>
      <w:r w:rsidR="007B6B6A" w:rsidRPr="00313780">
        <w:rPr>
          <w:lang w:val="en"/>
        </w:rPr>
        <w:fldChar w:fldCharType="separate"/>
      </w:r>
      <w:r w:rsidR="009C0A60">
        <w:rPr>
          <w:noProof/>
          <w:lang w:val="en"/>
        </w:rPr>
        <w:t>(34)</w:t>
      </w:r>
      <w:r w:rsidR="007B6B6A" w:rsidRPr="00313780">
        <w:rPr>
          <w:lang w:val="en"/>
        </w:rPr>
        <w:fldChar w:fldCharType="end"/>
      </w:r>
      <w:r w:rsidR="00D23F0B">
        <w:rPr>
          <w:lang w:val="en"/>
        </w:rPr>
        <w:t xml:space="preserve"> and reported in minutes/day</w:t>
      </w:r>
      <w:r w:rsidR="007B6B6A" w:rsidRPr="00313780">
        <w:rPr>
          <w:lang w:val="en"/>
        </w:rPr>
        <w:t xml:space="preserve">. </w:t>
      </w:r>
      <w:r w:rsidR="00373EE6" w:rsidRPr="00313780">
        <w:t>Current use of analgesics</w:t>
      </w:r>
      <w:r w:rsidR="00497913" w:rsidRPr="00313780">
        <w:t xml:space="preserve"> </w:t>
      </w:r>
      <w:r w:rsidR="009E3AF9" w:rsidRPr="00313780">
        <w:t xml:space="preserve">(yes/no) </w:t>
      </w:r>
      <w:r w:rsidR="0013293E" w:rsidRPr="00313780">
        <w:t xml:space="preserve">and </w:t>
      </w:r>
      <w:r w:rsidR="009E3AF9" w:rsidRPr="00313780">
        <w:t xml:space="preserve">current use of </w:t>
      </w:r>
      <w:r w:rsidR="0013293E" w:rsidRPr="00313780">
        <w:t xml:space="preserve">opioids </w:t>
      </w:r>
      <w:r w:rsidR="009E3AF9" w:rsidRPr="00313780">
        <w:t>(yes/no) were</w:t>
      </w:r>
      <w:r w:rsidR="0013293E" w:rsidRPr="00313780">
        <w:t xml:space="preserve"> assessed by self-report. </w:t>
      </w:r>
      <w:r w:rsidR="009E3AF9" w:rsidRPr="00313780">
        <w:t xml:space="preserve">Participants were asked to show which medications, prescribed by a doctor, they had used during the past two weeks. </w:t>
      </w:r>
      <w:r w:rsidR="0013293E" w:rsidRPr="00313780">
        <w:t xml:space="preserve">The </w:t>
      </w:r>
      <w:r w:rsidR="0013293E" w:rsidRPr="00313780">
        <w:rPr>
          <w:rStyle w:val="e24kjd"/>
          <w:color w:val="222222"/>
        </w:rPr>
        <w:t>Anatomical Therapeutic Chemical (</w:t>
      </w:r>
      <w:r w:rsidR="0013293E" w:rsidRPr="00313780">
        <w:rPr>
          <w:rStyle w:val="e24kjd"/>
          <w:bCs/>
          <w:color w:val="222222"/>
        </w:rPr>
        <w:t>ATC</w:t>
      </w:r>
      <w:r w:rsidR="0013293E" w:rsidRPr="00313780">
        <w:rPr>
          <w:rStyle w:val="e24kjd"/>
          <w:color w:val="222222"/>
        </w:rPr>
        <w:t>) Classification was used to define</w:t>
      </w:r>
      <w:r w:rsidR="00FA3E88" w:rsidRPr="00313780">
        <w:rPr>
          <w:rStyle w:val="e24kjd"/>
          <w:color w:val="222222"/>
        </w:rPr>
        <w:t xml:space="preserve"> use of</w:t>
      </w:r>
      <w:r w:rsidR="0013293E" w:rsidRPr="00313780">
        <w:rPr>
          <w:rStyle w:val="e24kjd"/>
          <w:color w:val="222222"/>
        </w:rPr>
        <w:t xml:space="preserve"> analgesics (</w:t>
      </w:r>
      <w:r w:rsidR="00497913" w:rsidRPr="00313780">
        <w:t>NO2</w:t>
      </w:r>
      <w:r w:rsidR="0013293E" w:rsidRPr="00313780">
        <w:t>) and opioids (</w:t>
      </w:r>
      <w:r w:rsidR="00497913" w:rsidRPr="00313780">
        <w:t>NO2A</w:t>
      </w:r>
      <w:r w:rsidR="009670BE" w:rsidRPr="00313780">
        <w:t>,</w:t>
      </w:r>
      <w:r w:rsidR="00497913" w:rsidRPr="00313780">
        <w:t xml:space="preserve"> NO2BE51</w:t>
      </w:r>
      <w:r w:rsidR="0013293E" w:rsidRPr="00313780">
        <w:t>)</w:t>
      </w:r>
      <w:r w:rsidR="00373EE6" w:rsidRPr="00313780">
        <w:t xml:space="preserve">. </w:t>
      </w:r>
      <w:r w:rsidR="0013293E" w:rsidRPr="00313780">
        <w:t>Nonsteroidal anti-inflammatory drugs (NSAIDs</w:t>
      </w:r>
      <w:r w:rsidR="009670BE" w:rsidRPr="00313780">
        <w:t>, M01</w:t>
      </w:r>
      <w:r w:rsidR="0013293E" w:rsidRPr="00313780">
        <w:t xml:space="preserve">) were not included as the effect estimate </w:t>
      </w:r>
      <w:r w:rsidR="009E3AF9" w:rsidRPr="00313780">
        <w:t xml:space="preserve">of NSAIDs </w:t>
      </w:r>
      <w:r w:rsidR="0013293E" w:rsidRPr="00313780">
        <w:t xml:space="preserve">on falls was small and non-significant in </w:t>
      </w:r>
      <w:r w:rsidR="009C00D0" w:rsidRPr="00313780">
        <w:t xml:space="preserve">a recent </w:t>
      </w:r>
      <w:r w:rsidR="0013293E" w:rsidRPr="00313780">
        <w:t>meta-analysis (pooled OR=1.09; 95% CI: 0.96-1.23)</w:t>
      </w:r>
      <w:r w:rsidR="009C00D0" w:rsidRPr="00313780">
        <w:t xml:space="preserve"> </w:t>
      </w:r>
      <w:r w:rsidR="009C00D0" w:rsidRPr="00313780">
        <w:fldChar w:fldCharType="begin">
          <w:fldData xml:space="preserve">PEVuZE5vdGU+PENpdGU+PEF1dGhvcj5TZXBwYWxhPC9BdXRob3I+PFllYXI+MjAxODwvWWVhcj48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</w:fldData>
        </w:fldChar>
      </w:r>
      <w:r w:rsidR="009C0A60">
        <w:instrText xml:space="preserve"> ADDIN EN.CITE </w:instrText>
      </w:r>
      <w:r w:rsidR="009C0A60">
        <w:fldChar w:fldCharType="begin">
          <w:fldData xml:space="preserve">PEVuZE5vdGU+PENpdGU+PEF1dGhvcj5TZXBwYWxhPC9BdXRob3I+PFllYXI+MjAxODwvWWVhcj48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</w:fldData>
        </w:fldChar>
      </w:r>
      <w:r w:rsidR="009C0A60">
        <w:instrText xml:space="preserve"> ADDIN EN.CITE.DATA </w:instrText>
      </w:r>
      <w:r w:rsidR="009C0A60">
        <w:fldChar w:fldCharType="end"/>
      </w:r>
      <w:r w:rsidR="009C00D0" w:rsidRPr="00313780">
        <w:fldChar w:fldCharType="separate"/>
      </w:r>
      <w:r w:rsidR="009C0A60">
        <w:rPr>
          <w:noProof/>
        </w:rPr>
        <w:t>(26)</w:t>
      </w:r>
      <w:r w:rsidR="009C00D0" w:rsidRPr="00313780">
        <w:fldChar w:fldCharType="end"/>
      </w:r>
      <w:r w:rsidR="0013293E" w:rsidRPr="00313780">
        <w:t xml:space="preserve">. </w:t>
      </w:r>
    </w:p>
    <w:p w14:paraId="0B01F258" w14:textId="77777777" w:rsidR="007B6B6A" w:rsidRPr="00313780" w:rsidRDefault="007B6B6A" w:rsidP="007B6B6A">
      <w:pPr>
        <w:spacing w:line="480" w:lineRule="auto"/>
        <w:rPr>
          <w:lang w:val="en"/>
        </w:rPr>
      </w:pPr>
    </w:p>
    <w:p w14:paraId="32AA30B8" w14:textId="3024B35E" w:rsidR="00303554" w:rsidRPr="00313780" w:rsidRDefault="00303554" w:rsidP="007B6B6A">
      <w:pPr>
        <w:spacing w:line="480" w:lineRule="auto"/>
        <w:rPr>
          <w:i/>
        </w:rPr>
      </w:pPr>
      <w:r w:rsidRPr="00313780">
        <w:rPr>
          <w:i/>
        </w:rPr>
        <w:t>Statistical analyses</w:t>
      </w:r>
    </w:p>
    <w:p w14:paraId="461BD93C" w14:textId="65564C05" w:rsidR="00191D02" w:rsidRPr="00313780" w:rsidRDefault="000A3699" w:rsidP="007B6B6A">
      <w:pPr>
        <w:spacing w:line="480" w:lineRule="auto"/>
        <w:jc w:val="both"/>
        <w:rPr>
          <w:lang w:val="en-GB"/>
        </w:rPr>
      </w:pPr>
      <w:r w:rsidRPr="00313780">
        <w:t xml:space="preserve">First, baseline tables were created in which fallers </w:t>
      </w:r>
      <w:r w:rsidR="00AC02DB" w:rsidRPr="00313780">
        <w:t xml:space="preserve">(1 or more falls) </w:t>
      </w:r>
      <w:r w:rsidRPr="00313780">
        <w:t xml:space="preserve">were compared with </w:t>
      </w:r>
      <w:r w:rsidR="00AC02DB" w:rsidRPr="00313780">
        <w:t>no fallers (0 falls)</w:t>
      </w:r>
      <w:r w:rsidRPr="00313780">
        <w:t xml:space="preserve">; and recurrent fallers (2 or more falls) </w:t>
      </w:r>
      <w:r w:rsidR="00AC02DB" w:rsidRPr="00313780">
        <w:t>were compared with no recurrent fallers (0</w:t>
      </w:r>
      <w:r w:rsidR="0024228B" w:rsidRPr="00313780">
        <w:t>-</w:t>
      </w:r>
      <w:r w:rsidR="00AC02DB" w:rsidRPr="00313780">
        <w:t xml:space="preserve">1 falls). </w:t>
      </w:r>
      <w:r w:rsidR="002863CA" w:rsidRPr="00313780">
        <w:t>Mean d</w:t>
      </w:r>
      <w:r w:rsidRPr="00313780">
        <w:t xml:space="preserve">ifferences were tested using </w:t>
      </w:r>
      <w:r w:rsidR="00D47E19" w:rsidRPr="00313780">
        <w:t>Student’s t</w:t>
      </w:r>
      <w:r w:rsidRPr="00313780">
        <w:t>-test</w:t>
      </w:r>
      <w:r w:rsidR="00851E12" w:rsidRPr="00313780">
        <w:t>s</w:t>
      </w:r>
      <w:r w:rsidRPr="00313780">
        <w:t xml:space="preserve"> for normally distributed variables</w:t>
      </w:r>
      <w:r w:rsidR="0023372C" w:rsidRPr="00313780">
        <w:t>;</w:t>
      </w:r>
      <w:r w:rsidRPr="00313780">
        <w:t xml:space="preserve"> </w:t>
      </w:r>
      <w:r w:rsidR="0023372C" w:rsidRPr="00313780">
        <w:t>d</w:t>
      </w:r>
      <w:r w:rsidRPr="00313780">
        <w:t>ifferences in frequencies were tested using Pearson Chi-square Test</w:t>
      </w:r>
      <w:r w:rsidR="00851E12" w:rsidRPr="00313780">
        <w:t>s</w:t>
      </w:r>
      <w:r w:rsidRPr="00313780">
        <w:t xml:space="preserve">. </w:t>
      </w:r>
      <w:r w:rsidR="006F34A3" w:rsidRPr="00313780">
        <w:t xml:space="preserve">Second, the prevalence of clinical hip </w:t>
      </w:r>
      <w:r w:rsidR="004B3E1F" w:rsidRPr="00313780">
        <w:t xml:space="preserve">and knee </w:t>
      </w:r>
      <w:r w:rsidR="006F34A3" w:rsidRPr="00313780">
        <w:t xml:space="preserve">OA and </w:t>
      </w:r>
      <w:r w:rsidR="00BB6746" w:rsidRPr="00313780">
        <w:t xml:space="preserve">the prevalence of </w:t>
      </w:r>
      <w:r w:rsidR="006F34A3" w:rsidRPr="00313780">
        <w:t>(recurrent) falls w</w:t>
      </w:r>
      <w:r w:rsidR="00BB6746" w:rsidRPr="00313780">
        <w:t>ere</w:t>
      </w:r>
      <w:r w:rsidR="006F34A3" w:rsidRPr="00313780">
        <w:t xml:space="preserve"> calculated</w:t>
      </w:r>
      <w:r w:rsidR="00BB6746" w:rsidRPr="00313780">
        <w:t xml:space="preserve"> for the total population</w:t>
      </w:r>
      <w:r w:rsidR="006F34A3" w:rsidRPr="00313780">
        <w:t>. In the</w:t>
      </w:r>
      <w:r w:rsidR="004B3E1F" w:rsidRPr="00313780">
        <w:t xml:space="preserve"> </w:t>
      </w:r>
      <w:r w:rsidR="004F3B5F" w:rsidRPr="00313780">
        <w:t xml:space="preserve">descriptive </w:t>
      </w:r>
      <w:r w:rsidR="006F34A3" w:rsidRPr="00313780">
        <w:t xml:space="preserve">analyses, </w:t>
      </w:r>
      <w:r w:rsidR="006F34A3" w:rsidRPr="00313780">
        <w:rPr>
          <w:lang w:val="en-GB"/>
        </w:rPr>
        <w:t>sample weights were used to adjust for differences in age and sex distribution across country samples</w:t>
      </w:r>
      <w:r w:rsidR="009053DC">
        <w:rPr>
          <w:lang w:val="en-GB"/>
        </w:rPr>
        <w:t xml:space="preserve"> </w:t>
      </w:r>
      <w:r w:rsidR="00F76844" w:rsidRPr="00313780">
        <w:fldChar w:fldCharType="begin">
          <w:fldData xml:space="preserve">PEVuZE5vdGU+PENpdGU+PEF1dGhvcj52YW4gZGVyIFBhczwvQXV0aG9yPjxZZWFyPjIwMTM8L1ll
YXI+PFJlY051bT4xMDc3PC9SZWNOdW0+PERpc3BsYXlUZXh0PigyNyk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9C0A60">
        <w:instrText xml:space="preserve"> ADDIN EN.CITE </w:instrText>
      </w:r>
      <w:r w:rsidR="009C0A60">
        <w:fldChar w:fldCharType="begin">
          <w:fldData xml:space="preserve">PEVuZE5vdGU+PENpdGU+PEF1dGhvcj52YW4gZGVyIFBhczwvQXV0aG9yPjxZZWFyPjIwMTM8L1ll
YXI+PFJlY051bT4xMDc3PC9SZWNOdW0+PERpc3BsYXlUZXh0PigyNyk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9C0A60">
        <w:instrText xml:space="preserve"> ADDIN EN.CITE.DATA </w:instrText>
      </w:r>
      <w:r w:rsidR="009C0A60">
        <w:fldChar w:fldCharType="end"/>
      </w:r>
      <w:r w:rsidR="00F76844" w:rsidRPr="00313780">
        <w:fldChar w:fldCharType="separate"/>
      </w:r>
      <w:r w:rsidR="009C0A60">
        <w:rPr>
          <w:noProof/>
        </w:rPr>
        <w:t>(27)</w:t>
      </w:r>
      <w:r w:rsidR="00F76844" w:rsidRPr="00313780">
        <w:fldChar w:fldCharType="end"/>
      </w:r>
      <w:r w:rsidR="006F34A3" w:rsidRPr="00313780">
        <w:rPr>
          <w:lang w:val="en-GB"/>
        </w:rPr>
        <w:t>.</w:t>
      </w:r>
      <w:r w:rsidR="008A32B4" w:rsidRPr="00313780">
        <w:rPr>
          <w:lang w:val="en-GB"/>
        </w:rPr>
        <w:t xml:space="preserve"> </w:t>
      </w:r>
    </w:p>
    <w:p w14:paraId="03B13384" w14:textId="5457BA94" w:rsidR="008A32B4" w:rsidRPr="00313780" w:rsidRDefault="008A32B4" w:rsidP="000A7461">
      <w:pPr>
        <w:spacing w:line="480" w:lineRule="auto"/>
        <w:ind w:firstLine="708"/>
        <w:jc w:val="both"/>
      </w:pPr>
      <w:r w:rsidRPr="00313780">
        <w:t xml:space="preserve">Before proceeding with the multivariable analyses, </w:t>
      </w:r>
      <w:r w:rsidRPr="00313780">
        <w:rPr>
          <w:lang w:val="en"/>
        </w:rPr>
        <w:t xml:space="preserve">multiple imputation of missing values was performed using the Multivariate Imputation by Chained Equations </w:t>
      </w:r>
      <w:r w:rsidR="00A41BA7">
        <w:rPr>
          <w:lang w:val="en"/>
        </w:rPr>
        <w:t xml:space="preserve">(MICE) </w:t>
      </w:r>
      <w:r w:rsidRPr="00313780">
        <w:rPr>
          <w:lang w:val="en"/>
        </w:rPr>
        <w:t xml:space="preserve">procedure </w:t>
      </w:r>
      <w:r w:rsidR="00A41BA7">
        <w:rPr>
          <w:lang w:val="en"/>
        </w:rPr>
        <w:t xml:space="preserve">using all variables included in the models </w:t>
      </w:r>
      <w:r w:rsidRPr="00313780">
        <w:rPr>
          <w:lang w:val="en"/>
        </w:rPr>
        <w:fldChar w:fldCharType="begin"/>
      </w:r>
      <w:r w:rsidR="009C0A60">
        <w:rPr>
          <w:lang w:val="en"/>
        </w:rPr>
        <w:instrText xml:space="preserve"> ADDIN EN.CITE &lt;EndNote&gt;&lt;Cite&gt;&lt;Author&gt;Van Buuren&lt;/Author&gt;&lt;Year&gt;2018&lt;/Year&gt;&lt;RecNum&gt;4704&lt;/RecNum&gt;&lt;DisplayText&gt;(35)&lt;/DisplayText&gt;&lt;record&gt;&lt;rec-number&gt;4704&lt;/rec-number&gt;&lt;foreign-keys&gt;&lt;key app="EN" db-id="5zfxzrz92209r5es2r75v0pv0ds0ea9zde0f" timestamp="1551359290"&gt;4704&lt;/key&gt;&lt;/foreign-keys&gt;&lt;ref-type name="Book"&gt;6&lt;/ref-type&gt;&lt;contributors&gt;&lt;authors&gt;&lt;author&gt;Van Buuren, S.&lt;/author&gt;&lt;/authors&gt;&lt;/contributors&gt;&lt;titles&gt;&lt;title&gt;Flexible Imputation of Missing Data. Second Edition. &lt;/title&gt;&lt;/titles&gt;&lt;dates&gt;&lt;year&gt;2018&lt;/year&gt;&lt;/dates&gt;&lt;pub-location&gt;Boca Raton, FL&lt;/pub-location&gt;&lt;publisher&gt;Chapman &amp;amp; Hall/CRC&lt;/publisher&gt;&lt;urls&gt;&lt;/urls&gt;&lt;/record&gt;&lt;/Cite&gt;&lt;/EndNote&gt;</w:instrText>
      </w:r>
      <w:r w:rsidRPr="00313780">
        <w:rPr>
          <w:lang w:val="en"/>
        </w:rPr>
        <w:fldChar w:fldCharType="separate"/>
      </w:r>
      <w:r w:rsidR="009C0A60">
        <w:rPr>
          <w:noProof/>
          <w:lang w:val="en"/>
        </w:rPr>
        <w:t>(35)</w:t>
      </w:r>
      <w:r w:rsidRPr="00313780">
        <w:rPr>
          <w:lang w:val="en"/>
        </w:rPr>
        <w:fldChar w:fldCharType="end"/>
      </w:r>
      <w:r w:rsidRPr="00313780">
        <w:rPr>
          <w:lang w:val="en"/>
        </w:rPr>
        <w:t xml:space="preserve">. </w:t>
      </w:r>
      <w:r w:rsidR="00A41BA7">
        <w:rPr>
          <w:lang w:val="en"/>
        </w:rPr>
        <w:t xml:space="preserve">Based on the percentage of </w:t>
      </w:r>
      <w:r w:rsidR="00A41BA7">
        <w:rPr>
          <w:lang w:val="en"/>
        </w:rPr>
        <w:lastRenderedPageBreak/>
        <w:t>participants with missing data on at least one variable (25%), w</w:t>
      </w:r>
      <w:r w:rsidRPr="00313780">
        <w:rPr>
          <w:lang w:val="en"/>
        </w:rPr>
        <w:t>e created 25 different imputed data sets</w:t>
      </w:r>
      <w:r w:rsidR="009B501C">
        <w:rPr>
          <w:lang w:val="en"/>
        </w:rPr>
        <w:t xml:space="preserve"> </w:t>
      </w:r>
      <w:r w:rsidR="00F73756">
        <w:rPr>
          <w:lang w:val="en"/>
        </w:rPr>
        <w:fldChar w:fldCharType="begin"/>
      </w:r>
      <w:r w:rsidR="009C0A60">
        <w:rPr>
          <w:lang w:val="en"/>
        </w:rPr>
        <w:instrText xml:space="preserve"> ADDIN EN.CITE &lt;EndNote&gt;&lt;Cite&gt;&lt;Author&gt;White&lt;/Author&gt;&lt;Year&gt;2011&lt;/Year&gt;&lt;RecNum&gt;4717&lt;/RecNum&gt;&lt;DisplayText&gt;(36)&lt;/DisplayText&gt;&lt;record&gt;&lt;rec-number&gt;4717&lt;/rec-number&gt;&lt;foreign-keys&gt;&lt;key app="EN" db-id="5zfxzrz92209r5es2r75v0pv0ds0ea9zde0f" timestamp="1566890459"&gt;4717&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s://www.ncbi.nlm.nih.gov/pubmed/21225900&lt;/url&gt;&lt;/related-urls&gt;&lt;/urls&gt;&lt;electronic-resource-num&gt;10.1002/sim.4067&lt;/electronic-resource-num&gt;&lt;/record&gt;&lt;/Cite&gt;&lt;/EndNote&gt;</w:instrText>
      </w:r>
      <w:r w:rsidR="00F73756">
        <w:rPr>
          <w:lang w:val="en"/>
        </w:rPr>
        <w:fldChar w:fldCharType="separate"/>
      </w:r>
      <w:r w:rsidR="009C0A60">
        <w:rPr>
          <w:noProof/>
          <w:lang w:val="en"/>
        </w:rPr>
        <w:t>(36)</w:t>
      </w:r>
      <w:r w:rsidR="00F73756">
        <w:rPr>
          <w:lang w:val="en"/>
        </w:rPr>
        <w:fldChar w:fldCharType="end"/>
      </w:r>
      <w:r w:rsidRPr="00313780">
        <w:rPr>
          <w:lang w:val="en"/>
        </w:rPr>
        <w:t>.</w:t>
      </w:r>
      <w:r w:rsidR="00587922">
        <w:rPr>
          <w:lang w:val="en"/>
        </w:rPr>
        <w:t xml:space="preserve"> </w:t>
      </w:r>
      <w:r w:rsidR="00B17D13">
        <w:rPr>
          <w:lang w:val="en"/>
        </w:rPr>
        <w:t xml:space="preserve">Based on evaluation of the missing data patterns and reasons for non-response, it was assumed that the data fulfilled the missing at random (MAR) assumption. </w:t>
      </w:r>
      <w:r w:rsidR="00A41BA7">
        <w:rPr>
          <w:lang w:val="en"/>
        </w:rPr>
        <w:t xml:space="preserve">Rubin’s rules were applied for pooling estimates across the imputed datasets </w:t>
      </w:r>
      <w:r w:rsidR="00221A83">
        <w:rPr>
          <w:lang w:val="en"/>
        </w:rPr>
        <w:fldChar w:fldCharType="begin"/>
      </w:r>
      <w:r w:rsidR="009C0A60">
        <w:rPr>
          <w:lang w:val="en"/>
        </w:rPr>
        <w:instrText xml:space="preserve"> ADDIN EN.CITE &lt;EndNote&gt;&lt;Cite&gt;&lt;Author&gt;Rubin&lt;/Author&gt;&lt;Year&gt;1987&lt;/Year&gt;&lt;RecNum&gt;4718&lt;/RecNum&gt;&lt;DisplayText&gt;(37)&lt;/DisplayText&gt;&lt;record&gt;&lt;rec-number&gt;4718&lt;/rec-number&gt;&lt;foreign-keys&gt;&lt;key app="EN" db-id="5zfxzrz92209r5es2r75v0pv0ds0ea9zde0f" timestamp="1566890881"&gt;4718&lt;/key&gt;&lt;/foreign-keys&gt;&lt;ref-type name="Book"&gt;6&lt;/ref-type&gt;&lt;contributors&gt;&lt;authors&gt;&lt;author&gt;Rubin, D.B. &lt;/author&gt;&lt;/authors&gt;&lt;/contributors&gt;&lt;titles&gt;&lt;title&gt;Multiple imputation for non-response in surveys &lt;/title&gt;&lt;/titles&gt;&lt;dates&gt;&lt;year&gt;1987&lt;/year&gt;&lt;/dates&gt;&lt;pub-location&gt;New York &lt;/pub-location&gt;&lt;publisher&gt;John Wiley &amp;amp; Sons&lt;/publisher&gt;&lt;urls&gt;&lt;/urls&gt;&lt;/record&gt;&lt;/Cite&gt;&lt;/EndNote&gt;</w:instrText>
      </w:r>
      <w:r w:rsidR="00221A83">
        <w:rPr>
          <w:lang w:val="en"/>
        </w:rPr>
        <w:fldChar w:fldCharType="separate"/>
      </w:r>
      <w:r w:rsidR="009C0A60">
        <w:rPr>
          <w:noProof/>
          <w:lang w:val="en"/>
        </w:rPr>
        <w:t>(37)</w:t>
      </w:r>
      <w:r w:rsidR="00221A83">
        <w:rPr>
          <w:lang w:val="en"/>
        </w:rPr>
        <w:fldChar w:fldCharType="end"/>
      </w:r>
      <w:r w:rsidR="00A41BA7">
        <w:rPr>
          <w:lang w:val="en"/>
        </w:rPr>
        <w:t>.</w:t>
      </w:r>
    </w:p>
    <w:p w14:paraId="0180520C" w14:textId="5FA9DFA8" w:rsidR="00E41960" w:rsidRPr="00313780" w:rsidRDefault="00C912D1" w:rsidP="00E41960">
      <w:pPr>
        <w:spacing w:line="480" w:lineRule="auto"/>
        <w:ind w:firstLine="708"/>
        <w:jc w:val="both"/>
      </w:pPr>
      <w:r w:rsidRPr="00313780">
        <w:t xml:space="preserve">Cox </w:t>
      </w:r>
      <w:r w:rsidR="00B421B7" w:rsidRPr="00313780">
        <w:t xml:space="preserve">Proportional Hazards Model with equal survival time for all subjects was </w:t>
      </w:r>
      <w:r w:rsidR="000A3699" w:rsidRPr="00313780">
        <w:t xml:space="preserve">used to </w:t>
      </w:r>
      <w:r w:rsidR="00AC02DB" w:rsidRPr="00313780">
        <w:t xml:space="preserve">examine </w:t>
      </w:r>
      <w:r w:rsidR="000A3699" w:rsidRPr="00313780">
        <w:t xml:space="preserve">the association between clinical OA of the hip and knee, respectively, and </w:t>
      </w:r>
      <w:r w:rsidR="00BC1A11" w:rsidRPr="00313780">
        <w:t xml:space="preserve">the risk of becoming a </w:t>
      </w:r>
      <w:r w:rsidR="000A3699" w:rsidRPr="00313780">
        <w:t>fall</w:t>
      </w:r>
      <w:r w:rsidR="00BC1A11" w:rsidRPr="00313780">
        <w:t>er</w:t>
      </w:r>
      <w:r w:rsidR="00AC02DB" w:rsidRPr="00313780">
        <w:t xml:space="preserve"> </w:t>
      </w:r>
      <w:r w:rsidR="00BC1A11" w:rsidRPr="00313780">
        <w:t xml:space="preserve">or </w:t>
      </w:r>
      <w:r w:rsidR="00AC02DB" w:rsidRPr="00313780">
        <w:t>recurrent fall</w:t>
      </w:r>
      <w:r w:rsidR="00BC1A11" w:rsidRPr="00313780">
        <w:t>er</w:t>
      </w:r>
      <w:r w:rsidR="000A3699" w:rsidRPr="00313780">
        <w:t xml:space="preserve">. </w:t>
      </w:r>
      <w:r w:rsidR="000D556D" w:rsidRPr="00313780">
        <w:t xml:space="preserve">By using equal survival time for each subjects, Cox Proportional Hazards Model generates a relative risk instead of and odds ratio. As the prevalence of falls is relatively high, an odds ratio would </w:t>
      </w:r>
      <w:r w:rsidR="00CE3AF5" w:rsidRPr="00313780">
        <w:t xml:space="preserve">be an overestimation of the true effect. </w:t>
      </w:r>
      <w:r w:rsidR="000D556D" w:rsidRPr="00313780">
        <w:t xml:space="preserve"> </w:t>
      </w:r>
      <w:r w:rsidR="000A3699" w:rsidRPr="00313780">
        <w:t xml:space="preserve">As a first step, it was tested whether sex was an effect modifier in a model including age, sex and country (P&lt;0.10). In case of an interaction effect, the analyses were stratified on sex. As a second step, potential confounders were added. In the first model, the analyses were adjusted for age, sex (if no interaction effect was present) and level of education. In the second model, the analyses were adjusted for body mass index, smoking, alcohol use, </w:t>
      </w:r>
      <w:r w:rsidR="002F50FE" w:rsidRPr="00313780">
        <w:t xml:space="preserve">and </w:t>
      </w:r>
      <w:r w:rsidR="000A3699" w:rsidRPr="00313780">
        <w:t xml:space="preserve">number of chronic diseases. </w:t>
      </w:r>
      <w:r w:rsidR="00E41960">
        <w:rPr>
          <w:lang w:val="en"/>
        </w:rPr>
        <w:t>To check validity of the multiple imputation procedure, we also performed the above analyses as complete case analyses.</w:t>
      </w:r>
      <w:r w:rsidR="00B41BBC">
        <w:rPr>
          <w:lang w:val="en"/>
        </w:rPr>
        <w:t xml:space="preserve"> As a sensitivity analysis</w:t>
      </w:r>
      <w:r w:rsidR="00B50329">
        <w:rPr>
          <w:lang w:val="en"/>
        </w:rPr>
        <w:t xml:space="preserve">, </w:t>
      </w:r>
      <w:r w:rsidR="00B50329">
        <w:t>the associations between clinical OA of the hip and knee, respectively, and number of falls (0, 1, 2 or more falls, 0 falls=reference group) were analyzed using multinomial regression analyses.</w:t>
      </w:r>
      <w:r w:rsidR="00E41960">
        <w:rPr>
          <w:lang w:val="en"/>
        </w:rPr>
        <w:t xml:space="preserve"> </w:t>
      </w:r>
    </w:p>
    <w:p w14:paraId="74F85179" w14:textId="7D24760D" w:rsidR="00810863" w:rsidRPr="00046846" w:rsidRDefault="008A32B4" w:rsidP="00810863">
      <w:pPr>
        <w:pStyle w:val="PlainText"/>
        <w:spacing w:line="480" w:lineRule="auto"/>
        <w:ind w:firstLine="708"/>
        <w:jc w:val="both"/>
        <w:rPr>
          <w:rFonts w:ascii="Times New Roman" w:hAnsi="Times New Roman"/>
          <w:sz w:val="24"/>
          <w:szCs w:val="24"/>
          <w:lang w:val="en-US"/>
        </w:rPr>
      </w:pPr>
      <w:r w:rsidRPr="00313780">
        <w:rPr>
          <w:rFonts w:ascii="Times New Roman" w:hAnsi="Times New Roman"/>
          <w:sz w:val="24"/>
          <w:szCs w:val="24"/>
          <w:lang w:val="en-US"/>
        </w:rPr>
        <w:t xml:space="preserve">Next, </w:t>
      </w:r>
      <w:r w:rsidR="00262103" w:rsidRPr="00313780">
        <w:rPr>
          <w:rFonts w:ascii="Times New Roman" w:hAnsi="Times New Roman"/>
          <w:sz w:val="24"/>
          <w:szCs w:val="24"/>
          <w:lang w:val="en-US"/>
        </w:rPr>
        <w:t>potentially mediating effects of physical performance, physical activity, analgesics use and opioids use were examined</w:t>
      </w:r>
      <w:r w:rsidR="00B1344B" w:rsidRPr="00313780">
        <w:rPr>
          <w:rFonts w:ascii="Times New Roman" w:hAnsi="Times New Roman"/>
          <w:sz w:val="24"/>
          <w:szCs w:val="24"/>
          <w:lang w:val="en-US"/>
        </w:rPr>
        <w:t xml:space="preserve"> by </w:t>
      </w:r>
      <w:r w:rsidR="002F50FE" w:rsidRPr="00313780">
        <w:rPr>
          <w:rFonts w:ascii="Times New Roman" w:hAnsi="Times New Roman"/>
          <w:sz w:val="24"/>
          <w:szCs w:val="24"/>
          <w:lang w:val="en-US"/>
        </w:rPr>
        <w:t xml:space="preserve">decomposing the total effect </w:t>
      </w:r>
      <w:r w:rsidR="001860DC" w:rsidRPr="00313780">
        <w:rPr>
          <w:rFonts w:ascii="Times New Roman" w:hAnsi="Times New Roman"/>
          <w:sz w:val="24"/>
          <w:szCs w:val="24"/>
          <w:lang w:val="en-US"/>
        </w:rPr>
        <w:t>of clinical OA on (recurrent) fall</w:t>
      </w:r>
      <w:r w:rsidR="001F72C1" w:rsidRPr="00313780">
        <w:rPr>
          <w:rFonts w:ascii="Times New Roman" w:hAnsi="Times New Roman"/>
          <w:sz w:val="24"/>
          <w:szCs w:val="24"/>
          <w:lang w:val="en-US"/>
        </w:rPr>
        <w:t>s</w:t>
      </w:r>
      <w:r w:rsidR="001860DC" w:rsidRPr="00313780">
        <w:rPr>
          <w:rFonts w:ascii="Times New Roman" w:hAnsi="Times New Roman"/>
          <w:sz w:val="24"/>
          <w:szCs w:val="24"/>
          <w:lang w:val="en-US"/>
        </w:rPr>
        <w:t xml:space="preserve"> </w:t>
      </w:r>
      <w:r w:rsidR="002F50FE" w:rsidRPr="00313780">
        <w:rPr>
          <w:rFonts w:ascii="Times New Roman" w:hAnsi="Times New Roman"/>
          <w:sz w:val="24"/>
          <w:szCs w:val="24"/>
          <w:lang w:val="en-US"/>
        </w:rPr>
        <w:t xml:space="preserve">into a </w:t>
      </w:r>
      <w:r w:rsidR="00B1344B" w:rsidRPr="00313780">
        <w:rPr>
          <w:rFonts w:ascii="Times New Roman" w:hAnsi="Times New Roman"/>
          <w:sz w:val="24"/>
          <w:szCs w:val="24"/>
          <w:lang w:val="en-US"/>
        </w:rPr>
        <w:t xml:space="preserve">direct and indirect effect. </w:t>
      </w:r>
      <w:r w:rsidR="0041300A" w:rsidRPr="00313780">
        <w:rPr>
          <w:rFonts w:ascii="Times New Roman" w:hAnsi="Times New Roman"/>
          <w:sz w:val="24"/>
          <w:szCs w:val="24"/>
          <w:lang w:val="en-GB"/>
        </w:rPr>
        <w:t xml:space="preserve">The direct effect is the effect of </w:t>
      </w:r>
      <w:r w:rsidR="00B1344B" w:rsidRPr="00313780">
        <w:rPr>
          <w:rFonts w:ascii="Times New Roman" w:hAnsi="Times New Roman"/>
          <w:sz w:val="24"/>
          <w:szCs w:val="24"/>
          <w:lang w:val="en-GB"/>
        </w:rPr>
        <w:t xml:space="preserve">clinical </w:t>
      </w:r>
      <w:r w:rsidR="0041300A" w:rsidRPr="00313780">
        <w:rPr>
          <w:rFonts w:ascii="Times New Roman" w:hAnsi="Times New Roman"/>
          <w:sz w:val="24"/>
          <w:szCs w:val="24"/>
          <w:lang w:val="en-GB"/>
        </w:rPr>
        <w:t xml:space="preserve">OA on </w:t>
      </w:r>
      <w:r w:rsidR="00B1344B" w:rsidRPr="00313780">
        <w:rPr>
          <w:rFonts w:ascii="Times New Roman" w:hAnsi="Times New Roman"/>
          <w:sz w:val="24"/>
          <w:szCs w:val="24"/>
          <w:lang w:val="en-GB"/>
        </w:rPr>
        <w:t>(recurrent</w:t>
      </w:r>
      <w:r w:rsidR="00280419" w:rsidRPr="00313780">
        <w:rPr>
          <w:rFonts w:ascii="Times New Roman" w:hAnsi="Times New Roman"/>
          <w:sz w:val="24"/>
          <w:szCs w:val="24"/>
          <w:lang w:val="en-GB"/>
        </w:rPr>
        <w:t>)</w:t>
      </w:r>
      <w:r w:rsidR="00B1344B" w:rsidRPr="00313780">
        <w:rPr>
          <w:rFonts w:ascii="Times New Roman" w:hAnsi="Times New Roman"/>
          <w:sz w:val="24"/>
          <w:szCs w:val="24"/>
          <w:lang w:val="en-GB"/>
        </w:rPr>
        <w:t xml:space="preserve"> falls </w:t>
      </w:r>
      <w:r w:rsidR="0041300A" w:rsidRPr="00313780">
        <w:rPr>
          <w:rFonts w:ascii="Times New Roman" w:hAnsi="Times New Roman"/>
          <w:sz w:val="24"/>
          <w:szCs w:val="24"/>
          <w:lang w:val="en-GB"/>
        </w:rPr>
        <w:t xml:space="preserve">after adjustment for </w:t>
      </w:r>
      <w:r w:rsidR="00B1344B" w:rsidRPr="00313780">
        <w:rPr>
          <w:rFonts w:ascii="Times New Roman" w:hAnsi="Times New Roman"/>
          <w:sz w:val="24"/>
          <w:szCs w:val="24"/>
          <w:lang w:val="en-GB"/>
        </w:rPr>
        <w:t xml:space="preserve">the mediator. </w:t>
      </w:r>
      <w:r w:rsidR="0041300A" w:rsidRPr="00313780">
        <w:rPr>
          <w:rFonts w:ascii="Times New Roman" w:hAnsi="Times New Roman"/>
          <w:sz w:val="24"/>
          <w:szCs w:val="24"/>
          <w:lang w:val="en-GB"/>
        </w:rPr>
        <w:t xml:space="preserve">The indirect effect </w:t>
      </w:r>
      <w:r w:rsidR="00280419" w:rsidRPr="00313780">
        <w:rPr>
          <w:rFonts w:ascii="Times New Roman" w:hAnsi="Times New Roman"/>
          <w:sz w:val="24"/>
          <w:szCs w:val="24"/>
          <w:lang w:val="en-GB"/>
        </w:rPr>
        <w:t>was estimated as</w:t>
      </w:r>
      <w:r w:rsidR="0041300A" w:rsidRPr="00313780">
        <w:rPr>
          <w:rFonts w:ascii="Times New Roman" w:hAnsi="Times New Roman"/>
          <w:sz w:val="24"/>
          <w:szCs w:val="24"/>
          <w:lang w:val="en-GB"/>
        </w:rPr>
        <w:t xml:space="preserve"> the multiplication of the effect of </w:t>
      </w:r>
      <w:r w:rsidR="00B1344B" w:rsidRPr="00313780">
        <w:rPr>
          <w:rFonts w:ascii="Times New Roman" w:hAnsi="Times New Roman"/>
          <w:sz w:val="24"/>
          <w:szCs w:val="24"/>
          <w:lang w:val="en-GB"/>
        </w:rPr>
        <w:t xml:space="preserve">clinical </w:t>
      </w:r>
      <w:r w:rsidR="0041300A" w:rsidRPr="00313780">
        <w:rPr>
          <w:rFonts w:ascii="Times New Roman" w:hAnsi="Times New Roman"/>
          <w:sz w:val="24"/>
          <w:szCs w:val="24"/>
          <w:lang w:val="en-GB"/>
        </w:rPr>
        <w:t xml:space="preserve">OA on </w:t>
      </w:r>
      <w:r w:rsidR="00B1344B" w:rsidRPr="00313780">
        <w:rPr>
          <w:rFonts w:ascii="Times New Roman" w:hAnsi="Times New Roman"/>
          <w:sz w:val="24"/>
          <w:szCs w:val="24"/>
          <w:lang w:val="en-GB"/>
        </w:rPr>
        <w:t>the mediator</w:t>
      </w:r>
      <w:r w:rsidR="0041300A" w:rsidRPr="00313780">
        <w:rPr>
          <w:rFonts w:ascii="Times New Roman" w:hAnsi="Times New Roman"/>
          <w:sz w:val="24"/>
          <w:szCs w:val="24"/>
          <w:lang w:val="en-GB"/>
        </w:rPr>
        <w:t xml:space="preserve"> and the effect of </w:t>
      </w:r>
      <w:r w:rsidR="00B1344B" w:rsidRPr="00313780">
        <w:rPr>
          <w:rFonts w:ascii="Times New Roman" w:hAnsi="Times New Roman"/>
          <w:sz w:val="24"/>
          <w:szCs w:val="24"/>
          <w:lang w:val="en-GB"/>
        </w:rPr>
        <w:t xml:space="preserve">the mediator </w:t>
      </w:r>
      <w:r w:rsidR="0041300A" w:rsidRPr="00313780">
        <w:rPr>
          <w:rFonts w:ascii="Times New Roman" w:hAnsi="Times New Roman"/>
          <w:sz w:val="24"/>
          <w:szCs w:val="24"/>
          <w:lang w:val="en-GB"/>
        </w:rPr>
        <w:t xml:space="preserve">on </w:t>
      </w:r>
      <w:r w:rsidR="00B1344B" w:rsidRPr="00313780">
        <w:rPr>
          <w:rFonts w:ascii="Times New Roman" w:hAnsi="Times New Roman"/>
          <w:sz w:val="24"/>
          <w:szCs w:val="24"/>
          <w:lang w:val="en-GB"/>
        </w:rPr>
        <w:t xml:space="preserve">(recurrent) falls after </w:t>
      </w:r>
      <w:r w:rsidR="0041300A" w:rsidRPr="00313780">
        <w:rPr>
          <w:rFonts w:ascii="Times New Roman" w:hAnsi="Times New Roman"/>
          <w:sz w:val="24"/>
          <w:szCs w:val="24"/>
          <w:lang w:val="en-GB"/>
        </w:rPr>
        <w:t xml:space="preserve">adjustment for </w:t>
      </w:r>
      <w:r w:rsidR="00B1344B" w:rsidRPr="00313780">
        <w:rPr>
          <w:rFonts w:ascii="Times New Roman" w:hAnsi="Times New Roman"/>
          <w:sz w:val="24"/>
          <w:szCs w:val="24"/>
          <w:lang w:val="en-GB"/>
        </w:rPr>
        <w:t xml:space="preserve">clinical </w:t>
      </w:r>
      <w:r w:rsidR="0041300A" w:rsidRPr="00313780">
        <w:rPr>
          <w:rFonts w:ascii="Times New Roman" w:hAnsi="Times New Roman"/>
          <w:sz w:val="24"/>
          <w:szCs w:val="24"/>
          <w:lang w:val="en-GB"/>
        </w:rPr>
        <w:t>OA</w:t>
      </w:r>
      <w:r w:rsidR="00994322" w:rsidRPr="00313780">
        <w:rPr>
          <w:rFonts w:ascii="Times New Roman" w:hAnsi="Times New Roman"/>
          <w:sz w:val="24"/>
          <w:szCs w:val="24"/>
          <w:lang w:val="en-GB"/>
        </w:rPr>
        <w:t xml:space="preserve"> </w:t>
      </w:r>
      <w:r w:rsidR="00994322" w:rsidRPr="00313780">
        <w:rPr>
          <w:rFonts w:ascii="Times New Roman" w:hAnsi="Times New Roman"/>
          <w:sz w:val="24"/>
          <w:szCs w:val="24"/>
          <w:lang w:val="en-GB"/>
        </w:rPr>
        <w:fldChar w:fldCharType="begin"/>
      </w:r>
      <w:r w:rsidR="009C0A60">
        <w:rPr>
          <w:rFonts w:ascii="Times New Roman" w:hAnsi="Times New Roman"/>
          <w:sz w:val="24"/>
          <w:szCs w:val="24"/>
          <w:lang w:val="en-GB"/>
        </w:rPr>
        <w:instrText xml:space="preserve"> ADDIN EN.CITE &lt;EndNote&gt;&lt;Cite&gt;&lt;Author&gt;Baron&lt;/Author&gt;&lt;Year&gt;1986&lt;/Year&gt;&lt;RecNum&gt;70&lt;/RecNum&gt;&lt;DisplayText&gt;(38)&lt;/DisplayText&gt;&lt;record&gt;&lt;rec-number&gt;70&lt;/rec-number&gt;&lt;foreign-keys&gt;&lt;key app="EN" db-id="5zfxzrz92209r5es2r75v0pv0ds0ea9zde0f" timestamp="1482313686"&gt;70&lt;/key&gt;&lt;/foreign-keys&gt;&lt;ref-type name="Journal Article"&gt;17&lt;/ref-type&gt;&lt;contributors&gt;&lt;authors&gt;&lt;author&gt;Baron, R.M.&lt;/author&gt;&lt;author&gt;Kenny, D.A.&lt;/author&gt;&lt;/authors&gt;&lt;/contributors&gt;&lt;titles&gt;&lt;title&gt;The moderator-mediator variable distinction in social psychological research: conceptual, strategic, and statistical considerations&lt;/title&gt;&lt;secondary-title&gt;J. Pers. Soc. Psychol&lt;/secondary-title&gt;&lt;/titles&gt;&lt;periodical&gt;&lt;full-title&gt;J. Pers. Soc. Psychol&lt;/full-title&gt;&lt;/periodical&gt;&lt;pages&gt;1173-1182&lt;/pages&gt;&lt;volume&gt;51&lt;/volume&gt;&lt;number&gt;6&lt;/number&gt;&lt;reprint-edition&gt;Not in File&lt;/reprint-edition&gt;&lt;keywords&gt;&lt;keyword&gt;Article&lt;/keyword&gt;&lt;keyword&gt;Attitude&lt;/keyword&gt;&lt;keyword&gt;Behavior&lt;/keyword&gt;&lt;keyword&gt;Control&lt;/keyword&gt;&lt;keyword&gt;Humans&lt;/keyword&gt;&lt;keyword&gt;IM&lt;/keyword&gt;&lt;keyword&gt;Journal Article&lt;/keyword&gt;&lt;keyword&gt;Models,Psychological&lt;/keyword&gt;&lt;keyword&gt;Personality&lt;/keyword&gt;&lt;keyword&gt;psychological&lt;/keyword&gt;&lt;keyword&gt;Psychology,Social&lt;/keyword&gt;&lt;keyword&gt;Research&lt;/keyword&gt;&lt;keyword&gt;Statistics as Topic&lt;/keyword&gt;&lt;keyword&gt;TERM&lt;/keyword&gt;&lt;/keywords&gt;&lt;dates&gt;&lt;year&gt;1986&lt;/year&gt;&lt;pub-dates&gt;&lt;date&gt;12/1986&lt;/date&gt;&lt;/pub-dates&gt;&lt;/dates&gt;&lt;label&gt;1233&lt;/label&gt;&lt;urls&gt;&lt;related-urls&gt;&lt;url&gt;http://www.ncbi.nlm.nih.gov/pubmed/3806354&lt;/url&gt;&lt;/related-urls&gt;&lt;/urls&gt;&lt;/record&gt;&lt;/Cite&gt;&lt;/EndNote&gt;</w:instrText>
      </w:r>
      <w:r w:rsidR="00994322" w:rsidRPr="00313780">
        <w:rPr>
          <w:rFonts w:ascii="Times New Roman" w:hAnsi="Times New Roman"/>
          <w:sz w:val="24"/>
          <w:szCs w:val="24"/>
          <w:lang w:val="en-GB"/>
        </w:rPr>
        <w:fldChar w:fldCharType="separate"/>
      </w:r>
      <w:r w:rsidR="009C0A60">
        <w:rPr>
          <w:rFonts w:ascii="Times New Roman" w:hAnsi="Times New Roman"/>
          <w:noProof/>
          <w:sz w:val="24"/>
          <w:szCs w:val="24"/>
          <w:lang w:val="en-GB"/>
        </w:rPr>
        <w:t>(38)</w:t>
      </w:r>
      <w:r w:rsidR="00994322" w:rsidRPr="00313780">
        <w:rPr>
          <w:rFonts w:ascii="Times New Roman" w:hAnsi="Times New Roman"/>
          <w:sz w:val="24"/>
          <w:szCs w:val="24"/>
          <w:lang w:val="en-GB"/>
        </w:rPr>
        <w:fldChar w:fldCharType="end"/>
      </w:r>
      <w:r w:rsidR="0041300A" w:rsidRPr="00313780">
        <w:rPr>
          <w:rFonts w:ascii="Times New Roman" w:hAnsi="Times New Roman"/>
          <w:sz w:val="24"/>
          <w:szCs w:val="24"/>
          <w:lang w:val="en-GB"/>
        </w:rPr>
        <w:t xml:space="preserve">. </w:t>
      </w:r>
      <w:r w:rsidR="00B1344B" w:rsidRPr="00313780">
        <w:rPr>
          <w:rFonts w:ascii="Times New Roman" w:hAnsi="Times New Roman"/>
          <w:sz w:val="24"/>
          <w:szCs w:val="24"/>
          <w:lang w:val="en-US"/>
        </w:rPr>
        <w:t>T</w:t>
      </w:r>
      <w:r w:rsidR="0041300A" w:rsidRPr="00313780">
        <w:rPr>
          <w:rFonts w:ascii="Times New Roman" w:hAnsi="Times New Roman"/>
          <w:sz w:val="24"/>
          <w:szCs w:val="24"/>
          <w:lang w:val="en-US"/>
        </w:rPr>
        <w:t xml:space="preserve">he indirect effect quantifies the effect of OA on </w:t>
      </w:r>
      <w:r w:rsidR="00B1344B" w:rsidRPr="00313780">
        <w:rPr>
          <w:rFonts w:ascii="Times New Roman" w:hAnsi="Times New Roman"/>
          <w:sz w:val="24"/>
          <w:szCs w:val="24"/>
          <w:lang w:val="en-US"/>
        </w:rPr>
        <w:t xml:space="preserve">recurrent (falls) </w:t>
      </w:r>
      <w:r w:rsidR="0041300A" w:rsidRPr="00313780">
        <w:rPr>
          <w:rFonts w:ascii="Times New Roman" w:hAnsi="Times New Roman"/>
          <w:sz w:val="24"/>
          <w:szCs w:val="24"/>
          <w:lang w:val="en-US"/>
        </w:rPr>
        <w:t xml:space="preserve">that is channeled through </w:t>
      </w:r>
      <w:r w:rsidR="00B1344B" w:rsidRPr="00313780">
        <w:rPr>
          <w:rFonts w:ascii="Times New Roman" w:hAnsi="Times New Roman"/>
          <w:sz w:val="24"/>
          <w:szCs w:val="24"/>
          <w:lang w:val="en-US"/>
        </w:rPr>
        <w:t>the potential mediator</w:t>
      </w:r>
      <w:r w:rsidR="0041300A" w:rsidRPr="00313780">
        <w:rPr>
          <w:rFonts w:ascii="Times New Roman" w:hAnsi="Times New Roman"/>
          <w:sz w:val="24"/>
          <w:szCs w:val="24"/>
          <w:lang w:val="en-US"/>
        </w:rPr>
        <w:t>.</w:t>
      </w:r>
      <w:r w:rsidR="000E36F7" w:rsidRPr="00313780">
        <w:rPr>
          <w:rFonts w:ascii="Times New Roman" w:hAnsi="Times New Roman"/>
          <w:sz w:val="24"/>
          <w:szCs w:val="24"/>
          <w:lang w:val="en-US"/>
        </w:rPr>
        <w:t xml:space="preserve"> In case the indirect </w:t>
      </w:r>
      <w:r w:rsidR="000E36F7" w:rsidRPr="00313780">
        <w:rPr>
          <w:rFonts w:ascii="Times New Roman" w:hAnsi="Times New Roman"/>
          <w:sz w:val="24"/>
          <w:szCs w:val="24"/>
          <w:lang w:val="en-US"/>
        </w:rPr>
        <w:lastRenderedPageBreak/>
        <w:t xml:space="preserve">effect </w:t>
      </w:r>
      <w:r w:rsidR="00831330" w:rsidRPr="00313780">
        <w:rPr>
          <w:rFonts w:ascii="Times New Roman" w:hAnsi="Times New Roman"/>
          <w:sz w:val="24"/>
          <w:szCs w:val="24"/>
          <w:lang w:val="en-US"/>
        </w:rPr>
        <w:t>is</w:t>
      </w:r>
      <w:r w:rsidR="000E36F7" w:rsidRPr="00313780">
        <w:rPr>
          <w:rFonts w:ascii="Times New Roman" w:hAnsi="Times New Roman"/>
          <w:sz w:val="24"/>
          <w:szCs w:val="24"/>
          <w:lang w:val="en-US"/>
        </w:rPr>
        <w:t xml:space="preserve"> statistically significant (p&lt;0.05), the total effect </w:t>
      </w:r>
      <w:r w:rsidR="00831330" w:rsidRPr="00313780">
        <w:rPr>
          <w:rFonts w:ascii="Times New Roman" w:hAnsi="Times New Roman"/>
          <w:sz w:val="24"/>
          <w:szCs w:val="24"/>
          <w:lang w:val="en-US"/>
        </w:rPr>
        <w:t>is</w:t>
      </w:r>
      <w:r w:rsidR="000E36F7" w:rsidRPr="00313780">
        <w:rPr>
          <w:rFonts w:ascii="Times New Roman" w:hAnsi="Times New Roman"/>
          <w:sz w:val="24"/>
          <w:szCs w:val="24"/>
          <w:lang w:val="en-US"/>
        </w:rPr>
        <w:t xml:space="preserve"> considered to be mediated by the potential mediator.</w:t>
      </w:r>
      <w:r w:rsidR="0041300A" w:rsidRPr="00313780">
        <w:rPr>
          <w:rFonts w:ascii="Times New Roman" w:hAnsi="Times New Roman"/>
          <w:sz w:val="24"/>
          <w:szCs w:val="24"/>
          <w:lang w:val="en-US"/>
        </w:rPr>
        <w:t xml:space="preserve"> </w:t>
      </w:r>
      <w:r w:rsidR="00280419" w:rsidRPr="00313780">
        <w:rPr>
          <w:rFonts w:ascii="Times New Roman" w:hAnsi="Times New Roman"/>
          <w:sz w:val="24"/>
          <w:szCs w:val="24"/>
          <w:lang w:val="en-US"/>
        </w:rPr>
        <w:t xml:space="preserve">Mediation analyses were performed irrespective of the presence of a significant total effect, as the absence of a significant total effect does not necessarily imply the absence </w:t>
      </w:r>
      <w:r w:rsidR="007E3593">
        <w:rPr>
          <w:rFonts w:ascii="Times New Roman" w:hAnsi="Times New Roman"/>
          <w:sz w:val="24"/>
          <w:szCs w:val="24"/>
          <w:lang w:val="en-US"/>
        </w:rPr>
        <w:t xml:space="preserve">of </w:t>
      </w:r>
      <w:r w:rsidR="00280419" w:rsidRPr="00313780">
        <w:rPr>
          <w:rFonts w:ascii="Times New Roman" w:hAnsi="Times New Roman"/>
          <w:sz w:val="24"/>
          <w:szCs w:val="24"/>
          <w:lang w:val="en-US"/>
        </w:rPr>
        <w:t>a direct and indirect effect</w:t>
      </w:r>
      <w:r w:rsidR="00510921" w:rsidRPr="00313780">
        <w:rPr>
          <w:rFonts w:ascii="Times New Roman" w:hAnsi="Times New Roman"/>
          <w:sz w:val="24"/>
          <w:szCs w:val="24"/>
          <w:lang w:val="en-US"/>
        </w:rPr>
        <w:t xml:space="preserve"> </w:t>
      </w:r>
      <w:r w:rsidR="00510921" w:rsidRPr="00313780">
        <w:rPr>
          <w:rFonts w:ascii="Times New Roman" w:hAnsi="Times New Roman"/>
          <w:sz w:val="24"/>
          <w:szCs w:val="24"/>
          <w:lang w:val="en-US"/>
        </w:rPr>
        <w:fldChar w:fldCharType="begin"/>
      </w:r>
      <w:r w:rsidR="009C0A60">
        <w:rPr>
          <w:rFonts w:ascii="Times New Roman" w:hAnsi="Times New Roman"/>
          <w:sz w:val="24"/>
          <w:szCs w:val="24"/>
          <w:lang w:val="en-US"/>
        </w:rPr>
        <w:instrText xml:space="preserve"> ADDIN EN.CITE &lt;EndNote&gt;&lt;Cite&gt;&lt;Author&gt;O&amp;apos;Rourke&lt;/Author&gt;&lt;Year&gt;2018&lt;/Year&gt;&lt;RecNum&gt;4705&lt;/RecNum&gt;&lt;DisplayText&gt;(39)&lt;/DisplayText&gt;&lt;record&gt;&lt;rec-number&gt;4705&lt;/rec-number&gt;&lt;foreign-keys&gt;&lt;key app="EN" db-id="5zfxzrz92209r5es2r75v0pv0ds0ea9zde0f" timestamp="1552300841"&gt;4705&lt;/key&gt;&lt;/foreign-keys&gt;&lt;ref-type name="Journal Article"&gt;17&lt;/ref-type&gt;&lt;contributors&gt;&lt;authors&gt;&lt;author&gt;O&amp;apos;Rourke, H. P.&lt;/author&gt;&lt;author&gt;MacKinnon, D. P.&lt;/author&gt;&lt;/authors&gt;&lt;/contributors&gt;&lt;auth-address&gt;T. Denny Sanford School of Social and Family Dynamics, Arizona State University, Tempe, Arizona.&amp;#xD;Psychology Department, Arizona State University, Tempe, Arizona.&lt;/auth-address&gt;&lt;titles&gt;&lt;title&gt;Reasons for Testing Mediation in the Absence of an Intervention Effect: A Research Imperative in Prevention and Intervention Research&lt;/title&gt;&lt;secondary-title&gt;J Stud Alcohol Drugs&lt;/secondary-title&gt;&lt;/titles&gt;&lt;periodical&gt;&lt;full-title&gt;J Stud Alcohol Drugs&lt;/full-title&gt;&lt;/periodical&gt;&lt;pages&gt;171-181&lt;/pages&gt;&lt;volume&gt;79&lt;/volume&gt;&lt;number&gt;2&lt;/number&gt;&lt;dates&gt;&lt;year&gt;2018&lt;/year&gt;&lt;pub-dates&gt;&lt;date&gt;Mar&lt;/date&gt;&lt;/pub-dates&gt;&lt;/dates&gt;&lt;isbn&gt;1938-4114 (Electronic)&amp;#xD;1937-1888 (Linking)&lt;/isbn&gt;&lt;accession-num&gt;29553343&lt;/accession-num&gt;&lt;urls&gt;&lt;related-urls&gt;&lt;url&gt;https://www.ncbi.nlm.nih.gov/pubmed/29553343&lt;/url&gt;&lt;/related-urls&gt;&lt;/urls&gt;&lt;custom2&gt;PMC6019768&lt;/custom2&gt;&lt;/record&gt;&lt;/Cite&gt;&lt;/EndNote&gt;</w:instrText>
      </w:r>
      <w:r w:rsidR="00510921" w:rsidRPr="00313780">
        <w:rPr>
          <w:rFonts w:ascii="Times New Roman" w:hAnsi="Times New Roman"/>
          <w:sz w:val="24"/>
          <w:szCs w:val="24"/>
          <w:lang w:val="en-US"/>
        </w:rPr>
        <w:fldChar w:fldCharType="separate"/>
      </w:r>
      <w:r w:rsidR="009C0A60">
        <w:rPr>
          <w:rFonts w:ascii="Times New Roman" w:hAnsi="Times New Roman"/>
          <w:noProof/>
          <w:sz w:val="24"/>
          <w:szCs w:val="24"/>
          <w:lang w:val="en-US"/>
        </w:rPr>
        <w:t>(39)</w:t>
      </w:r>
      <w:r w:rsidR="00510921" w:rsidRPr="00313780">
        <w:rPr>
          <w:rFonts w:ascii="Times New Roman" w:hAnsi="Times New Roman"/>
          <w:sz w:val="24"/>
          <w:szCs w:val="24"/>
          <w:lang w:val="en-US"/>
        </w:rPr>
        <w:fldChar w:fldCharType="end"/>
      </w:r>
      <w:r w:rsidR="00280419" w:rsidRPr="00313780">
        <w:rPr>
          <w:rFonts w:ascii="Times New Roman" w:hAnsi="Times New Roman"/>
          <w:sz w:val="24"/>
          <w:szCs w:val="24"/>
          <w:lang w:val="en-US"/>
        </w:rPr>
        <w:t xml:space="preserve">. </w:t>
      </w:r>
      <w:r w:rsidR="00046846">
        <w:rPr>
          <w:rFonts w:ascii="Times New Roman" w:hAnsi="Times New Roman"/>
          <w:sz w:val="24"/>
          <w:szCs w:val="24"/>
          <w:lang w:val="en-US"/>
        </w:rPr>
        <w:t>When performing mediation analyses it is highly important to carefully choose the adequate time lags between the measurements of the exposure, mediator and outcome, as poorly chosen time lags</w:t>
      </w:r>
      <w:r w:rsidR="00046846" w:rsidRPr="002B18D4">
        <w:rPr>
          <w:rFonts w:ascii="Times New Roman" w:hAnsi="Times New Roman"/>
          <w:sz w:val="24"/>
          <w:szCs w:val="24"/>
          <w:lang w:val="en-US"/>
        </w:rPr>
        <w:t xml:space="preserve"> can be a poor representation of the mediated </w:t>
      </w:r>
      <w:r w:rsidR="00181A23" w:rsidRPr="002B18D4">
        <w:rPr>
          <w:rFonts w:ascii="Times New Roman" w:hAnsi="Times New Roman"/>
          <w:sz w:val="24"/>
          <w:szCs w:val="24"/>
          <w:lang w:val="en-US"/>
        </w:rPr>
        <w:t xml:space="preserve">effects </w:t>
      </w:r>
      <w:r w:rsidR="00181A23" w:rsidRPr="003254F0">
        <w:rPr>
          <w:rFonts w:ascii="Times New Roman" w:hAnsi="Times New Roman"/>
          <w:sz w:val="24"/>
          <w:szCs w:val="24"/>
          <w:lang w:val="en-US"/>
        </w:rPr>
        <w:fldChar w:fldCharType="begin"/>
      </w:r>
      <w:r w:rsidR="009C0A60" w:rsidRPr="003254F0">
        <w:rPr>
          <w:rFonts w:ascii="Times New Roman" w:hAnsi="Times New Roman"/>
          <w:sz w:val="24"/>
          <w:szCs w:val="24"/>
          <w:lang w:val="en-US"/>
        </w:rPr>
        <w:instrText xml:space="preserve"> ADDIN EN.CITE &lt;EndNote&gt;&lt;Cite&gt;&lt;Author&gt;Twisk&lt;/Author&gt;&lt;Year&gt;2013&lt;/Year&gt;&lt;RecNum&gt;4724&lt;/RecNum&gt;&lt;DisplayText&gt;(40)&lt;/DisplayText&gt;&lt;record&gt;&lt;rec-number&gt;4724&lt;/rec-number&gt;&lt;foreign-keys&gt;&lt;key app="EN" db-id="5zfxzrz92209r5es2r75v0pv0ds0ea9zde0f" timestamp="1579871479"&gt;4724&lt;/key&gt;&lt;/foreign-keys&gt;&lt;ref-type name="Book Section"&gt;5&lt;/ref-type&gt;&lt;contributors&gt;&lt;authors&gt;&lt;author&gt;Twisk, J.W.R.&lt;/author&gt;&lt;/authors&gt;&lt;/contributors&gt;&lt;titles&gt;&lt;title&gt;Chapter 6: Other possibilities for modeling longitudinal data&lt;/title&gt;&lt;secondary-title&gt;Applied longitudinal data analysis for epidemiology: a practical guide&lt;/secondary-title&gt;&lt;/titles&gt;&lt;dates&gt;&lt;year&gt;2013&lt;/year&gt;&lt;/dates&gt;&lt;pub-location&gt;Cambridge&lt;/pub-location&gt;&lt;publisher&gt;Cambridge University Press&lt;/publisher&gt;&lt;urls&gt;&lt;/urls&gt;&lt;/record&gt;&lt;/Cite&gt;&lt;/EndNote&gt;</w:instrText>
      </w:r>
      <w:r w:rsidR="00181A23" w:rsidRPr="003254F0">
        <w:rPr>
          <w:rFonts w:ascii="Times New Roman" w:hAnsi="Times New Roman"/>
          <w:sz w:val="24"/>
          <w:szCs w:val="24"/>
          <w:lang w:val="en-US"/>
        </w:rPr>
        <w:fldChar w:fldCharType="separate"/>
      </w:r>
      <w:r w:rsidR="009C0A60" w:rsidRPr="003254F0">
        <w:rPr>
          <w:rFonts w:ascii="Times New Roman" w:hAnsi="Times New Roman"/>
          <w:noProof/>
          <w:sz w:val="24"/>
          <w:szCs w:val="24"/>
          <w:lang w:val="en-US"/>
        </w:rPr>
        <w:t>(40)</w:t>
      </w:r>
      <w:r w:rsidR="00181A23" w:rsidRPr="003254F0">
        <w:rPr>
          <w:rFonts w:ascii="Times New Roman" w:hAnsi="Times New Roman"/>
          <w:sz w:val="24"/>
          <w:szCs w:val="24"/>
          <w:lang w:val="en-US"/>
        </w:rPr>
        <w:fldChar w:fldCharType="end"/>
      </w:r>
      <w:r w:rsidR="00046846" w:rsidRPr="003254F0">
        <w:rPr>
          <w:rFonts w:ascii="Times New Roman" w:hAnsi="Times New Roman"/>
          <w:sz w:val="24"/>
          <w:szCs w:val="24"/>
          <w:lang w:val="en-US"/>
        </w:rPr>
        <w:t xml:space="preserve">. </w:t>
      </w:r>
      <w:r w:rsidR="00F0700C" w:rsidRPr="003254F0">
        <w:rPr>
          <w:rFonts w:ascii="Times New Roman" w:hAnsi="Times New Roman"/>
          <w:sz w:val="24"/>
          <w:szCs w:val="24"/>
          <w:lang w:val="en-US"/>
        </w:rPr>
        <w:t xml:space="preserve">In our study, we </w:t>
      </w:r>
      <w:r w:rsidR="00B12AE0" w:rsidRPr="003254F0">
        <w:rPr>
          <w:rFonts w:ascii="Times New Roman" w:hAnsi="Times New Roman"/>
          <w:sz w:val="24"/>
          <w:szCs w:val="24"/>
          <w:lang w:val="en-US"/>
        </w:rPr>
        <w:t xml:space="preserve">made the assumption </w:t>
      </w:r>
      <w:r w:rsidR="00F0700C" w:rsidRPr="003254F0">
        <w:rPr>
          <w:rFonts w:ascii="Times New Roman" w:hAnsi="Times New Roman"/>
          <w:sz w:val="24"/>
          <w:szCs w:val="24"/>
          <w:lang w:val="en-US"/>
        </w:rPr>
        <w:t>that the clinical diagnosis was made prior to the measurement of the mediators and that the outcome was measured after the mediators.</w:t>
      </w:r>
      <w:r w:rsidR="00F0700C" w:rsidRPr="003254F0">
        <w:rPr>
          <w:sz w:val="24"/>
          <w:szCs w:val="24"/>
          <w:lang w:val="en-US"/>
        </w:rPr>
        <w:t xml:space="preserve"> </w:t>
      </w:r>
      <w:r w:rsidR="00046846" w:rsidRPr="003254F0">
        <w:rPr>
          <w:rFonts w:ascii="Times New Roman" w:hAnsi="Times New Roman"/>
          <w:sz w:val="24"/>
          <w:szCs w:val="24"/>
          <w:lang w:val="en-US"/>
        </w:rPr>
        <w:t xml:space="preserve">In </w:t>
      </w:r>
      <w:r w:rsidR="00F0700C" w:rsidRPr="003254F0">
        <w:rPr>
          <w:rFonts w:ascii="Times New Roman" w:hAnsi="Times New Roman"/>
          <w:sz w:val="24"/>
          <w:szCs w:val="24"/>
          <w:lang w:val="en-US"/>
        </w:rPr>
        <w:t>the analyses</w:t>
      </w:r>
      <w:r w:rsidR="00046846" w:rsidRPr="003254F0">
        <w:rPr>
          <w:rFonts w:ascii="Times New Roman" w:hAnsi="Times New Roman"/>
          <w:sz w:val="24"/>
          <w:szCs w:val="24"/>
          <w:lang w:val="en-US"/>
        </w:rPr>
        <w:t>,</w:t>
      </w:r>
      <w:r w:rsidR="00046846" w:rsidRPr="002B18D4">
        <w:rPr>
          <w:rFonts w:ascii="Times New Roman" w:hAnsi="Times New Roman"/>
          <w:sz w:val="24"/>
          <w:szCs w:val="24"/>
          <w:lang w:val="en-US"/>
        </w:rPr>
        <w:t xml:space="preserve"> the determinant and mediator (a-path) were chosen at baseline, as we know that clinical OA of the hip and knee </w:t>
      </w:r>
      <w:r w:rsidR="00C372A7" w:rsidRPr="002B18D4">
        <w:rPr>
          <w:rFonts w:ascii="Times New Roman" w:hAnsi="Times New Roman"/>
          <w:sz w:val="24"/>
          <w:szCs w:val="24"/>
          <w:lang w:val="en-US"/>
        </w:rPr>
        <w:t>are</w:t>
      </w:r>
      <w:r w:rsidR="00046846" w:rsidRPr="002B18D4">
        <w:rPr>
          <w:rFonts w:ascii="Times New Roman" w:hAnsi="Times New Roman"/>
          <w:sz w:val="24"/>
          <w:szCs w:val="24"/>
          <w:lang w:val="en-US"/>
        </w:rPr>
        <w:t xml:space="preserve"> characterized by pain and stiffness, which might directly influence physical performance and physical activity. In addition, because pain is a key feature, pain medication is often prescribed immediately after the diagnosis. Falls were assessed during 12 to 18 months of follow-up. </w:t>
      </w:r>
      <w:r w:rsidR="005B63B8" w:rsidRPr="002B18D4">
        <w:rPr>
          <w:rFonts w:ascii="Times New Roman" w:hAnsi="Times New Roman"/>
          <w:sz w:val="24"/>
          <w:szCs w:val="24"/>
          <w:lang w:val="en-US"/>
        </w:rPr>
        <w:t>Thus, b</w:t>
      </w:r>
      <w:r w:rsidR="00046846" w:rsidRPr="002B18D4">
        <w:rPr>
          <w:rFonts w:ascii="Times New Roman" w:hAnsi="Times New Roman"/>
          <w:sz w:val="24"/>
          <w:szCs w:val="24"/>
          <w:lang w:val="en-US"/>
        </w:rPr>
        <w:t>y design, the outcome (falls) takes place after the mediator</w:t>
      </w:r>
      <w:r w:rsidR="007E3593" w:rsidRPr="002B18D4">
        <w:rPr>
          <w:rFonts w:ascii="Times New Roman" w:hAnsi="Times New Roman"/>
          <w:sz w:val="24"/>
          <w:szCs w:val="24"/>
          <w:lang w:val="en-US"/>
        </w:rPr>
        <w:t xml:space="preserve"> (b-path)</w:t>
      </w:r>
      <w:r w:rsidR="00046846" w:rsidRPr="002B18D4">
        <w:rPr>
          <w:rFonts w:ascii="Times New Roman" w:hAnsi="Times New Roman"/>
          <w:sz w:val="24"/>
          <w:szCs w:val="24"/>
          <w:lang w:val="en-US"/>
        </w:rPr>
        <w:t xml:space="preserve">. </w:t>
      </w:r>
      <w:r w:rsidR="00C564AE" w:rsidRPr="002B18D4">
        <w:rPr>
          <w:rFonts w:ascii="Times New Roman" w:hAnsi="Times New Roman"/>
          <w:sz w:val="24"/>
          <w:szCs w:val="24"/>
          <w:lang w:val="en-GB"/>
        </w:rPr>
        <w:t>M</w:t>
      </w:r>
      <w:r w:rsidR="000E36F7" w:rsidRPr="002B18D4">
        <w:rPr>
          <w:rFonts w:ascii="Times New Roman" w:hAnsi="Times New Roman"/>
          <w:sz w:val="24"/>
          <w:szCs w:val="24"/>
          <w:lang w:val="en-GB"/>
        </w:rPr>
        <w:t>ultivariable regression analys</w:t>
      </w:r>
      <w:r w:rsidR="000E36F7" w:rsidRPr="00313780">
        <w:rPr>
          <w:rFonts w:ascii="Times New Roman" w:hAnsi="Times New Roman"/>
          <w:sz w:val="24"/>
          <w:szCs w:val="24"/>
          <w:lang w:val="en-GB"/>
        </w:rPr>
        <w:t xml:space="preserve">es </w:t>
      </w:r>
      <w:r w:rsidR="00C564AE" w:rsidRPr="00313780">
        <w:rPr>
          <w:rFonts w:ascii="Times New Roman" w:hAnsi="Times New Roman"/>
          <w:sz w:val="24"/>
          <w:szCs w:val="24"/>
          <w:lang w:val="en-GB"/>
        </w:rPr>
        <w:t xml:space="preserve">were performed </w:t>
      </w:r>
      <w:r w:rsidR="000E36F7" w:rsidRPr="00313780">
        <w:rPr>
          <w:rFonts w:ascii="Times New Roman" w:hAnsi="Times New Roman"/>
          <w:sz w:val="24"/>
          <w:szCs w:val="24"/>
          <w:lang w:val="en-GB"/>
        </w:rPr>
        <w:t xml:space="preserve">for continuous outcomes, </w:t>
      </w:r>
      <w:r w:rsidR="002E4C25" w:rsidRPr="00313780">
        <w:rPr>
          <w:rFonts w:ascii="Times New Roman" w:hAnsi="Times New Roman"/>
          <w:sz w:val="24"/>
          <w:szCs w:val="24"/>
          <w:lang w:val="en-GB"/>
        </w:rPr>
        <w:t>and Cox Proportional Hazards Model with equal survival time for all subjects for</w:t>
      </w:r>
      <w:r w:rsidR="000E36F7" w:rsidRPr="00313780">
        <w:rPr>
          <w:rFonts w:ascii="Times New Roman" w:hAnsi="Times New Roman"/>
          <w:sz w:val="24"/>
          <w:szCs w:val="24"/>
          <w:lang w:val="en-GB"/>
        </w:rPr>
        <w:t xml:space="preserve"> dichotomous outcomes</w:t>
      </w:r>
      <w:r w:rsidR="001808CA">
        <w:rPr>
          <w:rFonts w:ascii="Times New Roman" w:hAnsi="Times New Roman"/>
          <w:sz w:val="24"/>
          <w:szCs w:val="24"/>
          <w:lang w:val="en-GB"/>
        </w:rPr>
        <w:t xml:space="preserve"> </w:t>
      </w:r>
      <w:r w:rsidR="001808CA">
        <w:rPr>
          <w:rFonts w:ascii="Times New Roman" w:hAnsi="Times New Roman"/>
          <w:sz w:val="24"/>
          <w:szCs w:val="24"/>
          <w:lang w:val="en-GB"/>
        </w:rPr>
        <w:fldChar w:fldCharType="begin">
          <w:fldData xml:space="preserve">PEVuZE5vdGU+PENpdGU+PEF1dGhvcj5UZWluPC9BdXRob3I+PFllYXI+MjAwMzwvWWVhcj48UmVj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</w:fldData>
        </w:fldChar>
      </w:r>
      <w:r w:rsidR="009C0A60">
        <w:rPr>
          <w:rFonts w:ascii="Times New Roman" w:hAnsi="Times New Roman"/>
          <w:sz w:val="24"/>
          <w:szCs w:val="24"/>
          <w:lang w:val="en-GB"/>
        </w:rPr>
        <w:instrText xml:space="preserve"> ADDIN EN.CITE </w:instrText>
      </w:r>
      <w:r w:rsidR="009C0A60">
        <w:rPr>
          <w:rFonts w:ascii="Times New Roman" w:hAnsi="Times New Roman"/>
          <w:sz w:val="24"/>
          <w:szCs w:val="24"/>
          <w:lang w:val="en-GB"/>
        </w:rPr>
        <w:fldChar w:fldCharType="begin">
          <w:fldData xml:space="preserve">PEVuZE5vdGU+PENpdGU+PEF1dGhvcj5UZWluPC9BdXRob3I+PFllYXI+MjAwMzwvWWVhcj48UmVj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</w:fldData>
        </w:fldChar>
      </w:r>
      <w:r w:rsidR="009C0A60">
        <w:rPr>
          <w:rFonts w:ascii="Times New Roman" w:hAnsi="Times New Roman"/>
          <w:sz w:val="24"/>
          <w:szCs w:val="24"/>
          <w:lang w:val="en-GB"/>
        </w:rPr>
        <w:instrText xml:space="preserve"> ADDIN EN.CITE.DATA </w:instrText>
      </w:r>
      <w:r w:rsidR="009C0A60">
        <w:rPr>
          <w:rFonts w:ascii="Times New Roman" w:hAnsi="Times New Roman"/>
          <w:sz w:val="24"/>
          <w:szCs w:val="24"/>
          <w:lang w:val="en-GB"/>
        </w:rPr>
      </w:r>
      <w:r w:rsidR="009C0A60">
        <w:rPr>
          <w:rFonts w:ascii="Times New Roman" w:hAnsi="Times New Roman"/>
          <w:sz w:val="24"/>
          <w:szCs w:val="24"/>
          <w:lang w:val="en-GB"/>
        </w:rPr>
        <w:fldChar w:fldCharType="end"/>
      </w:r>
      <w:r w:rsidR="001808CA">
        <w:rPr>
          <w:rFonts w:ascii="Times New Roman" w:hAnsi="Times New Roman"/>
          <w:sz w:val="24"/>
          <w:szCs w:val="24"/>
          <w:lang w:val="en-GB"/>
        </w:rPr>
      </w:r>
      <w:r w:rsidR="001808CA">
        <w:rPr>
          <w:rFonts w:ascii="Times New Roman" w:hAnsi="Times New Roman"/>
          <w:sz w:val="24"/>
          <w:szCs w:val="24"/>
          <w:lang w:val="en-GB"/>
        </w:rPr>
        <w:fldChar w:fldCharType="separate"/>
      </w:r>
      <w:r w:rsidR="009C0A60">
        <w:rPr>
          <w:rFonts w:ascii="Times New Roman" w:hAnsi="Times New Roman"/>
          <w:noProof/>
          <w:sz w:val="24"/>
          <w:szCs w:val="24"/>
          <w:lang w:val="en-GB"/>
        </w:rPr>
        <w:t>(41, 42)</w:t>
      </w:r>
      <w:r w:rsidR="001808CA">
        <w:rPr>
          <w:rFonts w:ascii="Times New Roman" w:hAnsi="Times New Roman"/>
          <w:sz w:val="24"/>
          <w:szCs w:val="24"/>
          <w:lang w:val="en-GB"/>
        </w:rPr>
        <w:fldChar w:fldCharType="end"/>
      </w:r>
      <w:r w:rsidR="00C564AE" w:rsidRPr="00313780">
        <w:rPr>
          <w:rFonts w:ascii="Times New Roman" w:hAnsi="Times New Roman"/>
          <w:sz w:val="24"/>
          <w:szCs w:val="24"/>
          <w:lang w:val="en-GB"/>
        </w:rPr>
        <w:t xml:space="preserve">. All </w:t>
      </w:r>
      <w:r w:rsidR="00C86139" w:rsidRPr="00313780">
        <w:rPr>
          <w:rFonts w:ascii="Times New Roman" w:hAnsi="Times New Roman"/>
          <w:sz w:val="24"/>
          <w:szCs w:val="24"/>
          <w:lang w:val="en-GB"/>
        </w:rPr>
        <w:t xml:space="preserve">mediation </w:t>
      </w:r>
      <w:r w:rsidR="00C564AE" w:rsidRPr="00313780">
        <w:rPr>
          <w:rFonts w:ascii="Times New Roman" w:hAnsi="Times New Roman"/>
          <w:sz w:val="24"/>
          <w:szCs w:val="24"/>
          <w:lang w:val="en-GB"/>
        </w:rPr>
        <w:t xml:space="preserve">analyses </w:t>
      </w:r>
      <w:r w:rsidR="00B1344B" w:rsidRPr="00313780">
        <w:rPr>
          <w:rFonts w:ascii="Times New Roman" w:hAnsi="Times New Roman"/>
          <w:sz w:val="24"/>
          <w:szCs w:val="24"/>
          <w:lang w:val="en-GB"/>
        </w:rPr>
        <w:t>were adjusted for</w:t>
      </w:r>
      <w:r w:rsidR="00280419" w:rsidRPr="00313780">
        <w:rPr>
          <w:rFonts w:ascii="Times New Roman" w:hAnsi="Times New Roman"/>
          <w:sz w:val="24"/>
          <w:szCs w:val="24"/>
          <w:lang w:val="en-GB"/>
        </w:rPr>
        <w:t xml:space="preserve"> the complete set of</w:t>
      </w:r>
      <w:r w:rsidR="00B1344B" w:rsidRPr="00313780">
        <w:rPr>
          <w:rFonts w:ascii="Times New Roman" w:hAnsi="Times New Roman"/>
          <w:sz w:val="24"/>
          <w:szCs w:val="24"/>
          <w:lang w:val="en-GB"/>
        </w:rPr>
        <w:t xml:space="preserve"> confounding variables. </w:t>
      </w:r>
      <w:r w:rsidR="0041300A" w:rsidRPr="00313780">
        <w:rPr>
          <w:rFonts w:ascii="Times New Roman" w:hAnsi="Times New Roman"/>
          <w:sz w:val="24"/>
          <w:szCs w:val="24"/>
          <w:lang w:val="en-US"/>
        </w:rPr>
        <w:t xml:space="preserve">Since the indirect effect usually has a skewed distribution, </w:t>
      </w:r>
      <w:r w:rsidR="00280419" w:rsidRPr="00313780">
        <w:rPr>
          <w:rFonts w:ascii="Times New Roman" w:hAnsi="Times New Roman"/>
          <w:sz w:val="24"/>
          <w:szCs w:val="24"/>
          <w:lang w:val="en-US"/>
        </w:rPr>
        <w:t xml:space="preserve">Monte Carlo 95% confidence intervals </w:t>
      </w:r>
      <w:r w:rsidR="0041300A" w:rsidRPr="00313780">
        <w:rPr>
          <w:rFonts w:ascii="Times New Roman" w:hAnsi="Times New Roman"/>
          <w:sz w:val="24"/>
          <w:szCs w:val="24"/>
          <w:lang w:val="en-US"/>
        </w:rPr>
        <w:t>using 2</w:t>
      </w:r>
      <w:r w:rsidR="00280419" w:rsidRPr="00313780">
        <w:rPr>
          <w:rFonts w:ascii="Times New Roman" w:hAnsi="Times New Roman"/>
          <w:sz w:val="24"/>
          <w:szCs w:val="24"/>
          <w:lang w:val="en-US"/>
        </w:rPr>
        <w:t>0</w:t>
      </w:r>
      <w:r w:rsidR="0041300A" w:rsidRPr="00313780">
        <w:rPr>
          <w:rFonts w:ascii="Times New Roman" w:hAnsi="Times New Roman"/>
          <w:sz w:val="24"/>
          <w:szCs w:val="24"/>
          <w:lang w:val="en-US"/>
        </w:rPr>
        <w:t>,000 replications w</w:t>
      </w:r>
      <w:r w:rsidR="00280419" w:rsidRPr="00313780">
        <w:rPr>
          <w:rFonts w:ascii="Times New Roman" w:hAnsi="Times New Roman"/>
          <w:sz w:val="24"/>
          <w:szCs w:val="24"/>
          <w:lang w:val="en-US"/>
        </w:rPr>
        <w:t>ere estimated for the indirect effect</w:t>
      </w:r>
      <w:r w:rsidR="00965BCF" w:rsidRPr="00313780">
        <w:rPr>
          <w:rFonts w:ascii="Times New Roman" w:hAnsi="Times New Roman"/>
          <w:sz w:val="24"/>
          <w:szCs w:val="24"/>
          <w:lang w:val="en-US"/>
        </w:rPr>
        <w:t xml:space="preserve"> </w:t>
      </w:r>
      <w:r w:rsidR="00965BCF" w:rsidRPr="00313780">
        <w:rPr>
          <w:rFonts w:ascii="Times New Roman" w:hAnsi="Times New Roman"/>
          <w:sz w:val="24"/>
          <w:szCs w:val="24"/>
          <w:lang w:val="en-US"/>
        </w:rPr>
        <w:fldChar w:fldCharType="begin"/>
      </w:r>
      <w:r w:rsidR="009C0A60">
        <w:rPr>
          <w:rFonts w:ascii="Times New Roman" w:hAnsi="Times New Roman"/>
          <w:sz w:val="24"/>
          <w:szCs w:val="24"/>
          <w:lang w:val="en-US"/>
        </w:rPr>
        <w:instrText xml:space="preserve"> ADDIN EN.CITE &lt;EndNote&gt;&lt;Cite&gt;&lt;Author&gt;Selig&lt;/Author&gt;&lt;Year&gt;2008&lt;/Year&gt;&lt;RecNum&gt;4706&lt;/RecNum&gt;&lt;DisplayText&gt;(43)&lt;/DisplayText&gt;&lt;record&gt;&lt;rec-number&gt;4706&lt;/rec-number&gt;&lt;foreign-keys&gt;&lt;key app="EN" db-id="5zfxzrz92209r5es2r75v0pv0ds0ea9zde0f" timestamp="1552301143"&gt;4706&lt;/key&gt;&lt;/foreign-keys&gt;&lt;ref-type name="Journal Article"&gt;17&lt;/ref-type&gt;&lt;contributors&gt;&lt;authors&gt;&lt;author&gt;Selig, J. P., Preacher, K. J.&lt;/author&gt;&lt;/authors&gt;&lt;/contributors&gt;&lt;titles&gt;&lt;title&gt;&lt;style face="normal" font="default" size="100%"&gt;Monte Carlo method for assessing mediation: An interactive tool for creating confidence intervals for indirect effects [Computer software]. Available from &lt;/style&gt;&lt;style face="underline" font="default" size="100%"&gt;http://quantpsy.org/&lt;/style&gt;&lt;style face="normal" font="default" size="100%"&gt;.&lt;/style&gt;&lt;/title&gt;&lt;/titles&gt;&lt;dates&gt;&lt;year&gt;2008&lt;/year&gt;&lt;/dates&gt;&lt;urls&gt;&lt;/urls&gt;&lt;/record&gt;&lt;/Cite&gt;&lt;/EndNote&gt;</w:instrText>
      </w:r>
      <w:r w:rsidR="00965BCF" w:rsidRPr="00313780">
        <w:rPr>
          <w:rFonts w:ascii="Times New Roman" w:hAnsi="Times New Roman"/>
          <w:sz w:val="24"/>
          <w:szCs w:val="24"/>
          <w:lang w:val="en-US"/>
        </w:rPr>
        <w:fldChar w:fldCharType="separate"/>
      </w:r>
      <w:r w:rsidR="009C0A60">
        <w:rPr>
          <w:rFonts w:ascii="Times New Roman" w:hAnsi="Times New Roman"/>
          <w:noProof/>
          <w:sz w:val="24"/>
          <w:szCs w:val="24"/>
          <w:lang w:val="en-US"/>
        </w:rPr>
        <w:t>(43)</w:t>
      </w:r>
      <w:r w:rsidR="00965BCF" w:rsidRPr="00313780">
        <w:rPr>
          <w:rFonts w:ascii="Times New Roman" w:hAnsi="Times New Roman"/>
          <w:sz w:val="24"/>
          <w:szCs w:val="24"/>
          <w:lang w:val="en-US"/>
        </w:rPr>
        <w:fldChar w:fldCharType="end"/>
      </w:r>
      <w:r w:rsidR="00280419" w:rsidRPr="00313780">
        <w:rPr>
          <w:rFonts w:ascii="Times New Roman" w:hAnsi="Times New Roman"/>
          <w:sz w:val="24"/>
          <w:szCs w:val="24"/>
          <w:lang w:val="en-US"/>
        </w:rPr>
        <w:t>.</w:t>
      </w:r>
      <w:r w:rsidR="0041300A" w:rsidRPr="00313780">
        <w:rPr>
          <w:rFonts w:ascii="Times New Roman" w:hAnsi="Times New Roman"/>
          <w:sz w:val="24"/>
          <w:szCs w:val="24"/>
          <w:lang w:val="en-US"/>
        </w:rPr>
        <w:t xml:space="preserve"> </w:t>
      </w:r>
      <w:r w:rsidR="000A3699" w:rsidRPr="00313780">
        <w:rPr>
          <w:rFonts w:ascii="Times New Roman" w:hAnsi="Times New Roman"/>
          <w:sz w:val="24"/>
          <w:szCs w:val="24"/>
          <w:lang w:val="en-US"/>
        </w:rPr>
        <w:t>All analyses were performed in IBM SPSS Statistics version 22</w:t>
      </w:r>
      <w:r w:rsidRPr="00313780">
        <w:rPr>
          <w:rFonts w:ascii="Times New Roman" w:hAnsi="Times New Roman"/>
          <w:sz w:val="24"/>
          <w:szCs w:val="24"/>
          <w:lang w:val="en-US"/>
        </w:rPr>
        <w:t>, except for the 95% confidence interval around the indirect effect, which was</w:t>
      </w:r>
      <w:r w:rsidR="000A3699" w:rsidRPr="00313780">
        <w:rPr>
          <w:rFonts w:ascii="Times New Roman" w:hAnsi="Times New Roman"/>
          <w:sz w:val="24"/>
          <w:szCs w:val="24"/>
          <w:lang w:val="en-US"/>
        </w:rPr>
        <w:t xml:space="preserve"> </w:t>
      </w:r>
      <w:r w:rsidRPr="00313780">
        <w:rPr>
          <w:rFonts w:ascii="Times New Roman" w:eastAsia="Arial Unicode MS" w:hAnsi="Times New Roman"/>
          <w:color w:val="2E2E2E"/>
          <w:sz w:val="24"/>
          <w:szCs w:val="24"/>
          <w:lang w:val="en-US"/>
        </w:rPr>
        <w:t xml:space="preserve">calculated using R </w:t>
      </w:r>
      <w:r w:rsidRPr="00313780">
        <w:rPr>
          <w:rFonts w:ascii="Times New Roman" w:hAnsi="Times New Roman"/>
          <w:sz w:val="24"/>
          <w:szCs w:val="24"/>
          <w:lang w:val="en-US"/>
        </w:rPr>
        <w:t>statistical software version 3.1.1.</w:t>
      </w:r>
      <w:r w:rsidR="00810863" w:rsidRPr="00C372A7">
        <w:rPr>
          <w:rFonts w:ascii="Times New Roman" w:hAnsi="Times New Roman"/>
          <w:b/>
          <w:bCs/>
          <w:sz w:val="24"/>
          <w:szCs w:val="24"/>
          <w:lang w:val="en-US"/>
        </w:rPr>
        <w:br w:type="page"/>
      </w:r>
    </w:p>
    <w:p w14:paraId="79A7D9B0" w14:textId="6626AE44" w:rsidR="003D7818" w:rsidRPr="00313780" w:rsidRDefault="003D7818" w:rsidP="003D7818">
      <w:pPr>
        <w:spacing w:line="480" w:lineRule="auto"/>
        <w:jc w:val="both"/>
        <w:rPr>
          <w:b/>
          <w:bCs/>
        </w:rPr>
      </w:pPr>
      <w:r w:rsidRPr="00313780">
        <w:rPr>
          <w:b/>
          <w:bCs/>
        </w:rPr>
        <w:t>Results</w:t>
      </w:r>
    </w:p>
    <w:p w14:paraId="37572F99" w14:textId="77777777" w:rsidR="00210EFD" w:rsidRPr="00313780" w:rsidRDefault="00210EFD" w:rsidP="003D7818">
      <w:pPr>
        <w:spacing w:line="480" w:lineRule="auto"/>
        <w:jc w:val="both"/>
        <w:rPr>
          <w:b/>
          <w:bCs/>
        </w:rPr>
      </w:pPr>
    </w:p>
    <w:p w14:paraId="26C9C166" w14:textId="3D69EB38" w:rsidR="00691C93" w:rsidRPr="00313780" w:rsidRDefault="00691C93" w:rsidP="00A421B9">
      <w:pPr>
        <w:spacing w:line="480" w:lineRule="auto"/>
        <w:jc w:val="both"/>
        <w:rPr>
          <w:bCs/>
        </w:rPr>
      </w:pPr>
      <w:r w:rsidRPr="00313780">
        <w:rPr>
          <w:bCs/>
        </w:rPr>
        <w:t>In Table 1, baseline characteristics are presented</w:t>
      </w:r>
      <w:r w:rsidR="00BD458D" w:rsidRPr="00313780">
        <w:rPr>
          <w:bCs/>
        </w:rPr>
        <w:t xml:space="preserve"> for fallers (1 or more falls) versus no</w:t>
      </w:r>
      <w:r w:rsidR="006E11A5" w:rsidRPr="00313780">
        <w:rPr>
          <w:bCs/>
        </w:rPr>
        <w:t>n-</w:t>
      </w:r>
      <w:r w:rsidR="00BD458D" w:rsidRPr="00313780">
        <w:rPr>
          <w:bCs/>
        </w:rPr>
        <w:t>fallers (0 falls), and for recurrent fallers (2 or more falls) versus no</w:t>
      </w:r>
      <w:r w:rsidR="006E11A5" w:rsidRPr="00313780">
        <w:rPr>
          <w:bCs/>
        </w:rPr>
        <w:t>n-</w:t>
      </w:r>
      <w:r w:rsidR="00BD458D" w:rsidRPr="00313780">
        <w:rPr>
          <w:bCs/>
        </w:rPr>
        <w:t>recurrent fallers (0</w:t>
      </w:r>
      <w:r w:rsidR="00A44AB8" w:rsidRPr="00313780">
        <w:rPr>
          <w:bCs/>
        </w:rPr>
        <w:t>-</w:t>
      </w:r>
      <w:r w:rsidR="00BD458D" w:rsidRPr="00313780">
        <w:rPr>
          <w:bCs/>
        </w:rPr>
        <w:t>1 falls)</w:t>
      </w:r>
      <w:r w:rsidRPr="00313780">
        <w:rPr>
          <w:bCs/>
        </w:rPr>
        <w:t xml:space="preserve">. Both fallers and </w:t>
      </w:r>
      <w:r w:rsidR="006C78AA" w:rsidRPr="00313780">
        <w:rPr>
          <w:bCs/>
        </w:rPr>
        <w:t xml:space="preserve">recurrent </w:t>
      </w:r>
      <w:r w:rsidRPr="00313780">
        <w:rPr>
          <w:bCs/>
        </w:rPr>
        <w:t xml:space="preserve">fallers were significantly older, more often female, </w:t>
      </w:r>
      <w:r w:rsidR="00A421B9" w:rsidRPr="00313780">
        <w:rPr>
          <w:bCs/>
        </w:rPr>
        <w:t>more often never smokers</w:t>
      </w:r>
      <w:r w:rsidR="001013CB" w:rsidRPr="00313780">
        <w:rPr>
          <w:bCs/>
        </w:rPr>
        <w:t>, had more often 2 or more chronic diseases, lower physical performance scores and were more often users of analgesics and opioids as compared with no (recurrent) fallers</w:t>
      </w:r>
      <w:r w:rsidR="00A421B9" w:rsidRPr="00313780">
        <w:rPr>
          <w:bCs/>
        </w:rPr>
        <w:t xml:space="preserve">. </w:t>
      </w:r>
      <w:r w:rsidRPr="00313780">
        <w:rPr>
          <w:bCs/>
        </w:rPr>
        <w:t xml:space="preserve">In addition, </w:t>
      </w:r>
      <w:r w:rsidR="001F2EFA" w:rsidRPr="00313780">
        <w:rPr>
          <w:bCs/>
        </w:rPr>
        <w:t xml:space="preserve">recurrent </w:t>
      </w:r>
      <w:r w:rsidRPr="00313780">
        <w:rPr>
          <w:bCs/>
        </w:rPr>
        <w:t xml:space="preserve">fallers </w:t>
      </w:r>
      <w:r w:rsidR="00A421B9" w:rsidRPr="00313780">
        <w:rPr>
          <w:bCs/>
        </w:rPr>
        <w:t xml:space="preserve">were less often alcohol users as compared with </w:t>
      </w:r>
      <w:r w:rsidR="001013CB" w:rsidRPr="00313780">
        <w:rPr>
          <w:bCs/>
        </w:rPr>
        <w:t>no recurrent fallers</w:t>
      </w:r>
      <w:r w:rsidR="00A421B9" w:rsidRPr="00313780">
        <w:rPr>
          <w:bCs/>
        </w:rPr>
        <w:t>.</w:t>
      </w:r>
    </w:p>
    <w:p w14:paraId="255E85F3" w14:textId="32E2EA0E" w:rsidR="00E33F83" w:rsidRPr="00313780" w:rsidRDefault="00E33F83" w:rsidP="00A421B9">
      <w:pPr>
        <w:spacing w:line="480" w:lineRule="auto"/>
        <w:jc w:val="both"/>
        <w:rPr>
          <w:b/>
          <w:bCs/>
        </w:rPr>
      </w:pPr>
      <w:r w:rsidRPr="00313780">
        <w:rPr>
          <w:b/>
          <w:bCs/>
        </w:rPr>
        <w:t>&gt; Suggested position for Table 1</w:t>
      </w:r>
    </w:p>
    <w:p w14:paraId="250D1E1A" w14:textId="79F3ACCC" w:rsidR="00A91D00" w:rsidRPr="00313780" w:rsidRDefault="0064686E" w:rsidP="00497402">
      <w:pPr>
        <w:spacing w:line="480" w:lineRule="auto"/>
        <w:ind w:firstLine="708"/>
        <w:jc w:val="both"/>
        <w:rPr>
          <w:bCs/>
        </w:rPr>
      </w:pPr>
      <w:r w:rsidRPr="00313780">
        <w:rPr>
          <w:bCs/>
        </w:rPr>
        <w:t>In the total</w:t>
      </w:r>
      <w:r w:rsidR="00FB0F9B" w:rsidRPr="00313780">
        <w:rPr>
          <w:bCs/>
        </w:rPr>
        <w:t xml:space="preserve"> sample</w:t>
      </w:r>
      <w:r w:rsidRPr="00313780">
        <w:rPr>
          <w:bCs/>
        </w:rPr>
        <w:t>,</w:t>
      </w:r>
      <w:r w:rsidR="00A91D00" w:rsidRPr="00313780">
        <w:rPr>
          <w:bCs/>
        </w:rPr>
        <w:t xml:space="preserve"> </w:t>
      </w:r>
      <w:r w:rsidR="00312349" w:rsidRPr="00313780">
        <w:rPr>
          <w:bCs/>
        </w:rPr>
        <w:t>6.</w:t>
      </w:r>
      <w:r w:rsidR="003574C6" w:rsidRPr="00313780">
        <w:rPr>
          <w:bCs/>
        </w:rPr>
        <w:t>7</w:t>
      </w:r>
      <w:r w:rsidR="00A91D00" w:rsidRPr="00313780">
        <w:rPr>
          <w:bCs/>
        </w:rPr>
        <w:t xml:space="preserve">% had clinical hip OA and </w:t>
      </w:r>
      <w:r w:rsidR="00312349" w:rsidRPr="00313780">
        <w:rPr>
          <w:bCs/>
        </w:rPr>
        <w:t>2</w:t>
      </w:r>
      <w:r w:rsidR="003574C6" w:rsidRPr="00313780">
        <w:rPr>
          <w:bCs/>
        </w:rPr>
        <w:t>2</w:t>
      </w:r>
      <w:r w:rsidR="00312349" w:rsidRPr="00313780">
        <w:rPr>
          <w:bCs/>
        </w:rPr>
        <w:t>.</w:t>
      </w:r>
      <w:r w:rsidR="003574C6" w:rsidRPr="00313780">
        <w:rPr>
          <w:bCs/>
        </w:rPr>
        <w:t>1</w:t>
      </w:r>
      <w:r w:rsidR="00A91D00" w:rsidRPr="00313780">
        <w:rPr>
          <w:bCs/>
        </w:rPr>
        <w:t>% had clinical knee OA according to the ACR cri</w:t>
      </w:r>
      <w:r w:rsidR="006A7003" w:rsidRPr="00313780">
        <w:rPr>
          <w:bCs/>
        </w:rPr>
        <w:t xml:space="preserve">teria. </w:t>
      </w:r>
      <w:r w:rsidR="0097251E" w:rsidRPr="00313780">
        <w:rPr>
          <w:bCs/>
        </w:rPr>
        <w:t>During follow-up</w:t>
      </w:r>
      <w:r w:rsidR="006A7003" w:rsidRPr="00313780">
        <w:rPr>
          <w:bCs/>
        </w:rPr>
        <w:t>, 2</w:t>
      </w:r>
      <w:r w:rsidR="0017155A" w:rsidRPr="00313780">
        <w:rPr>
          <w:bCs/>
        </w:rPr>
        <w:t>7.</w:t>
      </w:r>
      <w:r w:rsidR="003574C6" w:rsidRPr="00313780">
        <w:rPr>
          <w:bCs/>
        </w:rPr>
        <w:t>7</w:t>
      </w:r>
      <w:r w:rsidR="00A91D00" w:rsidRPr="00313780">
        <w:rPr>
          <w:bCs/>
        </w:rPr>
        <w:t>% reporte</w:t>
      </w:r>
      <w:r w:rsidR="006A7003" w:rsidRPr="00313780">
        <w:rPr>
          <w:bCs/>
        </w:rPr>
        <w:t xml:space="preserve">d a fall </w:t>
      </w:r>
      <w:r w:rsidR="006D5C6E" w:rsidRPr="00313780">
        <w:rPr>
          <w:bCs/>
        </w:rPr>
        <w:t xml:space="preserve">(classified as faller) and </w:t>
      </w:r>
      <w:r w:rsidR="006A7003" w:rsidRPr="00313780">
        <w:rPr>
          <w:bCs/>
        </w:rPr>
        <w:t>9.</w:t>
      </w:r>
      <w:r w:rsidR="003574C6" w:rsidRPr="00313780">
        <w:rPr>
          <w:bCs/>
        </w:rPr>
        <w:t>8</w:t>
      </w:r>
      <w:r w:rsidR="00A91D00" w:rsidRPr="00313780">
        <w:rPr>
          <w:bCs/>
        </w:rPr>
        <w:t>% reported two or more fa</w:t>
      </w:r>
      <w:r w:rsidR="006D5C6E" w:rsidRPr="00313780">
        <w:rPr>
          <w:bCs/>
        </w:rPr>
        <w:t>lls (classified as recurrent faller)</w:t>
      </w:r>
      <w:r w:rsidR="00A91D00" w:rsidRPr="00313780">
        <w:rPr>
          <w:bCs/>
        </w:rPr>
        <w:t xml:space="preserve">. </w:t>
      </w:r>
    </w:p>
    <w:p w14:paraId="4A0241C2" w14:textId="70360760" w:rsidR="005E20AF" w:rsidRDefault="00636FA1" w:rsidP="005E20AF">
      <w:pPr>
        <w:spacing w:line="480" w:lineRule="auto"/>
        <w:ind w:firstLine="708"/>
        <w:jc w:val="both"/>
      </w:pPr>
      <w:r w:rsidRPr="00313780">
        <w:t xml:space="preserve">In Table 2, the associations between clinical hip OA and clinical knee OA, respectively, with falls and recurrent falls are presented. </w:t>
      </w:r>
      <w:r w:rsidR="00880DED" w:rsidRPr="00313780">
        <w:t>Sex was no</w:t>
      </w:r>
      <w:r w:rsidR="00546D9F" w:rsidRPr="00313780">
        <w:t>t an</w:t>
      </w:r>
      <w:r w:rsidR="00880DED" w:rsidRPr="00313780">
        <w:t xml:space="preserve"> effect modifier </w:t>
      </w:r>
      <w:r w:rsidR="000A248E" w:rsidRPr="00313780">
        <w:t>of</w:t>
      </w:r>
      <w:r w:rsidR="00880DED" w:rsidRPr="00313780">
        <w:t xml:space="preserve"> </w:t>
      </w:r>
      <w:r w:rsidR="0017155A" w:rsidRPr="00313780">
        <w:t>t</w:t>
      </w:r>
      <w:r w:rsidR="00880DED" w:rsidRPr="00313780">
        <w:t>he</w:t>
      </w:r>
      <w:r w:rsidR="0017155A" w:rsidRPr="00313780">
        <w:t>se</w:t>
      </w:r>
      <w:r w:rsidR="00880DED" w:rsidRPr="00313780">
        <w:t xml:space="preserve"> associations (p-value for interaction </w:t>
      </w:r>
      <w:r w:rsidR="0017155A" w:rsidRPr="00313780">
        <w:t>≥</w:t>
      </w:r>
      <w:r w:rsidR="00A85131" w:rsidRPr="00313780">
        <w:t xml:space="preserve"> 0.</w:t>
      </w:r>
      <w:r w:rsidR="00B7618E" w:rsidRPr="00313780">
        <w:t>49</w:t>
      </w:r>
      <w:r w:rsidR="00880DED" w:rsidRPr="00313780">
        <w:t xml:space="preserve">). </w:t>
      </w:r>
      <w:r w:rsidRPr="00313780">
        <w:t xml:space="preserve">Although </w:t>
      </w:r>
      <w:r w:rsidR="00A32AAD" w:rsidRPr="00313780">
        <w:t>most associations point</w:t>
      </w:r>
      <w:r w:rsidR="00041427" w:rsidRPr="00313780">
        <w:t>ed</w:t>
      </w:r>
      <w:r w:rsidRPr="00313780">
        <w:t xml:space="preserve"> in the same direction, only the association between clinical knee OA and recurrent falls w</w:t>
      </w:r>
      <w:r w:rsidR="001D57BE" w:rsidRPr="00313780">
        <w:t>as</w:t>
      </w:r>
      <w:r w:rsidRPr="00313780">
        <w:t xml:space="preserve"> statistically significant </w:t>
      </w:r>
      <w:r w:rsidR="00A173E1" w:rsidRPr="00313780">
        <w:t xml:space="preserve">after adjustment for confounding </w:t>
      </w:r>
      <w:r w:rsidRPr="00313780">
        <w:t>(RR=</w:t>
      </w:r>
      <w:r w:rsidRPr="00313780">
        <w:rPr>
          <w:bCs/>
        </w:rPr>
        <w:t>1</w:t>
      </w:r>
      <w:r w:rsidR="004B5B1C" w:rsidRPr="00313780">
        <w:rPr>
          <w:bCs/>
        </w:rPr>
        <w:t>.</w:t>
      </w:r>
      <w:r w:rsidR="00A173E1" w:rsidRPr="00313780">
        <w:rPr>
          <w:bCs/>
        </w:rPr>
        <w:t>5</w:t>
      </w:r>
      <w:r w:rsidR="004B5B1C" w:rsidRPr="00313780">
        <w:rPr>
          <w:bCs/>
        </w:rPr>
        <w:t>5</w:t>
      </w:r>
      <w:r w:rsidRPr="00313780">
        <w:rPr>
          <w:bCs/>
        </w:rPr>
        <w:t xml:space="preserve">; 95% CI: </w:t>
      </w:r>
      <w:r w:rsidR="004B5B1C" w:rsidRPr="00313780">
        <w:rPr>
          <w:bCs/>
        </w:rPr>
        <w:t>1.</w:t>
      </w:r>
      <w:r w:rsidR="00A173E1" w:rsidRPr="00313780">
        <w:rPr>
          <w:bCs/>
        </w:rPr>
        <w:t>10</w:t>
      </w:r>
      <w:r w:rsidR="004B5B1C" w:rsidRPr="00313780">
        <w:rPr>
          <w:bCs/>
        </w:rPr>
        <w:t>-2.</w:t>
      </w:r>
      <w:r w:rsidR="00A173E1" w:rsidRPr="00313780">
        <w:rPr>
          <w:bCs/>
        </w:rPr>
        <w:t>18</w:t>
      </w:r>
      <w:r w:rsidR="004B5B1C" w:rsidRPr="00313780">
        <w:rPr>
          <w:bCs/>
        </w:rPr>
        <w:t xml:space="preserve"> </w:t>
      </w:r>
      <w:r w:rsidRPr="00313780">
        <w:rPr>
          <w:bCs/>
        </w:rPr>
        <w:t xml:space="preserve">in the fully adjusted model). </w:t>
      </w:r>
      <w:r w:rsidR="004D5B5D">
        <w:rPr>
          <w:bCs/>
        </w:rPr>
        <w:t>Similar results were observed in the complete</w:t>
      </w:r>
      <w:r w:rsidR="007A299A">
        <w:rPr>
          <w:bCs/>
        </w:rPr>
        <w:t xml:space="preserve"> case analyse</w:t>
      </w:r>
      <w:r w:rsidR="004D5B5D">
        <w:rPr>
          <w:bCs/>
        </w:rPr>
        <w:t>s (data not shown)</w:t>
      </w:r>
      <w:r w:rsidR="005E20AF">
        <w:rPr>
          <w:bCs/>
        </w:rPr>
        <w:t xml:space="preserve">, and when analyzing the outcome number of falls </w:t>
      </w:r>
      <w:r w:rsidR="004E572E">
        <w:rPr>
          <w:bCs/>
        </w:rPr>
        <w:t xml:space="preserve">in </w:t>
      </w:r>
      <w:r w:rsidR="00C002DA">
        <w:rPr>
          <w:bCs/>
        </w:rPr>
        <w:t xml:space="preserve">three </w:t>
      </w:r>
      <w:r w:rsidR="004E572E">
        <w:rPr>
          <w:bCs/>
        </w:rPr>
        <w:t xml:space="preserve">categories (0, 1, 2 or more falls) </w:t>
      </w:r>
      <w:r w:rsidR="005E20AF">
        <w:rPr>
          <w:bCs/>
        </w:rPr>
        <w:t xml:space="preserve">using </w:t>
      </w:r>
      <w:r w:rsidR="005E20AF">
        <w:t xml:space="preserve">multinomial regression analyses. </w:t>
      </w:r>
      <w:r w:rsidR="00C002DA">
        <w:t>A</w:t>
      </w:r>
      <w:r w:rsidR="005E20AF">
        <w:t xml:space="preserve"> statistically significant association was observed </w:t>
      </w:r>
      <w:r w:rsidR="00C002DA">
        <w:t xml:space="preserve">only </w:t>
      </w:r>
      <w:r w:rsidR="005E20AF">
        <w:t>between clinical knee OA and the risk of 2 or more falls versus 0 falls (OR=1.49</w:t>
      </w:r>
      <w:r w:rsidR="006B5F5A">
        <w:t>; 95% CI: 1.10-2.38</w:t>
      </w:r>
      <w:r w:rsidR="005E20AF" w:rsidRPr="00636FA1">
        <w:t>)</w:t>
      </w:r>
      <w:r w:rsidR="005E20AF">
        <w:t xml:space="preserve">, but not for 1 fall versus 0 falls. No significant associations were observed for clinical hip OA in the multinomial regression analyses (data not shown). </w:t>
      </w:r>
    </w:p>
    <w:p w14:paraId="68F5AC8F" w14:textId="092CA086" w:rsidR="00E33F83" w:rsidRPr="00313780" w:rsidRDefault="00E33F83" w:rsidP="00E33F83">
      <w:pPr>
        <w:spacing w:line="480" w:lineRule="auto"/>
        <w:jc w:val="both"/>
        <w:rPr>
          <w:b/>
        </w:rPr>
      </w:pPr>
      <w:r w:rsidRPr="00313780">
        <w:rPr>
          <w:b/>
          <w:bCs/>
        </w:rPr>
        <w:t>&gt; Suggested position for Table 2</w:t>
      </w:r>
    </w:p>
    <w:p w14:paraId="10029916" w14:textId="205690A1" w:rsidR="00BF252D" w:rsidRPr="00313780" w:rsidRDefault="00BF252D" w:rsidP="00717A7C">
      <w:pPr>
        <w:spacing w:line="480" w:lineRule="auto"/>
        <w:ind w:firstLine="708"/>
        <w:jc w:val="both"/>
      </w:pPr>
      <w:r w:rsidRPr="00313780">
        <w:t xml:space="preserve">In Table 3, it can be seen that use </w:t>
      </w:r>
      <w:r w:rsidR="00C02FE9" w:rsidRPr="00313780">
        <w:t xml:space="preserve">of </w:t>
      </w:r>
      <w:r w:rsidR="00A173E1" w:rsidRPr="00313780">
        <w:t xml:space="preserve">opioids </w:t>
      </w:r>
      <w:r w:rsidR="00364CC3" w:rsidRPr="00313780">
        <w:t>mediated</w:t>
      </w:r>
      <w:r w:rsidR="008F764C" w:rsidRPr="00313780">
        <w:t xml:space="preserve"> the associations between hip OA and recurrent falls, and between knee OA and recurrent falls. In addition, </w:t>
      </w:r>
      <w:r w:rsidR="00C02FE9" w:rsidRPr="00313780">
        <w:t>use of analgesics</w:t>
      </w:r>
      <w:r w:rsidR="008F764C" w:rsidRPr="00313780">
        <w:t xml:space="preserve"> mediate</w:t>
      </w:r>
      <w:r w:rsidR="00364CC3" w:rsidRPr="00313780">
        <w:t>d</w:t>
      </w:r>
      <w:r w:rsidR="008F764C" w:rsidRPr="00313780">
        <w:t xml:space="preserve"> the associations between knee OA and (recurrent) falls. </w:t>
      </w:r>
      <w:r w:rsidR="00364CC3" w:rsidRPr="00313780">
        <w:t>Clinical hip and knee OA we</w:t>
      </w:r>
      <w:r w:rsidR="00717A7C" w:rsidRPr="00313780">
        <w:t>re significantly related to lower physical performance</w:t>
      </w:r>
      <w:r w:rsidR="00364CC3" w:rsidRPr="00313780">
        <w:t>, but physical performance wa</w:t>
      </w:r>
      <w:r w:rsidR="00E411D9" w:rsidRPr="00313780">
        <w:t>s not significantly related to (recurre</w:t>
      </w:r>
      <w:r w:rsidR="00364CC3" w:rsidRPr="00313780">
        <w:t>nt) falls. Clinical knee OA was</w:t>
      </w:r>
      <w:r w:rsidR="00E411D9" w:rsidRPr="00313780">
        <w:t xml:space="preserve"> </w:t>
      </w:r>
      <w:r w:rsidR="00637C12" w:rsidRPr="00313780">
        <w:t>significantly</w:t>
      </w:r>
      <w:r w:rsidR="00E411D9" w:rsidRPr="00313780">
        <w:t xml:space="preserve"> related to lower </w:t>
      </w:r>
      <w:r w:rsidR="003F7FB5" w:rsidRPr="00313780">
        <w:t xml:space="preserve">physical activity, </w:t>
      </w:r>
      <w:r w:rsidR="00364CC3" w:rsidRPr="00313780">
        <w:t>but physical activity wa</w:t>
      </w:r>
      <w:r w:rsidR="00E411D9" w:rsidRPr="00313780">
        <w:t xml:space="preserve">s not significantly related to (recurrent) falls. The indirect effects </w:t>
      </w:r>
      <w:r w:rsidR="00C86139" w:rsidRPr="00313780">
        <w:t xml:space="preserve">through physical performance and physical activity </w:t>
      </w:r>
      <w:r w:rsidR="00364CC3" w:rsidRPr="00313780">
        <w:t>we</w:t>
      </w:r>
      <w:r w:rsidR="00E411D9" w:rsidRPr="00313780">
        <w:t xml:space="preserve">re not statistically significant, indicating that </w:t>
      </w:r>
      <w:r w:rsidR="00846D9F" w:rsidRPr="00313780">
        <w:t>the effect of cl</w:t>
      </w:r>
      <w:r w:rsidR="00364CC3" w:rsidRPr="00313780">
        <w:t>inical OA on (recurrent) falls wa</w:t>
      </w:r>
      <w:r w:rsidR="00846D9F" w:rsidRPr="00313780">
        <w:t xml:space="preserve">s not mediated by physical performance and physical activity. </w:t>
      </w:r>
    </w:p>
    <w:p w14:paraId="04CE15A2" w14:textId="30FCD9C3" w:rsidR="00E33F83" w:rsidRPr="00313780" w:rsidRDefault="00E33F83" w:rsidP="00E33F83">
      <w:pPr>
        <w:spacing w:line="480" w:lineRule="auto"/>
        <w:jc w:val="both"/>
        <w:rPr>
          <w:b/>
        </w:rPr>
      </w:pPr>
      <w:r w:rsidRPr="00313780">
        <w:rPr>
          <w:b/>
        </w:rPr>
        <w:t>&gt; Suggested position for Table 3</w:t>
      </w:r>
    </w:p>
    <w:p w14:paraId="0E963906" w14:textId="77777777" w:rsidR="00E33F83" w:rsidRPr="00313780" w:rsidRDefault="00E33F83">
      <w:pPr>
        <w:spacing w:after="200" w:line="276" w:lineRule="auto"/>
        <w:rPr>
          <w:b/>
          <w:bCs/>
        </w:rPr>
      </w:pPr>
      <w:r w:rsidRPr="00313780">
        <w:rPr>
          <w:b/>
          <w:bCs/>
        </w:rPr>
        <w:br w:type="page"/>
      </w:r>
    </w:p>
    <w:p w14:paraId="406DE9F5" w14:textId="0432092A" w:rsidR="003D7818" w:rsidRPr="00313780" w:rsidRDefault="003D7818" w:rsidP="00CD4B99">
      <w:pPr>
        <w:spacing w:line="480" w:lineRule="auto"/>
        <w:jc w:val="both"/>
        <w:rPr>
          <w:b/>
          <w:bCs/>
        </w:rPr>
      </w:pPr>
      <w:r w:rsidRPr="00313780">
        <w:rPr>
          <w:b/>
          <w:bCs/>
        </w:rPr>
        <w:t>Discussion</w:t>
      </w:r>
    </w:p>
    <w:p w14:paraId="53B534DE" w14:textId="77777777" w:rsidR="00FC761F" w:rsidRPr="00313780" w:rsidRDefault="00FC761F" w:rsidP="00CD4B99">
      <w:pPr>
        <w:spacing w:line="480" w:lineRule="auto"/>
        <w:jc w:val="both"/>
      </w:pPr>
    </w:p>
    <w:p w14:paraId="69BA12D2" w14:textId="6444449C" w:rsidR="00B94629" w:rsidRPr="00313780" w:rsidRDefault="00FC761F" w:rsidP="00CD4B99">
      <w:pPr>
        <w:spacing w:line="480" w:lineRule="auto"/>
        <w:jc w:val="both"/>
      </w:pPr>
      <w:r w:rsidRPr="00313780">
        <w:t xml:space="preserve">In this study, </w:t>
      </w:r>
      <w:r w:rsidR="006516F0" w:rsidRPr="00313780">
        <w:t>individuals</w:t>
      </w:r>
      <w:r w:rsidRPr="00313780">
        <w:t xml:space="preserve"> aged 65-85 years with clinical knee OA had a 1.5 times higher risk to become a recurrent faller in the </w:t>
      </w:r>
      <w:r w:rsidR="00A159D4" w:rsidRPr="00313780">
        <w:t xml:space="preserve">following </w:t>
      </w:r>
      <w:r w:rsidRPr="00313780">
        <w:t xml:space="preserve">year as compared with persons without clinical knee OA. </w:t>
      </w:r>
      <w:r w:rsidR="00E42A79" w:rsidRPr="00313780">
        <w:t xml:space="preserve">This association was similar for men and women. Use of </w:t>
      </w:r>
      <w:r w:rsidR="006E11A5" w:rsidRPr="00313780">
        <w:t xml:space="preserve">opioids and use of </w:t>
      </w:r>
      <w:r w:rsidR="00D27350" w:rsidRPr="00313780">
        <w:t>a</w:t>
      </w:r>
      <w:r w:rsidR="00E42A79" w:rsidRPr="00313780">
        <w:t xml:space="preserve">nalgesics </w:t>
      </w:r>
      <w:r w:rsidR="00306AA2" w:rsidRPr="00313780">
        <w:t>were mediators</w:t>
      </w:r>
      <w:r w:rsidR="00F26ABD" w:rsidRPr="00313780">
        <w:t xml:space="preserve">, while </w:t>
      </w:r>
      <w:r w:rsidR="006E11A5" w:rsidRPr="00313780">
        <w:t xml:space="preserve"> </w:t>
      </w:r>
      <w:r w:rsidR="00F26ABD" w:rsidRPr="00313780">
        <w:t xml:space="preserve">physical performance and physical </w:t>
      </w:r>
      <w:r w:rsidR="00484DD4" w:rsidRPr="00313780">
        <w:t>activity</w:t>
      </w:r>
      <w:r w:rsidR="00F26ABD" w:rsidRPr="00313780">
        <w:t xml:space="preserve"> were not. </w:t>
      </w:r>
      <w:r w:rsidR="00B94629" w:rsidRPr="00313780">
        <w:t>No statistically significant associations between clinical hip OA and (recurrent) falls were observed</w:t>
      </w:r>
      <w:r w:rsidR="00E42A79" w:rsidRPr="00313780">
        <w:t xml:space="preserve"> after adjustment for confounding</w:t>
      </w:r>
      <w:r w:rsidR="00B94629" w:rsidRPr="00313780">
        <w:t xml:space="preserve">. </w:t>
      </w:r>
    </w:p>
    <w:p w14:paraId="6405903B" w14:textId="2AFA4556" w:rsidR="002E6491" w:rsidRPr="00313780" w:rsidRDefault="00EB58A1" w:rsidP="00CD4B99">
      <w:pPr>
        <w:spacing w:line="480" w:lineRule="auto"/>
        <w:jc w:val="both"/>
      </w:pPr>
      <w:r w:rsidRPr="00313780">
        <w:tab/>
      </w:r>
      <w:r w:rsidR="00FF446F" w:rsidRPr="00313780">
        <w:t>Our results are</w:t>
      </w:r>
      <w:r w:rsidR="00813F00" w:rsidRPr="00313780">
        <w:t xml:space="preserve"> </w:t>
      </w:r>
      <w:r w:rsidR="00CA213C" w:rsidRPr="00313780">
        <w:t xml:space="preserve">partly </w:t>
      </w:r>
      <w:r w:rsidR="00813F00" w:rsidRPr="00313780">
        <w:t xml:space="preserve">in line with </w:t>
      </w:r>
      <w:r w:rsidR="009154D6" w:rsidRPr="00313780">
        <w:t>earlier prospective stud</w:t>
      </w:r>
      <w:r w:rsidR="00D77194" w:rsidRPr="00313780">
        <w:t xml:space="preserve">ies </w:t>
      </w:r>
      <w:r w:rsidR="009154D6" w:rsidRPr="00313780">
        <w:t xml:space="preserve">that observed an association </w:t>
      </w:r>
      <w:r w:rsidR="00D77194" w:rsidRPr="00313780">
        <w:t>between OA and falls</w:t>
      </w:r>
      <w:r w:rsidR="00D30421" w:rsidRPr="00313780">
        <w:t xml:space="preserve"> </w:t>
      </w:r>
      <w:r w:rsidR="00D30421" w:rsidRPr="00313780">
        <w:fldChar w:fldCharType="begin">
          <w:fldData xml:space="preserve">PEVuZE5vdGU+PENpdGU+PEF1dGhvcj5BcmRlbjwvQXV0aG9yPjxZZWFyPjE5OTk8L1llYXI+PFJl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</w:fldData>
        </w:fldChar>
      </w:r>
      <w:r w:rsidR="00600AE5">
        <w:instrText xml:space="preserve"> ADDIN EN.CITE </w:instrText>
      </w:r>
      <w:r w:rsidR="00600AE5">
        <w:fldChar w:fldCharType="begin">
          <w:fldData xml:space="preserve">PEVuZE5vdGU+PENpdGU+PEF1dGhvcj5BcmRlbjwvQXV0aG9yPjxZZWFyPjE5OTk8L1llYXI+PFJl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</w:fldData>
        </w:fldChar>
      </w:r>
      <w:r w:rsidR="00600AE5">
        <w:instrText xml:space="preserve"> ADDIN EN.CITE.DATA </w:instrText>
      </w:r>
      <w:r w:rsidR="00600AE5">
        <w:fldChar w:fldCharType="end"/>
      </w:r>
      <w:r w:rsidR="00D30421" w:rsidRPr="00313780">
        <w:fldChar w:fldCharType="separate"/>
      </w:r>
      <w:r w:rsidR="00600AE5">
        <w:rPr>
          <w:noProof/>
        </w:rPr>
        <w:t>(13-16)</w:t>
      </w:r>
      <w:r w:rsidR="00D30421" w:rsidRPr="00313780">
        <w:fldChar w:fldCharType="end"/>
      </w:r>
      <w:r w:rsidR="00D77194" w:rsidRPr="00313780">
        <w:t xml:space="preserve">, but there </w:t>
      </w:r>
      <w:r w:rsidR="00214535" w:rsidRPr="00313780">
        <w:t>a</w:t>
      </w:r>
      <w:r w:rsidR="00D77194" w:rsidRPr="00313780">
        <w:t xml:space="preserve">re some differences. Two studies using a clinical definition </w:t>
      </w:r>
      <w:r w:rsidR="0060285A" w:rsidRPr="00313780">
        <w:t>of lower limb OA</w:t>
      </w:r>
      <w:r w:rsidR="00D01749" w:rsidRPr="00313780">
        <w:t>,</w:t>
      </w:r>
      <w:r w:rsidR="0060285A" w:rsidRPr="00313780">
        <w:t xml:space="preserve"> and of clinical knee and hip OA, respectively, </w:t>
      </w:r>
      <w:r w:rsidR="00D77194" w:rsidRPr="00313780">
        <w:t xml:space="preserve">observed associations with </w:t>
      </w:r>
      <w:r w:rsidR="00A159D4" w:rsidRPr="00313780">
        <w:t xml:space="preserve">one or more </w:t>
      </w:r>
      <w:r w:rsidR="00D77194" w:rsidRPr="00313780">
        <w:t>fall</w:t>
      </w:r>
      <w:r w:rsidR="00A159D4" w:rsidRPr="00313780">
        <w:t xml:space="preserve">s  </w:t>
      </w:r>
      <w:r w:rsidR="00A159D4" w:rsidRPr="00313780">
        <w:fldChar w:fldCharType="begin">
          <w:fldData xml:space="preserve">PEVuZE5vdGU+PENpdGU+PEF1dGhvcj5Eb3JlPC9BdXRob3I+PFllYXI+MjAxNTwvWWVhcj48UmVj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</w:fldData>
        </w:fldChar>
      </w:r>
      <w:r w:rsidR="00600AE5">
        <w:instrText xml:space="preserve"> ADDIN EN.CITE </w:instrText>
      </w:r>
      <w:r w:rsidR="00600AE5">
        <w:fldChar w:fldCharType="begin">
          <w:fldData xml:space="preserve">PEVuZE5vdGU+PENpdGU+PEF1dGhvcj5Eb3JlPC9BdXRob3I+PFllYXI+MjAxNTwvWWVhcj48UmVj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</w:fldData>
        </w:fldChar>
      </w:r>
      <w:r w:rsidR="00600AE5">
        <w:instrText xml:space="preserve"> ADDIN EN.CITE.DATA </w:instrText>
      </w:r>
      <w:r w:rsidR="00600AE5">
        <w:fldChar w:fldCharType="end"/>
      </w:r>
      <w:r w:rsidR="00A159D4" w:rsidRPr="00313780">
        <w:fldChar w:fldCharType="separate"/>
      </w:r>
      <w:r w:rsidR="00600AE5">
        <w:rPr>
          <w:noProof/>
        </w:rPr>
        <w:t>(15, 16)</w:t>
      </w:r>
      <w:r w:rsidR="00A159D4" w:rsidRPr="00313780">
        <w:fldChar w:fldCharType="end"/>
      </w:r>
      <w:r w:rsidR="00D30421" w:rsidRPr="00313780">
        <w:t xml:space="preserve">. In </w:t>
      </w:r>
      <w:r w:rsidR="002E6491" w:rsidRPr="00313780">
        <w:t xml:space="preserve">the first </w:t>
      </w:r>
      <w:r w:rsidR="00D30421" w:rsidRPr="00313780">
        <w:t>stud</w:t>
      </w:r>
      <w:r w:rsidR="002E6491" w:rsidRPr="00313780">
        <w:t>y</w:t>
      </w:r>
      <w:r w:rsidR="00426854" w:rsidRPr="00313780">
        <w:t>, recurrent fall</w:t>
      </w:r>
      <w:r w:rsidR="00D30421" w:rsidRPr="00313780">
        <w:t>ing</w:t>
      </w:r>
      <w:r w:rsidR="00426854" w:rsidRPr="00313780">
        <w:t xml:space="preserve"> was examined in a </w:t>
      </w:r>
      <w:r w:rsidR="00D30421" w:rsidRPr="00313780">
        <w:t>sensitivity</w:t>
      </w:r>
      <w:r w:rsidR="00426854" w:rsidRPr="00313780">
        <w:t xml:space="preserve"> analys</w:t>
      </w:r>
      <w:r w:rsidR="000E0CCF" w:rsidRPr="00313780">
        <w:t>i</w:t>
      </w:r>
      <w:r w:rsidR="00426854" w:rsidRPr="00313780">
        <w:t xml:space="preserve">s </w:t>
      </w:r>
      <w:r w:rsidR="001140CA" w:rsidRPr="00313780">
        <w:t>showing similar results as the results on falls</w:t>
      </w:r>
      <w:r w:rsidR="00426854" w:rsidRPr="00313780">
        <w:t xml:space="preserve"> </w:t>
      </w:r>
      <w:r w:rsidR="00426854" w:rsidRPr="00313780">
        <w:fldChar w:fldCharType="begin">
          <w:fldData xml:space="preserve">PEVuZE5vdGU+PENpdGU+PEF1dGhvcj5Eb3JlPC9BdXRob3I+PFllYXI+MjAxNTwvWWVhcj48UmVj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</w:fldData>
        </w:fldChar>
      </w:r>
      <w:r w:rsidR="00600AE5">
        <w:instrText xml:space="preserve"> ADDIN EN.CITE </w:instrText>
      </w:r>
      <w:r w:rsidR="00600AE5">
        <w:fldChar w:fldCharType="begin">
          <w:fldData xml:space="preserve">PEVuZE5vdGU+PENpdGU+PEF1dGhvcj5Eb3JlPC9BdXRob3I+PFllYXI+MjAxNTwvWWVhcj48UmVj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</w:fldData>
        </w:fldChar>
      </w:r>
      <w:r w:rsidR="00600AE5">
        <w:instrText xml:space="preserve"> ADDIN EN.CITE.DATA </w:instrText>
      </w:r>
      <w:r w:rsidR="00600AE5">
        <w:fldChar w:fldCharType="end"/>
      </w:r>
      <w:r w:rsidR="00426854" w:rsidRPr="00313780">
        <w:fldChar w:fldCharType="separate"/>
      </w:r>
      <w:r w:rsidR="00600AE5">
        <w:rPr>
          <w:noProof/>
        </w:rPr>
        <w:t>(15)</w:t>
      </w:r>
      <w:r w:rsidR="00426854" w:rsidRPr="00313780">
        <w:fldChar w:fldCharType="end"/>
      </w:r>
      <w:r w:rsidR="002E6491" w:rsidRPr="00313780">
        <w:t xml:space="preserve">; in the second study, a higher cumulative number of falls was observed in people with </w:t>
      </w:r>
      <w:r w:rsidR="00A72BC1" w:rsidRPr="00313780">
        <w:t xml:space="preserve">early diagnosed hip or knee </w:t>
      </w:r>
      <w:r w:rsidR="002E6491" w:rsidRPr="00313780">
        <w:t xml:space="preserve">OA </w:t>
      </w:r>
      <w:r w:rsidR="002E6491" w:rsidRPr="00313780">
        <w:fldChar w:fldCharType="begin"/>
      </w:r>
      <w:r w:rsidR="00600AE5">
        <w:instrText xml:space="preserve"> ADDIN EN.CITE &lt;EndNote&gt;&lt;Cite&gt;&lt;Author&gt;Smith&lt;/Author&gt;&lt;Year&gt;2016&lt;/Year&gt;&lt;RecNum&gt;4597&lt;/RecNum&gt;&lt;DisplayText&gt;(16)&lt;/DisplayText&gt;&lt;record&gt;&lt;rec-number&gt;4597&lt;/rec-number&gt;&lt;foreign-keys&gt;&lt;key app="EN" db-id="5zfxzrz92209r5es2r75v0pv0ds0ea9zde0f" timestamp="1495811576"&gt;4597&lt;/key&gt;&lt;/foreign-keys&gt;&lt;ref-type name="Journal Article"&gt;17&lt;/ref-type&gt;&lt;contributors&gt;&lt;authors&gt;&lt;author&gt;Smith, T. O.&lt;/author&gt;&lt;author&gt;Higson, E.&lt;/author&gt;&lt;author&gt;Pearson, M.&lt;/author&gt;&lt;author&gt;Mansfield, M.&lt;/author&gt;&lt;/authors&gt;&lt;/contributors&gt;&lt;auth-address&gt;Faculty of Medicine and Health Sciences, School of Health Sciences, University of East Anglia, Norwich, UK.&amp;#xD;Crystal Palace Physiotherapy Group, Crystal Palace, London, UK.&amp;#xD;Hinchingbrooke Hospital, Cambridgeshire Community Services, Huntingdon, UK.&amp;#xD;Guy&amp;apos;s and St Thomas&amp;apos; Hospitals NHS Foundation Trust and Academic Department of Physiotherapy, King&amp;apos;s College, London, UK.&lt;/auth-address&gt;&lt;titles&gt;&lt;title&gt;Is there an increased risk of falls and fractures in people with early diagnosed hip and knee osteoarthritis? Data from the Osteoarthritis Initiative&lt;/title&gt;&lt;secondary-title&gt;Int J Rheum Dis&lt;/secondary-title&gt;&lt;/titles&gt;&lt;periodical&gt;&lt;full-title&gt;Int J Rheum Dis&lt;/full-title&gt;&lt;/periodical&gt;&lt;keywords&gt;&lt;keyword&gt;arthritis&lt;/keyword&gt;&lt;keyword&gt;falls&lt;/keyword&gt;&lt;keyword&gt;injury&lt;/keyword&gt;&lt;keyword&gt;joint degenerative&lt;/keyword&gt;&lt;keyword&gt;lower limb&lt;/keyword&gt;&lt;keyword&gt;older people&lt;/keyword&gt;&lt;/keywords&gt;&lt;dates&gt;&lt;year&gt;2016&lt;/year&gt;&lt;pub-dates&gt;&lt;date&gt;May 06&lt;/date&gt;&lt;/pub-dates&gt;&lt;/dates&gt;&lt;isbn&gt;1756-185X (Electronic)&amp;#xD;1756-1841 (Linking)&lt;/isbn&gt;&lt;accession-num&gt;27153388&lt;/accession-num&gt;&lt;urls&gt;&lt;related-urls&gt;&lt;url&gt;http://www.ncbi.nlm.nih.gov/pubmed/27153388&lt;/url&gt;&lt;/related-urls&gt;&lt;/urls&gt;&lt;electronic-resource-num&gt;10.1111/1756-185X.12871&lt;/electronic-resource-num&gt;&lt;/record&gt;&lt;/Cite&gt;&lt;/EndNote&gt;</w:instrText>
      </w:r>
      <w:r w:rsidR="002E6491" w:rsidRPr="00313780">
        <w:fldChar w:fldCharType="separate"/>
      </w:r>
      <w:r w:rsidR="00600AE5">
        <w:rPr>
          <w:noProof/>
        </w:rPr>
        <w:t>(16)</w:t>
      </w:r>
      <w:r w:rsidR="002E6491" w:rsidRPr="00313780">
        <w:fldChar w:fldCharType="end"/>
      </w:r>
      <w:r w:rsidR="002E6491" w:rsidRPr="00313780">
        <w:t xml:space="preserve">. </w:t>
      </w:r>
      <w:r w:rsidR="009154D6" w:rsidRPr="00313780">
        <w:t xml:space="preserve">In our study, we </w:t>
      </w:r>
      <w:r w:rsidR="00D77194" w:rsidRPr="00313780">
        <w:t xml:space="preserve">only observed an association </w:t>
      </w:r>
      <w:r w:rsidR="000E0CCF" w:rsidRPr="00313780">
        <w:t xml:space="preserve">of clinical knee OA with </w:t>
      </w:r>
      <w:r w:rsidR="00D77194" w:rsidRPr="00313780">
        <w:t>recurrent falling</w:t>
      </w:r>
      <w:r w:rsidR="000E0CCF" w:rsidRPr="00313780">
        <w:t>,</w:t>
      </w:r>
      <w:r w:rsidR="00D77194" w:rsidRPr="00313780">
        <w:t xml:space="preserve"> and not with falling. </w:t>
      </w:r>
      <w:r w:rsidR="000E0CCF" w:rsidRPr="00313780">
        <w:t>Although the estimates for the association with falling pointed in the s</w:t>
      </w:r>
      <w:r w:rsidR="00FC1B74" w:rsidRPr="00313780">
        <w:t>ame direction, they were weaker</w:t>
      </w:r>
      <w:r w:rsidR="000E0CCF" w:rsidRPr="00313780">
        <w:t xml:space="preserve">. </w:t>
      </w:r>
      <w:r w:rsidR="00E23295" w:rsidRPr="00313780">
        <w:t>It may be that an association with recurrent falls is eas</w:t>
      </w:r>
      <w:r w:rsidR="0007286A" w:rsidRPr="00313780">
        <w:t>ier</w:t>
      </w:r>
      <w:r w:rsidR="00E23295" w:rsidRPr="00313780">
        <w:t xml:space="preserve"> to detect as a single fall may be coincidental, while recurrent falls are more likely to have an internal, disease-related cause. </w:t>
      </w:r>
      <w:r w:rsidR="0060285A" w:rsidRPr="00313780">
        <w:t>A</w:t>
      </w:r>
      <w:r w:rsidR="000E0CCF" w:rsidRPr="00313780">
        <w:t xml:space="preserve">nother </w:t>
      </w:r>
      <w:r w:rsidR="0060285A" w:rsidRPr="00313780">
        <w:t xml:space="preserve">difference is that the second study also found an association between clinical hip OA and falls, while </w:t>
      </w:r>
      <w:r w:rsidR="00E42A79" w:rsidRPr="00313780">
        <w:t>we only found a statistically significant association in the model adjusted for age, sex, country and level of education</w:t>
      </w:r>
      <w:r w:rsidR="004A578C" w:rsidRPr="00313780">
        <w:t xml:space="preserve"> </w:t>
      </w:r>
      <w:r w:rsidR="005F34C2" w:rsidRPr="00313780">
        <w:t>but</w:t>
      </w:r>
      <w:r w:rsidR="004A578C" w:rsidRPr="00313780">
        <w:t xml:space="preserve"> not in the fully adjusted model</w:t>
      </w:r>
      <w:r w:rsidR="00E42A79" w:rsidRPr="00313780">
        <w:t xml:space="preserve">. </w:t>
      </w:r>
      <w:r w:rsidR="00F72C90" w:rsidRPr="00313780">
        <w:t>However, also in the fully adjusted model,</w:t>
      </w:r>
      <w:r w:rsidR="0060285A" w:rsidRPr="00313780">
        <w:t xml:space="preserve"> estimates pointed in the same direction. Because of the relatively low prevalence of hip OA in our </w:t>
      </w:r>
      <w:r w:rsidR="00D01749" w:rsidRPr="00313780">
        <w:t>representative sample of community-dwelling older people</w:t>
      </w:r>
      <w:r w:rsidR="0060285A" w:rsidRPr="00313780">
        <w:t xml:space="preserve">, power may have been too low to detect a statistically significant difference. </w:t>
      </w:r>
    </w:p>
    <w:p w14:paraId="2270EAE4" w14:textId="3371971A" w:rsidR="00FF446F" w:rsidRPr="00313780" w:rsidRDefault="00855C1D" w:rsidP="00C52F72">
      <w:pPr>
        <w:spacing w:line="480" w:lineRule="auto"/>
        <w:ind w:firstLine="708"/>
        <w:jc w:val="both"/>
      </w:pPr>
      <w:r w:rsidRPr="00313780">
        <w:t>T</w:t>
      </w:r>
      <w:r w:rsidR="002E6491" w:rsidRPr="00313780">
        <w:t>wo other studies</w:t>
      </w:r>
      <w:r w:rsidRPr="00313780">
        <w:t xml:space="preserve"> </w:t>
      </w:r>
      <w:r w:rsidR="00866E94" w:rsidRPr="00313780">
        <w:t>examined</w:t>
      </w:r>
      <w:r w:rsidR="00C52F72" w:rsidRPr="00313780">
        <w:t xml:space="preserve"> self-reported, physician-diagnosed OA </w:t>
      </w:r>
      <w:r w:rsidR="00866E94" w:rsidRPr="00313780">
        <w:t xml:space="preserve">in women, without specification of the site of OA. In these studies, </w:t>
      </w:r>
      <w:r w:rsidR="00C52F72" w:rsidRPr="00313780">
        <w:t xml:space="preserve">an increased risk for recurrent falling </w:t>
      </w:r>
      <w:r w:rsidR="00C52F72" w:rsidRPr="00313780">
        <w:fldChar w:fldCharType="begin">
          <w:fldData xml:space="preserve">PEVuZE5vdGU+PENpdGU+PEF1dGhvcj5BcmRlbjwvQXV0aG9yPjxZZWFyPjE5OTk8L1llYXI+PFJl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==
</w:fldData>
        </w:fldChar>
      </w:r>
      <w:r w:rsidR="00600AE5">
        <w:instrText xml:space="preserve"> ADDIN EN.CITE </w:instrText>
      </w:r>
      <w:r w:rsidR="00600AE5">
        <w:fldChar w:fldCharType="begin">
          <w:fldData xml:space="preserve">PEVuZE5vdGU+PENpdGU+PEF1dGhvcj5BcmRlbjwvQXV0aG9yPjxZZWFyPjE5OTk8L1llYXI+PFJl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==
</w:fldData>
        </w:fldChar>
      </w:r>
      <w:r w:rsidR="00600AE5">
        <w:instrText xml:space="preserve"> ADDIN EN.CITE.DATA </w:instrText>
      </w:r>
      <w:r w:rsidR="00600AE5">
        <w:fldChar w:fldCharType="end"/>
      </w:r>
      <w:r w:rsidR="00C52F72" w:rsidRPr="00313780">
        <w:fldChar w:fldCharType="separate"/>
      </w:r>
      <w:r w:rsidR="00600AE5">
        <w:rPr>
          <w:noProof/>
        </w:rPr>
        <w:t>(13)</w:t>
      </w:r>
      <w:r w:rsidR="00C52F72" w:rsidRPr="00313780">
        <w:fldChar w:fldCharType="end"/>
      </w:r>
      <w:r w:rsidR="00C52F72" w:rsidRPr="00313780">
        <w:t xml:space="preserve"> and falling </w:t>
      </w:r>
      <w:r w:rsidR="00C52F72" w:rsidRPr="00313780">
        <w:fldChar w:fldCharType="begin">
          <w:fldData xml:space="preserve">PEVuZE5vdGU+PENpdGU+PEF1dGhvcj5QcmlldG8tQWxoYW1icmE8L0F1dGhvcj48WWVhcj4yMDEz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</w:fldData>
        </w:fldChar>
      </w:r>
      <w:r w:rsidR="00600AE5">
        <w:instrText xml:space="preserve"> ADDIN EN.CITE </w:instrText>
      </w:r>
      <w:r w:rsidR="00600AE5">
        <w:fldChar w:fldCharType="begin">
          <w:fldData xml:space="preserve">PEVuZE5vdGU+PENpdGU+PEF1dGhvcj5QcmlldG8tQWxoYW1icmE8L0F1dGhvcj48WWVhcj4yMDEz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</w:fldData>
        </w:fldChar>
      </w:r>
      <w:r w:rsidR="00600AE5">
        <w:instrText xml:space="preserve"> ADDIN EN.CITE.DATA </w:instrText>
      </w:r>
      <w:r w:rsidR="00600AE5">
        <w:fldChar w:fldCharType="end"/>
      </w:r>
      <w:r w:rsidR="00C52F72" w:rsidRPr="00313780">
        <w:fldChar w:fldCharType="separate"/>
      </w:r>
      <w:r w:rsidR="00600AE5">
        <w:rPr>
          <w:noProof/>
        </w:rPr>
        <w:t>(14)</w:t>
      </w:r>
      <w:r w:rsidR="00C52F72" w:rsidRPr="00313780">
        <w:fldChar w:fldCharType="end"/>
      </w:r>
      <w:r w:rsidR="00866E94" w:rsidRPr="00313780">
        <w:t xml:space="preserve"> w</w:t>
      </w:r>
      <w:r w:rsidR="005A53A6" w:rsidRPr="00313780">
        <w:t>as</w:t>
      </w:r>
      <w:r w:rsidR="00866E94" w:rsidRPr="00313780">
        <w:t xml:space="preserve"> observed</w:t>
      </w:r>
      <w:r w:rsidR="00C52F72" w:rsidRPr="00313780">
        <w:t>.</w:t>
      </w:r>
      <w:r w:rsidR="009154D6" w:rsidRPr="00313780">
        <w:t xml:space="preserve"> </w:t>
      </w:r>
      <w:r w:rsidR="00C52F72" w:rsidRPr="00313780">
        <w:t xml:space="preserve">Interestingly, in the SOF study, women with radiographic hip OA had a reduced risk for recurrent falls </w:t>
      </w:r>
      <w:r w:rsidR="00C52F72" w:rsidRPr="00313780">
        <w:fldChar w:fldCharType="begin">
          <w:fldData xml:space="preserve">PEVuZE5vdGU+PENpdGU+PEF1dGhvcj5BcmRlbjwvQXV0aG9yPjxZZWFyPjE5OTk8L1llYXI+PFJl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==
</w:fldData>
        </w:fldChar>
      </w:r>
      <w:r w:rsidR="00600AE5">
        <w:instrText xml:space="preserve"> ADDIN EN.CITE </w:instrText>
      </w:r>
      <w:r w:rsidR="00600AE5">
        <w:fldChar w:fldCharType="begin">
          <w:fldData xml:space="preserve">PEVuZE5vdGU+PENpdGU+PEF1dGhvcj5BcmRlbjwvQXV0aG9yPjxZZWFyPjE5OTk8L1llYXI+PFJl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==
</w:fldData>
        </w:fldChar>
      </w:r>
      <w:r w:rsidR="00600AE5">
        <w:instrText xml:space="preserve"> ADDIN EN.CITE.DATA </w:instrText>
      </w:r>
      <w:r w:rsidR="00600AE5">
        <w:fldChar w:fldCharType="end"/>
      </w:r>
      <w:r w:rsidR="00C52F72" w:rsidRPr="00313780">
        <w:fldChar w:fldCharType="separate"/>
      </w:r>
      <w:r w:rsidR="00600AE5">
        <w:rPr>
          <w:noProof/>
        </w:rPr>
        <w:t>(13)</w:t>
      </w:r>
      <w:r w:rsidR="00C52F72" w:rsidRPr="00313780">
        <w:fldChar w:fldCharType="end"/>
      </w:r>
      <w:r w:rsidR="00C52F72" w:rsidRPr="00313780">
        <w:t xml:space="preserve">. </w:t>
      </w:r>
      <w:r w:rsidR="00470DA2" w:rsidRPr="00313780">
        <w:t xml:space="preserve">The associations </w:t>
      </w:r>
      <w:r w:rsidR="00B356BB" w:rsidRPr="00313780">
        <w:t xml:space="preserve">in the SOF study </w:t>
      </w:r>
      <w:r w:rsidR="00470DA2" w:rsidRPr="00313780">
        <w:t>were not explained by factors known to be associated with falls</w:t>
      </w:r>
      <w:r w:rsidR="000023A8" w:rsidRPr="00313780">
        <w:t xml:space="preserve"> </w:t>
      </w:r>
      <w:r w:rsidR="000023A8" w:rsidRPr="00313780">
        <w:fldChar w:fldCharType="begin">
          <w:fldData xml:space="preserve">PEVuZE5vdGU+PENpdGU+PEF1dGhvcj5BcmRlbjwvQXV0aG9yPjxZZWFyPjE5OTk8L1llYXI+PFJl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==
</w:fldData>
        </w:fldChar>
      </w:r>
      <w:r w:rsidR="00600AE5">
        <w:instrText xml:space="preserve"> ADDIN EN.CITE </w:instrText>
      </w:r>
      <w:r w:rsidR="00600AE5">
        <w:fldChar w:fldCharType="begin">
          <w:fldData xml:space="preserve">PEVuZE5vdGU+PENpdGU+PEF1dGhvcj5BcmRlbjwvQXV0aG9yPjxZZWFyPjE5OTk8L1llYXI+PFJl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==
</w:fldData>
        </w:fldChar>
      </w:r>
      <w:r w:rsidR="00600AE5">
        <w:instrText xml:space="preserve"> ADDIN EN.CITE.DATA </w:instrText>
      </w:r>
      <w:r w:rsidR="00600AE5">
        <w:fldChar w:fldCharType="end"/>
      </w:r>
      <w:r w:rsidR="000023A8" w:rsidRPr="00313780">
        <w:fldChar w:fldCharType="separate"/>
      </w:r>
      <w:r w:rsidR="00600AE5">
        <w:rPr>
          <w:noProof/>
        </w:rPr>
        <w:t>(13)</w:t>
      </w:r>
      <w:r w:rsidR="000023A8" w:rsidRPr="00313780">
        <w:fldChar w:fldCharType="end"/>
      </w:r>
      <w:r w:rsidR="00470DA2" w:rsidRPr="00313780">
        <w:t xml:space="preserve">. It is not clear whether the </w:t>
      </w:r>
      <w:r w:rsidR="007F2582" w:rsidRPr="00313780">
        <w:t>contradicting results</w:t>
      </w:r>
      <w:r w:rsidR="00B17B79" w:rsidRPr="00313780">
        <w:t xml:space="preserve"> between self-reported and radiographic OA in these studies </w:t>
      </w:r>
      <w:r w:rsidR="00470DA2" w:rsidRPr="00313780">
        <w:t xml:space="preserve">can </w:t>
      </w:r>
      <w:r w:rsidR="001466B1" w:rsidRPr="00313780">
        <w:t>b</w:t>
      </w:r>
      <w:r w:rsidR="00CF242F" w:rsidRPr="00313780">
        <w:t>e</w:t>
      </w:r>
      <w:r w:rsidR="001466B1" w:rsidRPr="00313780">
        <w:t xml:space="preserve"> explained by </w:t>
      </w:r>
      <w:r w:rsidR="00CF242F" w:rsidRPr="00313780">
        <w:t xml:space="preserve">the </w:t>
      </w:r>
      <w:r w:rsidR="001466B1" w:rsidRPr="00313780">
        <w:t>difference in site (non-specified</w:t>
      </w:r>
      <w:r w:rsidR="003601E3" w:rsidRPr="00313780">
        <w:t xml:space="preserve"> self-reported OA</w:t>
      </w:r>
      <w:r w:rsidR="00B17B79" w:rsidRPr="00313780">
        <w:t xml:space="preserve"> versus radiographic hip OA</w:t>
      </w:r>
      <w:r w:rsidR="001466B1" w:rsidRPr="00313780">
        <w:t>)</w:t>
      </w:r>
      <w:r w:rsidR="00CF242F" w:rsidRPr="00313780">
        <w:t>,</w:t>
      </w:r>
      <w:r w:rsidR="001466B1" w:rsidRPr="00313780">
        <w:t xml:space="preserve"> or</w:t>
      </w:r>
      <w:r w:rsidR="007F2582" w:rsidRPr="00313780">
        <w:t xml:space="preserve"> that OA is only related to falls in the presence of </w:t>
      </w:r>
      <w:r w:rsidR="00A159D4" w:rsidRPr="00313780">
        <w:t xml:space="preserve">clinical </w:t>
      </w:r>
      <w:r w:rsidR="007F2582" w:rsidRPr="00313780">
        <w:t>symptoms.</w:t>
      </w:r>
      <w:r w:rsidR="00FD2710" w:rsidRPr="00313780">
        <w:t xml:space="preserve"> </w:t>
      </w:r>
    </w:p>
    <w:p w14:paraId="226C40AB" w14:textId="414AEB2E" w:rsidR="00997D7D" w:rsidRPr="00313780" w:rsidRDefault="00460E24" w:rsidP="00C52F72">
      <w:pPr>
        <w:spacing w:line="480" w:lineRule="auto"/>
        <w:ind w:firstLine="708"/>
        <w:jc w:val="both"/>
      </w:pPr>
      <w:r w:rsidRPr="00313780">
        <w:t>The association</w:t>
      </w:r>
      <w:r w:rsidR="003E6DFB" w:rsidRPr="00313780">
        <w:t>s</w:t>
      </w:r>
      <w:r w:rsidRPr="00313780">
        <w:t xml:space="preserve"> between clini</w:t>
      </w:r>
      <w:r w:rsidR="003E6DFB" w:rsidRPr="00313780">
        <w:t>cal OA and (recurrent) falls were</w:t>
      </w:r>
      <w:r w:rsidRPr="00313780">
        <w:t xml:space="preserve"> mediated by pain medication in our study, while physical performance an</w:t>
      </w:r>
      <w:r w:rsidR="00A81E42" w:rsidRPr="00313780">
        <w:t>d physical activity were no</w:t>
      </w:r>
      <w:r w:rsidR="00AA56BA" w:rsidRPr="00313780">
        <w:t>t</w:t>
      </w:r>
      <w:r w:rsidR="00A81E42" w:rsidRPr="00313780">
        <w:t xml:space="preserve"> mediators</w:t>
      </w:r>
      <w:r w:rsidRPr="00313780">
        <w:t xml:space="preserve">. </w:t>
      </w:r>
      <w:r w:rsidR="00867E54" w:rsidRPr="00313780">
        <w:t>In an earlier study</w:t>
      </w:r>
      <w:r w:rsidR="00997D7D" w:rsidRPr="00313780">
        <w:t xml:space="preserve"> performed </w:t>
      </w:r>
      <w:r w:rsidR="00867E54" w:rsidRPr="00313780">
        <w:t>in persons with or at risk for knee OA, opioid</w:t>
      </w:r>
      <w:r w:rsidR="00997D7D" w:rsidRPr="00313780">
        <w:t xml:space="preserve"> use was related to an </w:t>
      </w:r>
      <w:r w:rsidR="00867E54" w:rsidRPr="00313780">
        <w:t xml:space="preserve">increased risk for recurrent falls </w:t>
      </w:r>
      <w:r w:rsidR="00867E54" w:rsidRPr="00313780">
        <w:fldChar w:fldCharType="begin">
          <w:fldData xml:space="preserve">PEVuZE5vdGU+PENpdGU+PEF1dGhvcj5Mby1DaWdhbmljPC9BdXRob3I+PFllYXI+MjAxNzwvWWVh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</w:fldData>
        </w:fldChar>
      </w:r>
      <w:r w:rsidR="009C0A60">
        <w:instrText xml:space="preserve"> ADDIN EN.CITE </w:instrText>
      </w:r>
      <w:r w:rsidR="009C0A60">
        <w:fldChar w:fldCharType="begin">
          <w:fldData xml:space="preserve">PEVuZE5vdGU+PENpdGU+PEF1dGhvcj5Mby1DaWdhbmljPC9BdXRob3I+PFllYXI+MjAxNzwvWWVh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</w:fldData>
        </w:fldChar>
      </w:r>
      <w:r w:rsidR="009C0A60">
        <w:instrText xml:space="preserve"> ADDIN EN.CITE.DATA </w:instrText>
      </w:r>
      <w:r w:rsidR="009C0A60">
        <w:fldChar w:fldCharType="end"/>
      </w:r>
      <w:r w:rsidR="00867E54" w:rsidRPr="00313780">
        <w:fldChar w:fldCharType="separate"/>
      </w:r>
      <w:r w:rsidR="009C0A60">
        <w:rPr>
          <w:noProof/>
        </w:rPr>
        <w:t>(44)</w:t>
      </w:r>
      <w:r w:rsidR="00867E54" w:rsidRPr="00313780">
        <w:fldChar w:fldCharType="end"/>
      </w:r>
      <w:r w:rsidR="00867E54" w:rsidRPr="00313780">
        <w:t xml:space="preserve">, which is in line with our study. In that study, also persons using antidepressants had an increased risk for recurrent falls. Differences with our study were that all participants </w:t>
      </w:r>
      <w:r w:rsidR="00CE6B3D" w:rsidRPr="00313780">
        <w:t xml:space="preserve">had symptomatic knee OA or </w:t>
      </w:r>
      <w:r w:rsidR="00867E54" w:rsidRPr="00313780">
        <w:t>were at risk for</w:t>
      </w:r>
      <w:r w:rsidR="00CE6B3D" w:rsidRPr="00313780">
        <w:t xml:space="preserve"> knee OA, the </w:t>
      </w:r>
      <w:r w:rsidR="00E549AD" w:rsidRPr="00313780">
        <w:t xml:space="preserve">study sample was </w:t>
      </w:r>
      <w:r w:rsidR="00CE6B3D" w:rsidRPr="00313780">
        <w:t xml:space="preserve">younger (45-79 years), and that medication use was analyzed as a determinant and not as a mediator. </w:t>
      </w:r>
    </w:p>
    <w:p w14:paraId="60EFF62E" w14:textId="772CA857" w:rsidR="00163156" w:rsidRPr="00313780" w:rsidRDefault="00997D7D" w:rsidP="00FF446F">
      <w:pPr>
        <w:spacing w:line="480" w:lineRule="auto"/>
        <w:ind w:firstLine="708"/>
        <w:jc w:val="both"/>
      </w:pPr>
      <w:r w:rsidRPr="00313780">
        <w:t>Besides pain medication, s</w:t>
      </w:r>
      <w:r w:rsidR="00FF446F" w:rsidRPr="00313780">
        <w:t xml:space="preserve">everal </w:t>
      </w:r>
      <w:r w:rsidR="00074A5B" w:rsidRPr="00313780">
        <w:t xml:space="preserve">other factors may contribute to </w:t>
      </w:r>
      <w:r w:rsidR="00FF446F" w:rsidRPr="00313780">
        <w:t xml:space="preserve">the increased risk for recurrent falls in persons with clinical knee OA. </w:t>
      </w:r>
      <w:r w:rsidR="00555426" w:rsidRPr="00313780">
        <w:t xml:space="preserve">In a review, the role of neuromuscular changes on </w:t>
      </w:r>
      <w:r w:rsidR="00163156" w:rsidRPr="00313780">
        <w:t xml:space="preserve">dynamic postural control </w:t>
      </w:r>
      <w:r w:rsidR="00555426" w:rsidRPr="00313780">
        <w:t xml:space="preserve">were discussed </w:t>
      </w:r>
      <w:r w:rsidR="00163156" w:rsidRPr="00313780">
        <w:fldChar w:fldCharType="begin"/>
      </w:r>
      <w:r w:rsidR="009C0A60">
        <w:instrText xml:space="preserve"> ADDIN EN.CITE &lt;EndNote&gt;&lt;Cite&gt;&lt;Author&gt;Takacs&lt;/Author&gt;&lt;Year&gt;2013&lt;/Year&gt;&lt;RecNum&gt;4601&lt;/RecNum&gt;&lt;DisplayText&gt;(45)&lt;/DisplayText&gt;&lt;record&gt;&lt;rec-number&gt;4601&lt;/rec-number&gt;&lt;foreign-keys&gt;&lt;key app="EN" db-id="5zfxzrz92209r5es2r75v0pv0ds0ea9zde0f" timestamp="1496058931"&gt;4601&lt;/key&gt;&lt;/foreign-keys&gt;&lt;ref-type name="Journal Article"&gt;17&lt;/ref-type&gt;&lt;contributors&gt;&lt;authors&gt;&lt;author&gt;Takacs, J.&lt;/author&gt;&lt;author&gt;Carpenter, M. G.&lt;/author&gt;&lt;author&gt;Garland, S. J.&lt;/author&gt;&lt;author&gt;Hunt, M. A.&lt;/author&gt;&lt;/authors&gt;&lt;/contributors&gt;&lt;auth-address&gt;Department of Physical Therapy, University of British Columbia, Vancouver, Canada.&lt;/auth-address&gt;&lt;titles&gt;&lt;title&gt;The role of neuromuscular changes in aging and knee osteoarthritis on dynamic postural control&lt;/title&gt;&lt;secondary-title&gt;Aging Dis&lt;/secondary-title&gt;&lt;/titles&gt;&lt;periodical&gt;&lt;full-title&gt;Aging Dis&lt;/full-title&gt;&lt;/periodical&gt;&lt;pages&gt;84-99&lt;/pages&gt;&lt;volume&gt;4&lt;/volume&gt;&lt;number&gt;2&lt;/number&gt;&lt;keywords&gt;&lt;keyword&gt;Knee osteoarthritis&lt;/keyword&gt;&lt;keyword&gt;aging&lt;/keyword&gt;&lt;keyword&gt;balance&lt;/keyword&gt;&lt;keyword&gt;neuromuscular&lt;/keyword&gt;&lt;keyword&gt;postural control&lt;/keyword&gt;&lt;/keywords&gt;&lt;dates&gt;&lt;year&gt;2013&lt;/year&gt;&lt;pub-dates&gt;&lt;date&gt;Apr&lt;/date&gt;&lt;/pub-dates&gt;&lt;/dates&gt;&lt;isbn&gt;2152-5250 (Linking)&lt;/isbn&gt;&lt;accession-num&gt;23696951&lt;/accession-num&gt;&lt;urls&gt;&lt;related-urls&gt;&lt;url&gt;http://www.ncbi.nlm.nih.gov/pubmed/23696951&lt;/url&gt;&lt;/related-urls&gt;&lt;/urls&gt;&lt;custom2&gt;3659254&lt;/custom2&gt;&lt;/record&gt;&lt;/Cite&gt;&lt;/EndNote&gt;</w:instrText>
      </w:r>
      <w:r w:rsidR="00163156" w:rsidRPr="00313780">
        <w:fldChar w:fldCharType="separate"/>
      </w:r>
      <w:r w:rsidR="009C0A60">
        <w:rPr>
          <w:noProof/>
        </w:rPr>
        <w:t>(45)</w:t>
      </w:r>
      <w:r w:rsidR="00163156" w:rsidRPr="00313780">
        <w:fldChar w:fldCharType="end"/>
      </w:r>
      <w:r w:rsidR="00163156" w:rsidRPr="00313780">
        <w:t>.</w:t>
      </w:r>
      <w:r w:rsidR="00B2650E" w:rsidRPr="00313780">
        <w:t xml:space="preserve"> The authors conclude that greater neuromuscular deficits are seen in musculoskeletal conditions such as OA as compared with normal ageing. Neuromuscular changes in OA affecting dynamic postural control include joint pain, reduced proprioception, muscle weakness and </w:t>
      </w:r>
      <w:r w:rsidR="00AA56BA" w:rsidRPr="00313780">
        <w:t xml:space="preserve">diminished </w:t>
      </w:r>
      <w:r w:rsidR="00B2650E" w:rsidRPr="00313780">
        <w:t xml:space="preserve">muscle power </w:t>
      </w:r>
      <w:r w:rsidR="00B2650E" w:rsidRPr="00313780">
        <w:fldChar w:fldCharType="begin"/>
      </w:r>
      <w:r w:rsidR="009C0A60">
        <w:instrText xml:space="preserve"> ADDIN EN.CITE &lt;EndNote&gt;&lt;Cite&gt;&lt;Author&gt;Takacs&lt;/Author&gt;&lt;Year&gt;2013&lt;/Year&gt;&lt;RecNum&gt;4601&lt;/RecNum&gt;&lt;DisplayText&gt;(45)&lt;/DisplayText&gt;&lt;record&gt;&lt;rec-number&gt;4601&lt;/rec-number&gt;&lt;foreign-keys&gt;&lt;key app="EN" db-id="5zfxzrz92209r5es2r75v0pv0ds0ea9zde0f" timestamp="1496058931"&gt;4601&lt;/key&gt;&lt;/foreign-keys&gt;&lt;ref-type name="Journal Article"&gt;17&lt;/ref-type&gt;&lt;contributors&gt;&lt;authors&gt;&lt;author&gt;Takacs, J.&lt;/author&gt;&lt;author&gt;Carpenter, M. G.&lt;/author&gt;&lt;author&gt;Garland, S. J.&lt;/author&gt;&lt;author&gt;Hunt, M. A.&lt;/author&gt;&lt;/authors&gt;&lt;/contributors&gt;&lt;auth-address&gt;Department of Physical Therapy, University of British Columbia, Vancouver, Canada.&lt;/auth-address&gt;&lt;titles&gt;&lt;title&gt;The role of neuromuscular changes in aging and knee osteoarthritis on dynamic postural control&lt;/title&gt;&lt;secondary-title&gt;Aging Dis&lt;/secondary-title&gt;&lt;/titles&gt;&lt;periodical&gt;&lt;full-title&gt;Aging Dis&lt;/full-title&gt;&lt;/periodical&gt;&lt;pages&gt;84-99&lt;/pages&gt;&lt;volume&gt;4&lt;/volume&gt;&lt;number&gt;2&lt;/number&gt;&lt;keywords&gt;&lt;keyword&gt;Knee osteoarthritis&lt;/keyword&gt;&lt;keyword&gt;aging&lt;/keyword&gt;&lt;keyword&gt;balance&lt;/keyword&gt;&lt;keyword&gt;neuromuscular&lt;/keyword&gt;&lt;keyword&gt;postural control&lt;/keyword&gt;&lt;/keywords&gt;&lt;dates&gt;&lt;year&gt;2013&lt;/year&gt;&lt;pub-dates&gt;&lt;date&gt;Apr&lt;/date&gt;&lt;/pub-dates&gt;&lt;/dates&gt;&lt;isbn&gt;2152-5250 (Linking)&lt;/isbn&gt;&lt;accession-num&gt;23696951&lt;/accession-num&gt;&lt;urls&gt;&lt;related-urls&gt;&lt;url&gt;http://www.ncbi.nlm.nih.gov/pubmed/23696951&lt;/url&gt;&lt;/related-urls&gt;&lt;/urls&gt;&lt;custom2&gt;3659254&lt;/custom2&gt;&lt;/record&gt;&lt;/Cite&gt;&lt;/EndNote&gt;</w:instrText>
      </w:r>
      <w:r w:rsidR="00B2650E" w:rsidRPr="00313780">
        <w:fldChar w:fldCharType="separate"/>
      </w:r>
      <w:r w:rsidR="009C0A60">
        <w:rPr>
          <w:noProof/>
        </w:rPr>
        <w:t>(45)</w:t>
      </w:r>
      <w:r w:rsidR="00B2650E" w:rsidRPr="00313780">
        <w:fldChar w:fldCharType="end"/>
      </w:r>
      <w:r w:rsidR="00B2650E" w:rsidRPr="00313780">
        <w:t xml:space="preserve">. </w:t>
      </w:r>
      <w:r w:rsidR="00E549AD" w:rsidRPr="00313780">
        <w:t xml:space="preserve">More </w:t>
      </w:r>
      <w:r w:rsidR="00074A5B" w:rsidRPr="00313780">
        <w:t xml:space="preserve">advanced mobility measures than our physical performance tests </w:t>
      </w:r>
      <w:r w:rsidR="00E549AD" w:rsidRPr="00313780">
        <w:t xml:space="preserve">may </w:t>
      </w:r>
      <w:r w:rsidR="0007286A" w:rsidRPr="00313780">
        <w:t>show</w:t>
      </w:r>
      <w:r w:rsidR="00E549AD" w:rsidRPr="00313780">
        <w:t xml:space="preserve"> a mediating effect </w:t>
      </w:r>
      <w:r w:rsidR="0007286A" w:rsidRPr="00313780">
        <w:t xml:space="preserve">of neuromuscular changes </w:t>
      </w:r>
      <w:r w:rsidR="00E549AD" w:rsidRPr="00313780">
        <w:t>in the relationship between clinical OA and falls</w:t>
      </w:r>
      <w:r w:rsidR="00816655" w:rsidRPr="00313780">
        <w:t xml:space="preserve">, and </w:t>
      </w:r>
      <w:r w:rsidR="001D1444" w:rsidRPr="00313780">
        <w:t xml:space="preserve">may </w:t>
      </w:r>
      <w:r w:rsidR="00116D8C" w:rsidRPr="00313780">
        <w:t xml:space="preserve">be worthwhile to study </w:t>
      </w:r>
      <w:r w:rsidR="00816655" w:rsidRPr="00313780">
        <w:t>in future research</w:t>
      </w:r>
      <w:r w:rsidR="00E549AD" w:rsidRPr="00313780">
        <w:t xml:space="preserve">.  </w:t>
      </w:r>
    </w:p>
    <w:p w14:paraId="33480831" w14:textId="61EAA7F4" w:rsidR="00794A0C" w:rsidRPr="00313780" w:rsidRDefault="000779DB" w:rsidP="007A5788">
      <w:pPr>
        <w:spacing w:line="480" w:lineRule="auto"/>
        <w:ind w:firstLine="708"/>
        <w:jc w:val="both"/>
      </w:pPr>
      <w:r w:rsidRPr="00313780">
        <w:t xml:space="preserve">In our study, </w:t>
      </w:r>
      <w:r w:rsidR="00572AD2" w:rsidRPr="00313780">
        <w:t xml:space="preserve">6.5% of participants used opioids and </w:t>
      </w:r>
      <w:r w:rsidRPr="00313780">
        <w:t>22.3% used analgesics</w:t>
      </w:r>
      <w:r w:rsidR="006776BE" w:rsidRPr="00313780">
        <w:t xml:space="preserve"> (including opioids)</w:t>
      </w:r>
      <w:r w:rsidRPr="00313780">
        <w:t xml:space="preserve">. </w:t>
      </w:r>
      <w:r w:rsidR="00572AD2" w:rsidRPr="00313780">
        <w:t xml:space="preserve">The mediating effects of opioids </w:t>
      </w:r>
      <w:r w:rsidR="00537824" w:rsidRPr="00313780">
        <w:t xml:space="preserve">alone </w:t>
      </w:r>
      <w:r w:rsidR="00572AD2" w:rsidRPr="00313780">
        <w:t xml:space="preserve">were larger than those of analgesics. In a </w:t>
      </w:r>
      <w:r w:rsidR="00DA232F" w:rsidRPr="00313780">
        <w:t xml:space="preserve">recent </w:t>
      </w:r>
      <w:r w:rsidR="00572AD2" w:rsidRPr="00313780">
        <w:t xml:space="preserve">randomized controlled trial, </w:t>
      </w:r>
      <w:r w:rsidR="00DA232F" w:rsidRPr="00313780">
        <w:t xml:space="preserve">patients with moderate to severe back pain or hip or knee OA pain, </w:t>
      </w:r>
      <w:r w:rsidR="00DA232F" w:rsidRPr="00313780">
        <w:rPr>
          <w:lang w:val="en"/>
        </w:rPr>
        <w:t>the use of opioid vs non</w:t>
      </w:r>
      <w:r w:rsidR="00FD4063" w:rsidRPr="00313780">
        <w:rPr>
          <w:lang w:val="en"/>
        </w:rPr>
        <w:t>-</w:t>
      </w:r>
      <w:r w:rsidR="00DA232F" w:rsidRPr="00313780">
        <w:rPr>
          <w:lang w:val="en"/>
        </w:rPr>
        <w:t>opioid medication therapy did not result in significantly better pain-rela</w:t>
      </w:r>
      <w:r w:rsidR="00116D8C" w:rsidRPr="00313780">
        <w:rPr>
          <w:lang w:val="en"/>
        </w:rPr>
        <w:t>ted function over 12 month</w:t>
      </w:r>
      <w:r w:rsidR="0007286A" w:rsidRPr="00313780">
        <w:rPr>
          <w:lang w:val="en"/>
        </w:rPr>
        <w:t>s</w:t>
      </w:r>
      <w:r w:rsidR="00116D8C" w:rsidRPr="00313780">
        <w:rPr>
          <w:lang w:val="en"/>
        </w:rPr>
        <w:t>. The authors</w:t>
      </w:r>
      <w:r w:rsidR="00DA232F" w:rsidRPr="00313780">
        <w:rPr>
          <w:lang w:val="en"/>
        </w:rPr>
        <w:t xml:space="preserve"> conclude that their results do not support initiation of opioid therapy for moderate to severe chronic back pain or hip or knee osteoarthritis pain </w:t>
      </w:r>
      <w:r w:rsidR="00DA232F" w:rsidRPr="00313780">
        <w:rPr>
          <w:lang w:val="en"/>
        </w:rPr>
        <w:fldChar w:fldCharType="begin">
          <w:fldData xml:space="preserve">PEVuZE5vdGU+PENpdGU+PEF1dGhvcj5LcmViczwvQXV0aG9yPjxZZWFyPjIwMTg8L1llYXI+PFJl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</w:fldData>
        </w:fldChar>
      </w:r>
      <w:r w:rsidR="009C0A60">
        <w:rPr>
          <w:lang w:val="en"/>
        </w:rPr>
        <w:instrText xml:space="preserve"> ADDIN EN.CITE </w:instrText>
      </w:r>
      <w:r w:rsidR="009C0A60">
        <w:rPr>
          <w:lang w:val="en"/>
        </w:rPr>
        <w:fldChar w:fldCharType="begin">
          <w:fldData xml:space="preserve">PEVuZE5vdGU+PENpdGU+PEF1dGhvcj5LcmViczwvQXV0aG9yPjxZZWFyPjIwMTg8L1llYXI+PFJl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</w:fldData>
        </w:fldChar>
      </w:r>
      <w:r w:rsidR="009C0A60">
        <w:rPr>
          <w:lang w:val="en"/>
        </w:rPr>
        <w:instrText xml:space="preserve"> ADDIN EN.CITE.DATA </w:instrText>
      </w:r>
      <w:r w:rsidR="009C0A60">
        <w:rPr>
          <w:lang w:val="en"/>
        </w:rPr>
      </w:r>
      <w:r w:rsidR="009C0A60">
        <w:rPr>
          <w:lang w:val="en"/>
        </w:rPr>
        <w:fldChar w:fldCharType="end"/>
      </w:r>
      <w:r w:rsidR="00DA232F" w:rsidRPr="00313780">
        <w:rPr>
          <w:lang w:val="en"/>
        </w:rPr>
      </w:r>
      <w:r w:rsidR="00DA232F" w:rsidRPr="00313780">
        <w:rPr>
          <w:lang w:val="en"/>
        </w:rPr>
        <w:fldChar w:fldCharType="separate"/>
      </w:r>
      <w:r w:rsidR="009C0A60">
        <w:rPr>
          <w:noProof/>
          <w:lang w:val="en"/>
        </w:rPr>
        <w:t>(46)</w:t>
      </w:r>
      <w:r w:rsidR="00DA232F" w:rsidRPr="00313780">
        <w:rPr>
          <w:lang w:val="en"/>
        </w:rPr>
        <w:fldChar w:fldCharType="end"/>
      </w:r>
      <w:r w:rsidR="00DA232F" w:rsidRPr="00313780">
        <w:rPr>
          <w:lang w:val="en"/>
        </w:rPr>
        <w:t xml:space="preserve">. </w:t>
      </w:r>
      <w:r w:rsidR="00537824" w:rsidRPr="00313780">
        <w:rPr>
          <w:lang w:val="en"/>
        </w:rPr>
        <w:t xml:space="preserve">In addition, a recent meta-analysis concluded that </w:t>
      </w:r>
      <w:r w:rsidR="00174C1D" w:rsidRPr="00313780">
        <w:rPr>
          <w:lang w:val="en"/>
        </w:rPr>
        <w:t xml:space="preserve">oral opioids were associated with an increased risk of </w:t>
      </w:r>
      <w:r w:rsidR="00B10290" w:rsidRPr="00313780">
        <w:rPr>
          <w:lang w:val="en"/>
        </w:rPr>
        <w:t>adverse events of the gastrointestinal</w:t>
      </w:r>
      <w:r w:rsidR="00174C1D" w:rsidRPr="00313780">
        <w:rPr>
          <w:lang w:val="en"/>
        </w:rPr>
        <w:t xml:space="preserve">, </w:t>
      </w:r>
      <w:r w:rsidR="00B10290" w:rsidRPr="00313780">
        <w:rPr>
          <w:lang w:val="en"/>
        </w:rPr>
        <w:t>dermatologic</w:t>
      </w:r>
      <w:r w:rsidR="00174C1D" w:rsidRPr="00313780">
        <w:rPr>
          <w:lang w:val="en"/>
        </w:rPr>
        <w:t xml:space="preserve"> and </w:t>
      </w:r>
      <w:r w:rsidR="00B10290" w:rsidRPr="00313780">
        <w:rPr>
          <w:lang w:val="en"/>
        </w:rPr>
        <w:t>central nervous system</w:t>
      </w:r>
      <w:r w:rsidR="00174C1D" w:rsidRPr="00313780">
        <w:rPr>
          <w:lang w:val="en"/>
        </w:rPr>
        <w:t xml:space="preserve"> </w:t>
      </w:r>
      <w:r w:rsidR="00537824" w:rsidRPr="00313780">
        <w:rPr>
          <w:lang w:val="en"/>
        </w:rPr>
        <w:fldChar w:fldCharType="begin">
          <w:fldData xml:space="preserve">PEVuZE5vdGU+PENpdGU+PEF1dGhvcj5GdWdnbGU8L0F1dGhvcj48WWVhcj4yMDE5PC9ZZWFyPjxS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</w:fldData>
        </w:fldChar>
      </w:r>
      <w:r w:rsidR="009C0A60">
        <w:rPr>
          <w:lang w:val="en"/>
        </w:rPr>
        <w:instrText xml:space="preserve"> ADDIN EN.CITE </w:instrText>
      </w:r>
      <w:r w:rsidR="009C0A60">
        <w:rPr>
          <w:lang w:val="en"/>
        </w:rPr>
        <w:fldChar w:fldCharType="begin">
          <w:fldData xml:space="preserve">PEVuZE5vdGU+PENpdGU+PEF1dGhvcj5GdWdnbGU8L0F1dGhvcj48WWVhcj4yMDE5PC9ZZWFyPjxS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</w:fldData>
        </w:fldChar>
      </w:r>
      <w:r w:rsidR="009C0A60">
        <w:rPr>
          <w:lang w:val="en"/>
        </w:rPr>
        <w:instrText xml:space="preserve"> ADDIN EN.CITE.DATA </w:instrText>
      </w:r>
      <w:r w:rsidR="009C0A60">
        <w:rPr>
          <w:lang w:val="en"/>
        </w:rPr>
      </w:r>
      <w:r w:rsidR="009C0A60">
        <w:rPr>
          <w:lang w:val="en"/>
        </w:rPr>
        <w:fldChar w:fldCharType="end"/>
      </w:r>
      <w:r w:rsidR="00537824" w:rsidRPr="00313780">
        <w:rPr>
          <w:lang w:val="en"/>
        </w:rPr>
      </w:r>
      <w:r w:rsidR="00537824" w:rsidRPr="00313780">
        <w:rPr>
          <w:lang w:val="en"/>
        </w:rPr>
        <w:fldChar w:fldCharType="separate"/>
      </w:r>
      <w:r w:rsidR="009C0A60">
        <w:rPr>
          <w:noProof/>
          <w:lang w:val="en"/>
        </w:rPr>
        <w:t>(47)</w:t>
      </w:r>
      <w:r w:rsidR="00537824" w:rsidRPr="00313780">
        <w:rPr>
          <w:lang w:val="en"/>
        </w:rPr>
        <w:fldChar w:fldCharType="end"/>
      </w:r>
      <w:r w:rsidR="00537824" w:rsidRPr="00313780">
        <w:rPr>
          <w:lang w:val="en"/>
        </w:rPr>
        <w:t xml:space="preserve">.  They recommend to follow </w:t>
      </w:r>
      <w:r w:rsidR="00174C1D" w:rsidRPr="00313780">
        <w:rPr>
          <w:lang w:val="en"/>
        </w:rPr>
        <w:t xml:space="preserve">the </w:t>
      </w:r>
      <w:r w:rsidR="00B10290" w:rsidRPr="00313780">
        <w:rPr>
          <w:lang w:val="en"/>
        </w:rPr>
        <w:t>treatment algorithm of the taskforce of the European Society for Clinical and Economic Aspects of Osteoporosis and Osteoarthritis (</w:t>
      </w:r>
      <w:r w:rsidR="00174C1D" w:rsidRPr="00313780">
        <w:rPr>
          <w:lang w:val="en"/>
        </w:rPr>
        <w:t>ESCEO</w:t>
      </w:r>
      <w:r w:rsidR="00B10290" w:rsidRPr="00313780">
        <w:rPr>
          <w:lang w:val="en"/>
        </w:rPr>
        <w:t>)</w:t>
      </w:r>
      <w:r w:rsidR="00174C1D" w:rsidRPr="00313780">
        <w:rPr>
          <w:lang w:val="en"/>
        </w:rPr>
        <w:t>, which recommends that opioids should only be used as a step 3 trea</w:t>
      </w:r>
      <w:r w:rsidR="00754401" w:rsidRPr="00313780">
        <w:rPr>
          <w:lang w:val="en"/>
        </w:rPr>
        <w:t>t</w:t>
      </w:r>
      <w:r w:rsidR="00174C1D" w:rsidRPr="00313780">
        <w:rPr>
          <w:lang w:val="en"/>
        </w:rPr>
        <w:t xml:space="preserve">ment in case of severely  symptomatic OA, and preferably </w:t>
      </w:r>
      <w:r w:rsidR="00537824" w:rsidRPr="00313780">
        <w:rPr>
          <w:lang w:val="en"/>
        </w:rPr>
        <w:t>for short periods</w:t>
      </w:r>
      <w:r w:rsidR="00174C1D" w:rsidRPr="00313780">
        <w:rPr>
          <w:lang w:val="en"/>
        </w:rPr>
        <w:t xml:space="preserve"> of time</w:t>
      </w:r>
      <w:r w:rsidR="00537824" w:rsidRPr="00313780">
        <w:rPr>
          <w:lang w:val="en"/>
        </w:rPr>
        <w:t xml:space="preserve"> </w:t>
      </w:r>
      <w:r w:rsidR="00537824" w:rsidRPr="00313780">
        <w:rPr>
          <w:lang w:val="en"/>
        </w:rPr>
        <w:fldChar w:fldCharType="begin">
          <w:fldData xml:space="preserve">PEVuZE5vdGU+PENpdGU+PEF1dGhvcj5GdWdnbGU8L0F1dGhvcj48WWVhcj4yMDE5PC9ZZWFyPjxS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</w:fldData>
        </w:fldChar>
      </w:r>
      <w:r w:rsidR="009C0A60">
        <w:rPr>
          <w:lang w:val="en"/>
        </w:rPr>
        <w:instrText xml:space="preserve"> ADDIN EN.CITE </w:instrText>
      </w:r>
      <w:r w:rsidR="009C0A60">
        <w:rPr>
          <w:lang w:val="en"/>
        </w:rPr>
        <w:fldChar w:fldCharType="begin">
          <w:fldData xml:space="preserve">PEVuZE5vdGU+PENpdGU+PEF1dGhvcj5GdWdnbGU8L0F1dGhvcj48WWVhcj4yMDE5PC9ZZWFyPjxS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</w:fldData>
        </w:fldChar>
      </w:r>
      <w:r w:rsidR="009C0A60">
        <w:rPr>
          <w:lang w:val="en"/>
        </w:rPr>
        <w:instrText xml:space="preserve"> ADDIN EN.CITE.DATA </w:instrText>
      </w:r>
      <w:r w:rsidR="009C0A60">
        <w:rPr>
          <w:lang w:val="en"/>
        </w:rPr>
      </w:r>
      <w:r w:rsidR="009C0A60">
        <w:rPr>
          <w:lang w:val="en"/>
        </w:rPr>
        <w:fldChar w:fldCharType="end"/>
      </w:r>
      <w:r w:rsidR="00537824" w:rsidRPr="00313780">
        <w:rPr>
          <w:lang w:val="en"/>
        </w:rPr>
      </w:r>
      <w:r w:rsidR="00537824" w:rsidRPr="00313780">
        <w:rPr>
          <w:lang w:val="en"/>
        </w:rPr>
        <w:fldChar w:fldCharType="separate"/>
      </w:r>
      <w:r w:rsidR="009C0A60">
        <w:rPr>
          <w:noProof/>
          <w:lang w:val="en"/>
        </w:rPr>
        <w:t>(47, 48)</w:t>
      </w:r>
      <w:r w:rsidR="00537824" w:rsidRPr="00313780">
        <w:rPr>
          <w:lang w:val="en"/>
        </w:rPr>
        <w:fldChar w:fldCharType="end"/>
      </w:r>
      <w:r w:rsidR="00501EF8" w:rsidRPr="00313780">
        <w:rPr>
          <w:lang w:val="en"/>
        </w:rPr>
        <w:t>, which we fully agree with</w:t>
      </w:r>
      <w:r w:rsidR="00537824" w:rsidRPr="00313780">
        <w:rPr>
          <w:lang w:val="en"/>
        </w:rPr>
        <w:t xml:space="preserve">. </w:t>
      </w:r>
      <w:r w:rsidR="00590071" w:rsidRPr="00313780">
        <w:rPr>
          <w:lang w:val="en"/>
        </w:rPr>
        <w:t xml:space="preserve">It should be noted that </w:t>
      </w:r>
      <w:r w:rsidR="00DA232F" w:rsidRPr="00313780">
        <w:rPr>
          <w:lang w:val="en"/>
        </w:rPr>
        <w:t xml:space="preserve">when patients are already using opioids, one should be </w:t>
      </w:r>
      <w:r w:rsidR="006E34B1" w:rsidRPr="00313780">
        <w:rPr>
          <w:lang w:val="en"/>
        </w:rPr>
        <w:t xml:space="preserve">very </w:t>
      </w:r>
      <w:r w:rsidR="00DA232F" w:rsidRPr="00313780">
        <w:rPr>
          <w:lang w:val="en"/>
        </w:rPr>
        <w:t>careful in stopping this medication</w:t>
      </w:r>
      <w:r w:rsidR="001A4A95" w:rsidRPr="00313780">
        <w:rPr>
          <w:lang w:val="en"/>
        </w:rPr>
        <w:t xml:space="preserve">, </w:t>
      </w:r>
      <w:r w:rsidR="00C048F7" w:rsidRPr="00313780">
        <w:rPr>
          <w:lang w:val="en"/>
        </w:rPr>
        <w:t xml:space="preserve">as pain itself might also increase </w:t>
      </w:r>
      <w:r w:rsidR="001A4A95" w:rsidRPr="00313780">
        <w:rPr>
          <w:lang w:val="en"/>
        </w:rPr>
        <w:t xml:space="preserve">the </w:t>
      </w:r>
      <w:r w:rsidR="00C048F7" w:rsidRPr="00313780">
        <w:rPr>
          <w:lang w:val="en"/>
        </w:rPr>
        <w:t>fall risk</w:t>
      </w:r>
      <w:r w:rsidR="001A4A95" w:rsidRPr="00313780">
        <w:rPr>
          <w:lang w:val="en"/>
        </w:rPr>
        <w:t xml:space="preserve"> (e.g. </w:t>
      </w:r>
      <w:r w:rsidR="001A4A95" w:rsidRPr="00313780">
        <w:rPr>
          <w:lang w:val="en"/>
        </w:rPr>
        <w:fldChar w:fldCharType="begin">
          <w:fldData xml:space="preserve">PEVuZE5vdGU+PENpdGU+PEF1dGhvcj5NdXJha2k8L0F1dGhvcj48WWVhcj4yMDExPC9ZZWFyPjxS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</w:fldData>
        </w:fldChar>
      </w:r>
      <w:r w:rsidR="009C0A60">
        <w:rPr>
          <w:lang w:val="en"/>
        </w:rPr>
        <w:instrText xml:space="preserve"> ADDIN EN.CITE </w:instrText>
      </w:r>
      <w:r w:rsidR="009C0A60">
        <w:rPr>
          <w:lang w:val="en"/>
        </w:rPr>
        <w:fldChar w:fldCharType="begin">
          <w:fldData xml:space="preserve">PEVuZE5vdGU+PENpdGU+PEF1dGhvcj5NdXJha2k8L0F1dGhvcj48WWVhcj4yMDExPC9ZZWFyPjxS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</w:fldData>
        </w:fldChar>
      </w:r>
      <w:r w:rsidR="009C0A60">
        <w:rPr>
          <w:lang w:val="en"/>
        </w:rPr>
        <w:instrText xml:space="preserve"> ADDIN EN.CITE.DATA </w:instrText>
      </w:r>
      <w:r w:rsidR="009C0A60">
        <w:rPr>
          <w:lang w:val="en"/>
        </w:rPr>
      </w:r>
      <w:r w:rsidR="009C0A60">
        <w:rPr>
          <w:lang w:val="en"/>
        </w:rPr>
        <w:fldChar w:fldCharType="end"/>
      </w:r>
      <w:r w:rsidR="001A4A95" w:rsidRPr="00313780">
        <w:rPr>
          <w:lang w:val="en"/>
        </w:rPr>
      </w:r>
      <w:r w:rsidR="001A4A95" w:rsidRPr="00313780">
        <w:rPr>
          <w:lang w:val="en"/>
        </w:rPr>
        <w:fldChar w:fldCharType="separate"/>
      </w:r>
      <w:r w:rsidR="009C0A60">
        <w:rPr>
          <w:noProof/>
          <w:lang w:val="en"/>
        </w:rPr>
        <w:t>(49)</w:t>
      </w:r>
      <w:r w:rsidR="001A4A95" w:rsidRPr="00313780">
        <w:rPr>
          <w:lang w:val="en"/>
        </w:rPr>
        <w:fldChar w:fldCharType="end"/>
      </w:r>
      <w:r w:rsidR="001A4A95" w:rsidRPr="00313780">
        <w:rPr>
          <w:lang w:val="en"/>
        </w:rPr>
        <w:t xml:space="preserve">) and stopping opioids might have other </w:t>
      </w:r>
      <w:r w:rsidR="006E34B1" w:rsidRPr="00313780">
        <w:rPr>
          <w:lang w:val="en"/>
        </w:rPr>
        <w:t xml:space="preserve">undesirable </w:t>
      </w:r>
      <w:r w:rsidR="001A4A95" w:rsidRPr="00313780">
        <w:rPr>
          <w:lang w:val="en"/>
        </w:rPr>
        <w:t>consequences</w:t>
      </w:r>
      <w:r w:rsidR="00DA232F" w:rsidRPr="00313780">
        <w:rPr>
          <w:lang w:val="en"/>
        </w:rPr>
        <w:t xml:space="preserve">. </w:t>
      </w:r>
      <w:r w:rsidR="009D70C7" w:rsidRPr="00313780">
        <w:rPr>
          <w:lang w:val="en"/>
        </w:rPr>
        <w:t>Based on our results and the above trial, o</w:t>
      </w:r>
      <w:r w:rsidR="006E34B1" w:rsidRPr="00313780">
        <w:rPr>
          <w:lang w:val="en"/>
        </w:rPr>
        <w:t>ne might consider lowering the dose and/or replacing opioid by non</w:t>
      </w:r>
      <w:r w:rsidR="00FD4063" w:rsidRPr="00313780">
        <w:rPr>
          <w:lang w:val="en"/>
        </w:rPr>
        <w:t>-</w:t>
      </w:r>
      <w:r w:rsidR="006E34B1" w:rsidRPr="00313780">
        <w:rPr>
          <w:lang w:val="en"/>
        </w:rPr>
        <w:t xml:space="preserve">opioid medication therapy while </w:t>
      </w:r>
      <w:r w:rsidR="00957C8E" w:rsidRPr="00313780">
        <w:rPr>
          <w:lang w:val="en"/>
        </w:rPr>
        <w:t>closely</w:t>
      </w:r>
      <w:r w:rsidR="006E34B1" w:rsidRPr="00313780">
        <w:rPr>
          <w:lang w:val="en"/>
        </w:rPr>
        <w:t xml:space="preserve"> monitoring pain levels. </w:t>
      </w:r>
      <w:r w:rsidR="00DA232F" w:rsidRPr="00313780">
        <w:rPr>
          <w:lang w:val="en"/>
        </w:rPr>
        <w:t xml:space="preserve">In addition, one might discuss </w:t>
      </w:r>
      <w:r w:rsidR="00806F90" w:rsidRPr="00313780">
        <w:t>alternative</w:t>
      </w:r>
      <w:r w:rsidR="00A666BE" w:rsidRPr="00313780">
        <w:t xml:space="preserve"> therapies for relieving pain </w:t>
      </w:r>
      <w:r w:rsidR="00DA232F" w:rsidRPr="00313780">
        <w:t>together with the patient</w:t>
      </w:r>
      <w:r w:rsidR="00501EF8" w:rsidRPr="00313780">
        <w:t>, such as physiotherapy and weight loss</w:t>
      </w:r>
      <w:r w:rsidR="00DA232F" w:rsidRPr="00313780">
        <w:t>.</w:t>
      </w:r>
      <w:r w:rsidR="00A666BE" w:rsidRPr="00313780">
        <w:t xml:space="preserve"> </w:t>
      </w:r>
      <w:r w:rsidR="00DA232F" w:rsidRPr="00313780">
        <w:t>For example, in a Cochrane review it was c</w:t>
      </w:r>
      <w:r w:rsidR="00806F90" w:rsidRPr="00313780">
        <w:t>onc</w:t>
      </w:r>
      <w:r w:rsidR="00DA232F" w:rsidRPr="00313780">
        <w:t xml:space="preserve">luded that land-based therapeutic </w:t>
      </w:r>
      <w:r w:rsidR="00806F90" w:rsidRPr="00313780">
        <w:t>exercise</w:t>
      </w:r>
      <w:r w:rsidR="00DA232F" w:rsidRPr="00313780">
        <w:t xml:space="preserve"> in knee OA provides short term benefit in </w:t>
      </w:r>
      <w:r w:rsidR="00806F90" w:rsidRPr="00313780">
        <w:t>terms</w:t>
      </w:r>
      <w:r w:rsidR="00DA232F" w:rsidRPr="00313780">
        <w:t xml:space="preserve"> of reduced pain (high quality evidence) </w:t>
      </w:r>
      <w:r w:rsidR="00DA232F" w:rsidRPr="00313780">
        <w:fldChar w:fldCharType="begin"/>
      </w:r>
      <w:r w:rsidR="009C0A60">
        <w:instrText xml:space="preserve"> ADDIN EN.CITE &lt;EndNote&gt;&lt;Cite&gt;&lt;Author&gt;Fransen&lt;/Author&gt;&lt;Year&gt;2015&lt;/Year&gt;&lt;RecNum&gt;4618&lt;/RecNum&gt;&lt;DisplayText&gt;(50)&lt;/DisplayText&gt;&lt;record&gt;&lt;rec-number&gt;4618&lt;/rec-number&gt;&lt;foreign-keys&gt;&lt;key app="EN" db-id="5zfxzrz92209r5es2r75v0pv0ds0ea9zde0f" timestamp="1531403351"&gt;4618&lt;/key&gt;&lt;/foreign-keys&gt;&lt;ref-type name="Journal Article"&gt;17&lt;/ref-type&gt;&lt;contributors&gt;&lt;authors&gt;&lt;author&gt;Fransen, M.&lt;/author&gt;&lt;author&gt;McConnell, S.&lt;/author&gt;&lt;author&gt;Harmer, A. R.&lt;/author&gt;&lt;author&gt;Van der Esch, M.&lt;/author&gt;&lt;author&gt;Simic, M.&lt;/author&gt;&lt;author&gt;Bennell, K. L.&lt;/author&gt;&lt;/authors&gt;&lt;/contributors&gt;&lt;auth-address&gt;Faculty of Health Sciences, University of Sydney, Room 0212, Cumberland Campus C42, Sydney, New South Wales, Australia, 1825.&lt;/auth-address&gt;&lt;titles&gt;&lt;title&gt;Exercise for osteoarthritis of the knee&lt;/title&gt;&lt;secondary-title&gt;Cochrane Database Syst Rev&lt;/secondary-title&gt;&lt;/titles&gt;&lt;periodical&gt;&lt;full-title&gt;Cochrane Database Syst Rev&lt;/full-title&gt;&lt;/periodical&gt;&lt;pages&gt;CD004376&lt;/pages&gt;&lt;volume&gt;1&lt;/volume&gt;&lt;keywords&gt;&lt;keyword&gt;Arthralgia/rehabilitation&lt;/keyword&gt;&lt;keyword&gt;*Exercise Therapy&lt;/keyword&gt;&lt;keyword&gt;Humans&lt;/keyword&gt;&lt;keyword&gt;Osteoarthritis, Knee/*rehabilitation&lt;/keyword&gt;&lt;keyword&gt;Randomized Controlled Trials as Topic&lt;/keyword&gt;&lt;/keywords&gt;&lt;dates&gt;&lt;year&gt;2015&lt;/year&gt;&lt;pub-dates&gt;&lt;date&gt;Jan 9&lt;/date&gt;&lt;/pub-dates&gt;&lt;/dates&gt;&lt;isbn&gt;1469-493X (Electronic)&amp;#xD;1361-6137 (Linking)&lt;/isbn&gt;&lt;accession-num&gt;25569281&lt;/accession-num&gt;&lt;urls&gt;&lt;related-urls&gt;&lt;url&gt;https://www.ncbi.nlm.nih.gov/pubmed/25569281&lt;/url&gt;&lt;/related-urls&gt;&lt;/urls&gt;&lt;electronic-resource-num&gt;10.1002/14651858.CD004376.pub3&lt;/electronic-resource-num&gt;&lt;/record&gt;&lt;/Cite&gt;&lt;/EndNote&gt;</w:instrText>
      </w:r>
      <w:r w:rsidR="00DA232F" w:rsidRPr="00313780">
        <w:fldChar w:fldCharType="separate"/>
      </w:r>
      <w:r w:rsidR="009C0A60">
        <w:rPr>
          <w:noProof/>
        </w:rPr>
        <w:t>(50)</w:t>
      </w:r>
      <w:r w:rsidR="00DA232F" w:rsidRPr="00313780">
        <w:fldChar w:fldCharType="end"/>
      </w:r>
      <w:r w:rsidR="00DA232F" w:rsidRPr="00313780">
        <w:t>. Finally</w:t>
      </w:r>
      <w:r w:rsidR="00AA55C0" w:rsidRPr="00313780">
        <w:t xml:space="preserve">, other </w:t>
      </w:r>
      <w:r w:rsidR="00794A0C" w:rsidRPr="00313780">
        <w:t xml:space="preserve">fall prevention strategies that have proven to be successful in persons at risk for falls, such as multifactorial interventions and exercise </w:t>
      </w:r>
      <w:r w:rsidR="00D83A8A" w:rsidRPr="00313780">
        <w:fldChar w:fldCharType="begin"/>
      </w:r>
      <w:r w:rsidR="009C0A60">
        <w:instrText xml:space="preserve"> ADDIN EN.CITE &lt;EndNote&gt;&lt;Cite&gt;&lt;Author&gt;Gillespie&lt;/Author&gt;&lt;Year&gt;2012&lt;/Year&gt;&lt;RecNum&gt;4589&lt;/RecNum&gt;&lt;DisplayText&gt;(51)&lt;/DisplayText&gt;&lt;record&gt;&lt;rec-number&gt;4589&lt;/rec-number&gt;&lt;foreign-keys&gt;&lt;key app="EN" db-id="5zfxzrz92209r5es2r75v0pv0ds0ea9zde0f" timestamp="1493737576"&gt;4589&lt;/key&gt;&lt;/foreign-keys&gt;&lt;ref-type name="Journal Article"&gt;17&lt;/ref-type&gt;&lt;contributors&gt;&lt;authors&gt;&lt;author&gt;Gillespie, L. D.&lt;/author&gt;&lt;author&gt;Robertson, M. C.&lt;/author&gt;&lt;author&gt;Gillespie, W. J.&lt;/author&gt;&lt;author&gt;Sherrington, C.&lt;/author&gt;&lt;author&gt;Gates, S.&lt;/author&gt;&lt;author&gt;Clemson, L. M.&lt;/author&gt;&lt;author&gt;Lamb, S. E.&lt;/author&gt;&lt;/authors&gt;&lt;/contributors&gt;&lt;auth-address&gt;Department of Medicine, Dunedin School of Medicine, University of Otago, Dunedin, New Zealand. lesley.gillespie@otago.ac.nz.&lt;/auth-address&gt;&lt;titles&gt;&lt;title&gt;Interventions for preventing falls in older people living in the community&lt;/title&gt;&lt;secondary-title&gt;Cochrane Database Syst Rev&lt;/secondary-title&gt;&lt;/titles&gt;&lt;periodical&gt;&lt;full-title&gt;Cochrane Database Syst Rev&lt;/full-title&gt;&lt;/periodical&gt;&lt;pages&gt;CD007146&lt;/pages&gt;&lt;number&gt;9&lt;/number&gt;&lt;keywords&gt;&lt;keyword&gt;Accidental Falls/*prevention &amp;amp; control&lt;/keyword&gt;&lt;keyword&gt;Accidents, Home/*prevention &amp;amp; control&lt;/keyword&gt;&lt;keyword&gt;Aged&lt;/keyword&gt;&lt;keyword&gt;Bone Density Conservation Agents/administration &amp;amp; dosage&lt;/keyword&gt;&lt;keyword&gt;Environment Design&lt;/keyword&gt;&lt;keyword&gt;Exercise&lt;/keyword&gt;&lt;keyword&gt;Female&lt;/keyword&gt;&lt;keyword&gt;Humans&lt;/keyword&gt;&lt;keyword&gt;Independent Living/injuries&lt;/keyword&gt;&lt;keyword&gt;Male&lt;/keyword&gt;&lt;keyword&gt;Patient Education as Topic&lt;/keyword&gt;&lt;keyword&gt;Randomized Controlled Trials as Topic&lt;/keyword&gt;&lt;keyword&gt;Tai Ji&lt;/keyword&gt;&lt;keyword&gt;Vitamin D/administration &amp;amp; dosage&lt;/keyword&gt;&lt;/keywords&gt;&lt;dates&gt;&lt;year&gt;2012&lt;/year&gt;&lt;pub-dates&gt;&lt;date&gt;Sep 12&lt;/date&gt;&lt;/pub-dates&gt;&lt;/dates&gt;&lt;isbn&gt;1469-493X (Electronic)&amp;#xD;1361-6137 (Linking)&lt;/isbn&gt;&lt;accession-num&gt;22972103&lt;/accession-num&gt;&lt;urls&gt;&lt;related-urls&gt;&lt;url&gt;http://www.ncbi.nlm.nih.gov/pubmed/22972103&lt;/url&gt;&lt;/related-urls&gt;&lt;/urls&gt;&lt;electronic-resource-num&gt;10.1002/14651858.CD007146.pub3&lt;/electronic-resource-num&gt;&lt;/record&gt;&lt;/Cite&gt;&lt;/EndNote&gt;</w:instrText>
      </w:r>
      <w:r w:rsidR="00D83A8A" w:rsidRPr="00313780">
        <w:fldChar w:fldCharType="separate"/>
      </w:r>
      <w:r w:rsidR="009C0A60">
        <w:rPr>
          <w:noProof/>
        </w:rPr>
        <w:t>(51)</w:t>
      </w:r>
      <w:r w:rsidR="00D83A8A" w:rsidRPr="00313780">
        <w:fldChar w:fldCharType="end"/>
      </w:r>
      <w:r w:rsidR="00794A0C" w:rsidRPr="00313780">
        <w:t xml:space="preserve"> should be studied in</w:t>
      </w:r>
      <w:r w:rsidR="002745E8" w:rsidRPr="00313780">
        <w:t>,</w:t>
      </w:r>
      <w:r w:rsidR="00794A0C" w:rsidRPr="00313780">
        <w:t xml:space="preserve"> </w:t>
      </w:r>
      <w:r w:rsidR="002745E8" w:rsidRPr="00313780">
        <w:t xml:space="preserve">and adapted for </w:t>
      </w:r>
      <w:r w:rsidR="00794A0C" w:rsidRPr="00313780">
        <w:t>persons with OA</w:t>
      </w:r>
      <w:r w:rsidR="001F7780" w:rsidRPr="00313780">
        <w:t xml:space="preserve">. </w:t>
      </w:r>
    </w:p>
    <w:p w14:paraId="0E27968D" w14:textId="3BD93AFE" w:rsidR="0081100F" w:rsidRPr="00313780" w:rsidRDefault="0081100F" w:rsidP="0081100F">
      <w:pPr>
        <w:spacing w:line="480" w:lineRule="auto"/>
        <w:ind w:firstLine="708"/>
        <w:jc w:val="both"/>
      </w:pPr>
      <w:r w:rsidRPr="00313780">
        <w:t xml:space="preserve">Strengths of this study are the clinical definition of hip and knee OA according to the ACR criteria; the prospective design of the EPOSA study; </w:t>
      </w:r>
      <w:r w:rsidR="006426D4" w:rsidRPr="00313780">
        <w:t xml:space="preserve">the ability to study different mediators; and </w:t>
      </w:r>
      <w:r w:rsidRPr="00313780">
        <w:t xml:space="preserve">the large representative sample from five different European countries. </w:t>
      </w:r>
      <w:r w:rsidR="00661B9F">
        <w:t>It should be noted that a</w:t>
      </w:r>
      <w:r w:rsidR="004760D4">
        <w:t xml:space="preserve">lthough our clinical definition of hip and knee OA was based on the </w:t>
      </w:r>
      <w:r w:rsidR="004760D4" w:rsidRPr="00084A24">
        <w:t>ACR clinical classification criteria</w:t>
      </w:r>
      <w:r w:rsidR="004760D4">
        <w:t xml:space="preserve">, some misclassification might have occurred. </w:t>
      </w:r>
      <w:r w:rsidRPr="00313780">
        <w:t>A</w:t>
      </w:r>
      <w:r w:rsidR="004760D4">
        <w:t>nother</w:t>
      </w:r>
      <w:r w:rsidRPr="00313780">
        <w:t xml:space="preserve"> weakness may be the retrospective self-report of falls as compared to using prospective diaries. </w:t>
      </w:r>
      <w:r w:rsidR="004760D4">
        <w:t>P</w:t>
      </w:r>
      <w:r w:rsidRPr="00313780">
        <w:t xml:space="preserve">revious research has shown that sensitivity lies between 80-89% and specificity between 91-95% for the recall of falls in the previous year </w:t>
      </w:r>
      <w:r w:rsidRPr="00313780">
        <w:fldChar w:fldCharType="begin"/>
      </w:r>
      <w:r w:rsidR="009C0A60">
        <w:instrText xml:space="preserve"> ADDIN EN.CITE &lt;EndNote&gt;&lt;Cite&gt;&lt;Author&gt;Ganz&lt;/Author&gt;&lt;Year&gt;2005&lt;/Year&gt;&lt;RecNum&gt;4598&lt;/RecNum&gt;&lt;DisplayText&gt;(52)&lt;/DisplayText&gt;&lt;record&gt;&lt;rec-number&gt;4598&lt;/rec-number&gt;&lt;foreign-keys&gt;&lt;key app="EN" db-id="5zfxzrz92209r5es2r75v0pv0ds0ea9zde0f" timestamp="1495814234"&gt;4598&lt;/key&gt;&lt;/foreign-keys&gt;&lt;ref-type name="Journal Article"&gt;17&lt;/ref-type&gt;&lt;contributors&gt;&lt;authors&gt;&lt;author&gt;Ganz, D. A.&lt;/author&gt;&lt;author&gt;Higashi, T.&lt;/author&gt;&lt;author&gt;Rubenstein, L. Z.&lt;/author&gt;&lt;/authors&gt;&lt;/contributors&gt;&lt;auth-address&gt;Robert Wood Johnson Clinical Scholars Program, Los Angeles, California 90024, USA. dganz@mednet.ucla.edu&lt;/auth-address&gt;&lt;titles&gt;&lt;title&gt;Monitoring falls in cohort studies of community-dwelling older people: effect of the recall interval&lt;/title&gt;&lt;secondary-title&gt;J Am Geriatr Soc&lt;/secondary-title&gt;&lt;/titles&gt;&lt;periodical&gt;&lt;full-title&gt;J Am Geriatr Soc&lt;/full-title&gt;&lt;/periodical&gt;&lt;pages&gt;2190-4&lt;/pages&gt;&lt;volume&gt;53&lt;/volume&gt;&lt;number&gt;12&lt;/number&gt;&lt;keywords&gt;&lt;keyword&gt;Accidental Falls/*prevention &amp;amp; control/statistics &amp;amp; numerical data&lt;/keyword&gt;&lt;keyword&gt;Aged&lt;/keyword&gt;&lt;keyword&gt;Aged, 80 and over&lt;/keyword&gt;&lt;keyword&gt;Female&lt;/keyword&gt;&lt;keyword&gt;Humans&lt;/keyword&gt;&lt;keyword&gt;Male&lt;/keyword&gt;&lt;keyword&gt;*Mental Recall&lt;/keyword&gt;&lt;keyword&gt;Middle Aged&lt;/keyword&gt;&lt;keyword&gt;Population Surveillance/*methods&lt;/keyword&gt;&lt;keyword&gt;Reproducibility of Results&lt;/keyword&gt;&lt;keyword&gt;Sensitivity and Specificity&lt;/keyword&gt;&lt;keyword&gt;Time Factors&lt;/keyword&gt;&lt;/keywords&gt;&lt;dates&gt;&lt;year&gt;2005&lt;/year&gt;&lt;pub-dates&gt;&lt;date&gt;Dec&lt;/date&gt;&lt;/pub-dates&gt;&lt;/dates&gt;&lt;isbn&gt;0002-8614 (Print)&amp;#xD;0002-8614 (Linking)&lt;/isbn&gt;&lt;accession-num&gt;16398908&lt;/accession-num&gt;&lt;urls&gt;&lt;related-urls&gt;&lt;url&gt;http://www.ncbi.nlm.nih.gov/pubmed/16398908&lt;/url&gt;&lt;/related-urls&gt;&lt;/urls&gt;&lt;electronic-resource-num&gt;10.1111/j.1532-5415.2005.00509.x&lt;/electronic-resource-num&gt;&lt;/record&gt;&lt;/Cite&gt;&lt;/EndNote&gt;</w:instrText>
      </w:r>
      <w:r w:rsidRPr="00313780">
        <w:fldChar w:fldCharType="separate"/>
      </w:r>
      <w:r w:rsidR="009C0A60">
        <w:rPr>
          <w:noProof/>
        </w:rPr>
        <w:t>(52)</w:t>
      </w:r>
      <w:r w:rsidRPr="00313780">
        <w:fldChar w:fldCharType="end"/>
      </w:r>
      <w:r w:rsidR="004760D4">
        <w:t>, indicating that some misclassification might have occurred. This may especially be true for persons having cognitive deficits</w:t>
      </w:r>
      <w:r w:rsidRPr="00313780">
        <w:t xml:space="preserve">. In addition, </w:t>
      </w:r>
      <w:r w:rsidR="00E022BB" w:rsidRPr="00313780">
        <w:t xml:space="preserve">it was not possible to adjust for pain as it was highly correlated with our definition of clinical OA. Therefore, we cannot exclude that pain itself is a mediator in the relationship between clinical OA and falls. Finally, </w:t>
      </w:r>
      <w:r w:rsidRPr="00313780">
        <w:t xml:space="preserve">because of the low prevalence of hip OA, we might have </w:t>
      </w:r>
      <w:r w:rsidR="004B0C50" w:rsidRPr="00313780">
        <w:t xml:space="preserve">had too low power to detect </w:t>
      </w:r>
      <w:r w:rsidRPr="00313780">
        <w:t xml:space="preserve">an association here. </w:t>
      </w:r>
    </w:p>
    <w:p w14:paraId="211AFA75" w14:textId="58D2553C" w:rsidR="0054788D" w:rsidRPr="00313780" w:rsidRDefault="002B50BA" w:rsidP="0054788D">
      <w:pPr>
        <w:spacing w:line="480" w:lineRule="auto"/>
        <w:ind w:firstLine="708"/>
        <w:jc w:val="both"/>
      </w:pPr>
      <w:r w:rsidRPr="00313780">
        <w:t xml:space="preserve">In conclusion, </w:t>
      </w:r>
      <w:r w:rsidR="00501EF8" w:rsidRPr="00313780">
        <w:t xml:space="preserve">this study highlights the risk of recurrent falls in patients with </w:t>
      </w:r>
      <w:r w:rsidRPr="00313780">
        <w:t xml:space="preserve">clinical knee OA. </w:t>
      </w:r>
      <w:r w:rsidR="0092150E" w:rsidRPr="00313780">
        <w:t xml:space="preserve">This relationship was mediated </w:t>
      </w:r>
      <w:r w:rsidR="0092150E" w:rsidRPr="00313780">
        <w:rPr>
          <w:bCs/>
        </w:rPr>
        <w:t>by the use of pain medication</w:t>
      </w:r>
      <w:r w:rsidR="00501EF8" w:rsidRPr="00313780">
        <w:rPr>
          <w:bCs/>
        </w:rPr>
        <w:t>, particularly opioids</w:t>
      </w:r>
      <w:r w:rsidR="0092150E" w:rsidRPr="00313780">
        <w:rPr>
          <w:bCs/>
        </w:rPr>
        <w:t xml:space="preserve">. </w:t>
      </w:r>
      <w:r w:rsidR="00501EF8" w:rsidRPr="00313780">
        <w:rPr>
          <w:bCs/>
        </w:rPr>
        <w:t xml:space="preserve">This needs to be considered when discussing the risk benefit ratio of prescribing these medications. </w:t>
      </w:r>
      <w:r w:rsidR="0092150E" w:rsidRPr="00313780">
        <w:rPr>
          <w:bCs/>
        </w:rPr>
        <w:t>In addition, other mechanisms leading to an increased fall risk in persons with clinical knee OA</w:t>
      </w:r>
      <w:r w:rsidR="004B0C50" w:rsidRPr="00313780">
        <w:rPr>
          <w:bCs/>
        </w:rPr>
        <w:t xml:space="preserve">, such as </w:t>
      </w:r>
      <w:r w:rsidR="004B0C50" w:rsidRPr="00313780">
        <w:t>neuromuscular changes</w:t>
      </w:r>
      <w:r w:rsidR="004B0C50" w:rsidRPr="00313780">
        <w:rPr>
          <w:bCs/>
        </w:rPr>
        <w:t xml:space="preserve"> and pain, </w:t>
      </w:r>
      <w:r w:rsidR="0092150E" w:rsidRPr="00313780">
        <w:rPr>
          <w:bCs/>
        </w:rPr>
        <w:t xml:space="preserve">should be studied in future research. </w:t>
      </w:r>
    </w:p>
    <w:p w14:paraId="60A1C880" w14:textId="77777777" w:rsidR="0054788D" w:rsidRPr="00313780" w:rsidRDefault="0054788D">
      <w:pPr>
        <w:spacing w:after="200" w:line="276" w:lineRule="auto"/>
      </w:pPr>
      <w:r w:rsidRPr="00313780">
        <w:br w:type="page"/>
      </w:r>
    </w:p>
    <w:p w14:paraId="2C85649E" w14:textId="77777777" w:rsidR="005E64C7" w:rsidRPr="00313780" w:rsidRDefault="005E64C7" w:rsidP="005E64C7">
      <w:pPr>
        <w:spacing w:line="480" w:lineRule="auto"/>
        <w:jc w:val="both"/>
        <w:rPr>
          <w:b/>
          <w:bCs/>
        </w:rPr>
      </w:pPr>
      <w:r w:rsidRPr="00313780">
        <w:rPr>
          <w:b/>
          <w:bCs/>
        </w:rPr>
        <w:t>Acknowledgements</w:t>
      </w:r>
    </w:p>
    <w:p w14:paraId="25431587" w14:textId="492AE2DD" w:rsidR="008965F4" w:rsidRPr="00313780" w:rsidRDefault="005E64C7" w:rsidP="003F536F">
      <w:pPr>
        <w:spacing w:line="480" w:lineRule="auto"/>
        <w:jc w:val="both"/>
        <w:rPr>
          <w:b/>
          <w:bCs/>
        </w:rPr>
      </w:pPr>
      <w:r w:rsidRPr="00313780">
        <w:rPr>
          <w:bCs/>
        </w:rPr>
        <w:t>The authors would like to thank the participants of the study, the interviewers and the funders of the study.</w:t>
      </w:r>
    </w:p>
    <w:p w14:paraId="1240FA40" w14:textId="7469F437" w:rsidR="00633833" w:rsidRPr="00E33848" w:rsidRDefault="002C34DF" w:rsidP="00633833">
      <w:pPr>
        <w:pStyle w:val="CommentText"/>
        <w:spacing w:line="480" w:lineRule="auto"/>
        <w:rPr>
          <w:b/>
          <w:bCs/>
          <w:sz w:val="24"/>
          <w:szCs w:val="24"/>
        </w:rPr>
      </w:pPr>
      <w:r w:rsidRPr="00E33848">
        <w:rPr>
          <w:sz w:val="24"/>
          <w:szCs w:val="24"/>
          <w:lang w:val="en"/>
        </w:rPr>
        <w:t xml:space="preserve">The Longitudinal Aging Study Amsterdam (LASA) </w:t>
      </w:r>
      <w:r>
        <w:rPr>
          <w:sz w:val="24"/>
          <w:szCs w:val="24"/>
          <w:lang w:val="en"/>
        </w:rPr>
        <w:t>i</w:t>
      </w:r>
      <w:r w:rsidRPr="00E33848">
        <w:rPr>
          <w:sz w:val="24"/>
          <w:szCs w:val="24"/>
          <w:lang w:val="en"/>
        </w:rPr>
        <w:t xml:space="preserve">s financially supported by the Dutch Ministry of Health, Welfare and Sports (grant no </w:t>
      </w:r>
      <w:r w:rsidRPr="007A3B97">
        <w:rPr>
          <w:sz w:val="24"/>
          <w:szCs w:val="24"/>
        </w:rPr>
        <w:t>311669, grant recipient D.J.H. Deeg</w:t>
      </w:r>
      <w:r w:rsidRPr="007A3B97">
        <w:rPr>
          <w:sz w:val="24"/>
          <w:szCs w:val="24"/>
          <w:lang w:val="en"/>
        </w:rPr>
        <w:t xml:space="preserve">). </w:t>
      </w:r>
      <w:r w:rsidRPr="00E33848">
        <w:rPr>
          <w:sz w:val="24"/>
          <w:szCs w:val="24"/>
          <w:lang w:val="en"/>
        </w:rPr>
        <w:t>The Peñagrande study was partially supported by the National Fund for Health Research (Fondo de Investigaciones en Salud) of Spain (grant no FIS PI 05/1898; FIS RETICEF RD06/0013/1013 and FIS PS09/</w:t>
      </w:r>
      <w:r w:rsidRPr="007F0ADF">
        <w:rPr>
          <w:sz w:val="24"/>
          <w:szCs w:val="24"/>
          <w:lang w:val="en"/>
        </w:rPr>
        <w:t xml:space="preserve">02143, grant recipients </w:t>
      </w:r>
      <w:r w:rsidRPr="007F0ADF">
        <w:rPr>
          <w:color w:val="000000"/>
          <w:sz w:val="24"/>
          <w:szCs w:val="24"/>
        </w:rPr>
        <w:t>A. Otero, M.V. Castell</w:t>
      </w:r>
      <w:r w:rsidRPr="007F0ADF">
        <w:rPr>
          <w:sz w:val="24"/>
          <w:szCs w:val="24"/>
          <w:lang w:val="en"/>
        </w:rPr>
        <w:t>). The</w:t>
      </w:r>
      <w:r w:rsidRPr="00E33848">
        <w:rPr>
          <w:sz w:val="24"/>
          <w:szCs w:val="24"/>
          <w:lang w:val="en"/>
        </w:rPr>
        <w:t xml:space="preserve"> Hertfordshire Cohort Study </w:t>
      </w:r>
      <w:r>
        <w:rPr>
          <w:sz w:val="24"/>
          <w:szCs w:val="24"/>
          <w:lang w:val="en"/>
        </w:rPr>
        <w:t>i</w:t>
      </w:r>
      <w:r w:rsidRPr="00E33848">
        <w:rPr>
          <w:sz w:val="24"/>
          <w:szCs w:val="24"/>
          <w:lang w:val="en"/>
        </w:rPr>
        <w:t xml:space="preserve">s supported by the Medical Research Council of Great Britain, </w:t>
      </w:r>
      <w:r w:rsidRPr="00354A38">
        <w:rPr>
          <w:color w:val="1C1D1E"/>
          <w:sz w:val="24"/>
          <w:szCs w:val="24"/>
          <w:shd w:val="clear" w:color="auto" w:fill="FFFFFF"/>
          <w:lang w:val="en-GB"/>
        </w:rPr>
        <w:t xml:space="preserve">Versus Arthritis, the British Heart Foundation and the International Osteoporosis Foundation (grant no </w:t>
      </w:r>
      <w:r w:rsidRPr="00354A38">
        <w:rPr>
          <w:sz w:val="24"/>
          <w:szCs w:val="24"/>
          <w:lang w:val="en-GB"/>
        </w:rPr>
        <w:t>MRC_MC_UP_A620_</w:t>
      </w:r>
      <w:r w:rsidRPr="007A3B97">
        <w:rPr>
          <w:sz w:val="24"/>
          <w:szCs w:val="24"/>
          <w:lang w:val="en-GB"/>
        </w:rPr>
        <w:t xml:space="preserve">1014, </w:t>
      </w:r>
      <w:r w:rsidRPr="007A3B97">
        <w:rPr>
          <w:sz w:val="24"/>
          <w:szCs w:val="24"/>
          <w:shd w:val="clear" w:color="auto" w:fill="FFFFFF"/>
          <w:lang w:val="en-GB"/>
        </w:rPr>
        <w:t>grant recipients C. Cooper, E. Dennison)</w:t>
      </w:r>
      <w:r w:rsidRPr="007A3B97">
        <w:rPr>
          <w:sz w:val="24"/>
          <w:szCs w:val="24"/>
          <w:lang w:val="en"/>
        </w:rPr>
        <w:t xml:space="preserve">. The Italian cohort was </w:t>
      </w:r>
      <w:r w:rsidRPr="007A3B97">
        <w:rPr>
          <w:sz w:val="24"/>
          <w:szCs w:val="24"/>
        </w:rPr>
        <w:t>supported by the National Research Council of Italy (CNR), Research Project “Aging: molecular and technological innovations for improving the health of the elderly population" (Prot. MIUR 2867, grant recipient: S. Maggi).</w:t>
      </w:r>
      <w:r w:rsidRPr="007A3B97">
        <w:rPr>
          <w:sz w:val="24"/>
          <w:szCs w:val="24"/>
          <w:lang w:val="en"/>
        </w:rPr>
        <w:t xml:space="preserve"> </w:t>
      </w:r>
      <w:r w:rsidRPr="007A3B97">
        <w:rPr>
          <w:sz w:val="24"/>
          <w:szCs w:val="24"/>
        </w:rPr>
        <w:t xml:space="preserve">The Swedish Twin Registry is managed by Karolinska Institutet and receives funding through the Swedish Research Council (grant no 2017-00641, grant recipient Karolinska Institutet). </w:t>
      </w:r>
      <w:r w:rsidR="00633833" w:rsidRPr="00E33848">
        <w:rPr>
          <w:sz w:val="24"/>
          <w:szCs w:val="24"/>
          <w:lang w:val="en"/>
        </w:rPr>
        <w:t xml:space="preserve">The funders were not involved in the study design, data collection, analysis and interpretation of data; in the writing of the manuscript; and in the decision to submit the manuscript for publication. </w:t>
      </w:r>
    </w:p>
    <w:p w14:paraId="226A322D" w14:textId="52986B1B" w:rsidR="008965F4" w:rsidRPr="00313780" w:rsidRDefault="008965F4" w:rsidP="008965F4">
      <w:pPr>
        <w:spacing w:line="480" w:lineRule="auto"/>
        <w:rPr>
          <w:b/>
          <w:bCs/>
        </w:rPr>
      </w:pPr>
      <w:r w:rsidRPr="00313780">
        <w:rPr>
          <w:b/>
          <w:bCs/>
        </w:rPr>
        <w:br w:type="page"/>
      </w:r>
    </w:p>
    <w:p w14:paraId="36298469" w14:textId="79147F72" w:rsidR="00B46498" w:rsidRPr="00313780" w:rsidRDefault="003D7818" w:rsidP="008049AF">
      <w:pPr>
        <w:spacing w:line="480" w:lineRule="auto"/>
        <w:jc w:val="both"/>
        <w:rPr>
          <w:b/>
          <w:bCs/>
        </w:rPr>
      </w:pPr>
      <w:r w:rsidRPr="00313780">
        <w:rPr>
          <w:b/>
          <w:bCs/>
        </w:rPr>
        <w:t>References</w:t>
      </w:r>
    </w:p>
    <w:p w14:paraId="71C983B0" w14:textId="77777777" w:rsidR="00E2787E" w:rsidRPr="00313780" w:rsidRDefault="00E2787E" w:rsidP="008049AF">
      <w:pPr>
        <w:spacing w:line="480" w:lineRule="auto"/>
        <w:jc w:val="both"/>
      </w:pPr>
    </w:p>
    <w:p w14:paraId="00C2CF7C" w14:textId="49ECD6B5" w:rsidR="009C0A60" w:rsidRPr="002B18D4" w:rsidRDefault="00E2787E" w:rsidP="009C0A60">
      <w:pPr>
        <w:pStyle w:val="EndNoteBibliography"/>
        <w:rPr>
          <w:lang w:val="en-US"/>
        </w:rPr>
      </w:pPr>
      <w:r w:rsidRPr="00313780">
        <w:fldChar w:fldCharType="begin"/>
      </w:r>
      <w:r w:rsidRPr="00313780">
        <w:rPr>
          <w:lang w:val="en-US"/>
        </w:rPr>
        <w:instrText xml:space="preserve"> ADDIN EN.REFLIST </w:instrText>
      </w:r>
      <w:r w:rsidRPr="00313780">
        <w:fldChar w:fldCharType="separate"/>
      </w:r>
      <w:r w:rsidR="009C0A60" w:rsidRPr="002B18D4">
        <w:rPr>
          <w:lang w:val="en-US"/>
        </w:rPr>
        <w:t>1.</w:t>
      </w:r>
      <w:r w:rsidR="009C0A60" w:rsidRPr="002B18D4">
        <w:rPr>
          <w:lang w:val="en-US"/>
        </w:rPr>
        <w:tab/>
        <w:t xml:space="preserve">Tromp AM, Smit JH, Deeg DJ, Bouter LM, Lips P. Predictors for falls and fractures in the </w:t>
      </w:r>
      <w:r w:rsidR="00F6092C" w:rsidRPr="002B18D4">
        <w:rPr>
          <w:lang w:val="en-US"/>
        </w:rPr>
        <w:t>L</w:t>
      </w:r>
      <w:r w:rsidR="009C0A60" w:rsidRPr="002B18D4">
        <w:rPr>
          <w:lang w:val="en-US"/>
        </w:rPr>
        <w:t xml:space="preserve">ongitudinal </w:t>
      </w:r>
      <w:r w:rsidR="00F6092C" w:rsidRPr="002B18D4">
        <w:rPr>
          <w:lang w:val="en-US"/>
        </w:rPr>
        <w:t>A</w:t>
      </w:r>
      <w:r w:rsidR="009C0A60" w:rsidRPr="002B18D4">
        <w:rPr>
          <w:lang w:val="en-US"/>
        </w:rPr>
        <w:t xml:space="preserve">ging </w:t>
      </w:r>
      <w:r w:rsidR="00F6092C" w:rsidRPr="002B18D4">
        <w:rPr>
          <w:lang w:val="en-US"/>
        </w:rPr>
        <w:t>Study A</w:t>
      </w:r>
      <w:r w:rsidR="009C0A60" w:rsidRPr="002B18D4">
        <w:rPr>
          <w:lang w:val="en-US"/>
        </w:rPr>
        <w:t>msterdam. J Bone Miner Res 1998;13:1932-9.</w:t>
      </w:r>
    </w:p>
    <w:p w14:paraId="4302F564" w14:textId="77777777" w:rsidR="009C0A60" w:rsidRPr="009C0A60" w:rsidRDefault="009C0A60" w:rsidP="009C0A60">
      <w:pPr>
        <w:pStyle w:val="EndNoteBibliography"/>
      </w:pPr>
      <w:r w:rsidRPr="002B18D4">
        <w:rPr>
          <w:lang w:val="en-US"/>
        </w:rPr>
        <w:t>2.</w:t>
      </w:r>
      <w:r w:rsidRPr="002B18D4">
        <w:rPr>
          <w:lang w:val="en-US"/>
        </w:rPr>
        <w:tab/>
        <w:t xml:space="preserve">Tinetti ME, Speechley M, Ginter SF. Risk factors for falls among elderly persons living in the community. </w:t>
      </w:r>
      <w:r w:rsidRPr="009C0A60">
        <w:t>N Engl J Med 1988;319:1701-7.</w:t>
      </w:r>
    </w:p>
    <w:p w14:paraId="608A5D41" w14:textId="379D0BE8" w:rsidR="009C0A60" w:rsidRPr="002B18D4" w:rsidRDefault="009C0A60" w:rsidP="009C0A60">
      <w:pPr>
        <w:pStyle w:val="EndNoteBibliography"/>
        <w:rPr>
          <w:lang w:val="en-US"/>
        </w:rPr>
      </w:pPr>
      <w:r w:rsidRPr="009C0A60">
        <w:t>3.</w:t>
      </w:r>
      <w:r w:rsidRPr="009C0A60">
        <w:tab/>
        <w:t xml:space="preserve">Rapp K, Freiberger E, Todd C, Klenk J, Becker C, Denkinger M, et al. </w:t>
      </w:r>
      <w:r w:rsidRPr="00F31C36">
        <w:rPr>
          <w:lang w:val="en-US"/>
        </w:rPr>
        <w:t xml:space="preserve">Fall incidence in </w:t>
      </w:r>
      <w:r w:rsidR="00F31C36" w:rsidRPr="00F31C36">
        <w:rPr>
          <w:lang w:val="en-US"/>
        </w:rPr>
        <w:t>G</w:t>
      </w:r>
      <w:r w:rsidRPr="00F31C36">
        <w:rPr>
          <w:lang w:val="en-US"/>
        </w:rPr>
        <w:t xml:space="preserve">ermany: Results of two population-based studies, and comparison of retrospective and prospective falls data collection methods. </w:t>
      </w:r>
      <w:r w:rsidRPr="002B18D4">
        <w:rPr>
          <w:lang w:val="en-US"/>
        </w:rPr>
        <w:t>BMC Geriatr 2014;14:105.</w:t>
      </w:r>
    </w:p>
    <w:p w14:paraId="22450209" w14:textId="77777777" w:rsidR="009C0A60" w:rsidRPr="002B18D4" w:rsidRDefault="009C0A60" w:rsidP="009C0A60">
      <w:pPr>
        <w:pStyle w:val="EndNoteBibliography"/>
        <w:rPr>
          <w:lang w:val="en-US"/>
        </w:rPr>
      </w:pPr>
      <w:r w:rsidRPr="002B18D4">
        <w:rPr>
          <w:lang w:val="en-US"/>
        </w:rPr>
        <w:t>4.</w:t>
      </w:r>
      <w:r w:rsidRPr="002B18D4">
        <w:rPr>
          <w:lang w:val="en-US"/>
        </w:rPr>
        <w:tab/>
        <w:t>Campbell AJ, Borrie MJ, Spears GF, Jackson SL, Brown JS, Fitzgerald JL. Circumstances and consequences of falls experienced by a community population 70 years and over during a prospective study. Age Ageing 1990;19:136-41.</w:t>
      </w:r>
    </w:p>
    <w:p w14:paraId="62156C9F" w14:textId="77777777" w:rsidR="009C0A60" w:rsidRPr="002B18D4" w:rsidRDefault="009C0A60" w:rsidP="009C0A60">
      <w:pPr>
        <w:pStyle w:val="EndNoteBibliography"/>
        <w:rPr>
          <w:lang w:val="en-US"/>
        </w:rPr>
      </w:pPr>
      <w:r w:rsidRPr="002B18D4">
        <w:rPr>
          <w:lang w:val="en-US"/>
        </w:rPr>
        <w:t>5.</w:t>
      </w:r>
      <w:r w:rsidRPr="002B18D4">
        <w:rPr>
          <w:lang w:val="en-US"/>
        </w:rPr>
        <w:tab/>
        <w:t>Laurence BD, Michel L. The fall in older adults: Physical and cognitive problems. Curr Aging Sci 2017;10:185-200.</w:t>
      </w:r>
    </w:p>
    <w:p w14:paraId="19B083B1" w14:textId="77777777" w:rsidR="009C0A60" w:rsidRPr="002B18D4" w:rsidRDefault="009C0A60" w:rsidP="009C0A60">
      <w:pPr>
        <w:pStyle w:val="EndNoteBibliography"/>
        <w:rPr>
          <w:lang w:val="en-US"/>
        </w:rPr>
      </w:pPr>
      <w:r w:rsidRPr="002B18D4">
        <w:rPr>
          <w:lang w:val="en-US"/>
        </w:rPr>
        <w:t>6.</w:t>
      </w:r>
      <w:r w:rsidRPr="002B18D4">
        <w:rPr>
          <w:lang w:val="en-US"/>
        </w:rPr>
        <w:tab/>
        <w:t>Stel VS, Smit JH, Pluijm SMF, Lips P. Consequences of falling in older men and women and risk factors for health service use and functional decline. Age Ageing 2004;33:58-65.</w:t>
      </w:r>
    </w:p>
    <w:p w14:paraId="38167C7E" w14:textId="77777777" w:rsidR="009C0A60" w:rsidRPr="002B18D4" w:rsidRDefault="009C0A60" w:rsidP="009C0A60">
      <w:pPr>
        <w:pStyle w:val="EndNoteBibliography"/>
        <w:rPr>
          <w:lang w:val="en-US"/>
        </w:rPr>
      </w:pPr>
      <w:r w:rsidRPr="002B18D4">
        <w:rPr>
          <w:lang w:val="en-US"/>
        </w:rPr>
        <w:t>7.</w:t>
      </w:r>
      <w:r w:rsidRPr="002B18D4">
        <w:rPr>
          <w:lang w:val="en-US"/>
        </w:rPr>
        <w:tab/>
        <w:t>Southerland LT, Stephens JA, Robinson S, Falk J, Phieffer L, Rosenthal JA, et al. Head trauma from falling increases subsequent emergency department visits more than other fall-related injuries in older adults. J Am Geriatr Soc 2016;64:870-4.</w:t>
      </w:r>
    </w:p>
    <w:p w14:paraId="4EDACF29" w14:textId="77777777" w:rsidR="009C0A60" w:rsidRPr="002B18D4" w:rsidRDefault="009C0A60" w:rsidP="009C0A60">
      <w:pPr>
        <w:pStyle w:val="EndNoteBibliography"/>
        <w:rPr>
          <w:lang w:val="en-US"/>
        </w:rPr>
      </w:pPr>
      <w:r w:rsidRPr="002B18D4">
        <w:rPr>
          <w:lang w:val="en-US"/>
        </w:rPr>
        <w:t>8.</w:t>
      </w:r>
      <w:r w:rsidRPr="002B18D4">
        <w:rPr>
          <w:lang w:val="en-US"/>
        </w:rPr>
        <w:tab/>
        <w:t>Tinetti ME, Mendes de Leon CF, Doucette JT, Baker DI. Fear of falling and fall-related efficacy in relationship to functioning among community-living elders. J Gerontol 1994;49:M140-7.</w:t>
      </w:r>
    </w:p>
    <w:p w14:paraId="089EC4E5" w14:textId="77777777" w:rsidR="009C0A60" w:rsidRPr="002B18D4" w:rsidRDefault="009C0A60" w:rsidP="009C0A60">
      <w:pPr>
        <w:pStyle w:val="EndNoteBibliography"/>
        <w:rPr>
          <w:lang w:val="en-US"/>
        </w:rPr>
      </w:pPr>
      <w:r w:rsidRPr="002B18D4">
        <w:rPr>
          <w:lang w:val="en-US"/>
        </w:rPr>
        <w:t>9.</w:t>
      </w:r>
      <w:r w:rsidRPr="002B18D4">
        <w:rPr>
          <w:lang w:val="en-US"/>
        </w:rPr>
        <w:tab/>
        <w:t>Tinetti ME, Williams CS. The effect of falls and fall injuries on functioning in community- dwelling older persons. J Gerontol A Biol Sci Med Sci 1998;53:112-9.</w:t>
      </w:r>
    </w:p>
    <w:p w14:paraId="28210A20" w14:textId="77777777" w:rsidR="009C0A60" w:rsidRPr="002B18D4" w:rsidRDefault="009C0A60" w:rsidP="009C0A60">
      <w:pPr>
        <w:pStyle w:val="EndNoteBibliography"/>
        <w:rPr>
          <w:lang w:val="en-US"/>
        </w:rPr>
      </w:pPr>
      <w:r w:rsidRPr="002B18D4">
        <w:rPr>
          <w:lang w:val="en-US"/>
        </w:rPr>
        <w:t>10.</w:t>
      </w:r>
      <w:r w:rsidRPr="002B18D4">
        <w:rPr>
          <w:lang w:val="en-US"/>
        </w:rPr>
        <w:tab/>
        <w:t>Tinetti ME, Williams CS. Falls, injuries due to falls, and the risk of admission to a nursing home. N Engl J Med 1997;337:1279-84.</w:t>
      </w:r>
    </w:p>
    <w:p w14:paraId="66F1A499" w14:textId="77777777" w:rsidR="009C0A60" w:rsidRPr="002B18D4" w:rsidRDefault="009C0A60" w:rsidP="009C0A60">
      <w:pPr>
        <w:pStyle w:val="EndNoteBibliography"/>
        <w:rPr>
          <w:lang w:val="en-US"/>
        </w:rPr>
      </w:pPr>
      <w:r w:rsidRPr="002B18D4">
        <w:rPr>
          <w:lang w:val="en-US"/>
        </w:rPr>
        <w:t>11.</w:t>
      </w:r>
      <w:r w:rsidRPr="002B18D4">
        <w:rPr>
          <w:lang w:val="en-US"/>
        </w:rPr>
        <w:tab/>
        <w:t>Polinder S, Haagsma J, Panneman M, Scholten A, Brugmans M, Van Beeck E. The economic burden of injury: Health care and productivity costs of injuries in the netherlands. Accid Anal Prev 2016;93:92-100.</w:t>
      </w:r>
    </w:p>
    <w:p w14:paraId="7553BF33" w14:textId="77777777" w:rsidR="009C0A60" w:rsidRPr="002B18D4" w:rsidRDefault="009C0A60" w:rsidP="009C0A60">
      <w:pPr>
        <w:pStyle w:val="EndNoteBibliography"/>
        <w:rPr>
          <w:lang w:val="en-US"/>
        </w:rPr>
      </w:pPr>
      <w:r w:rsidRPr="002B18D4">
        <w:rPr>
          <w:lang w:val="en-US"/>
        </w:rPr>
        <w:t>12.</w:t>
      </w:r>
      <w:r w:rsidRPr="002B18D4">
        <w:rPr>
          <w:lang w:val="en-US"/>
        </w:rPr>
        <w:tab/>
        <w:t>Altman RD. Classification of disease: Osteoarthritis. Semin Arthritis Rheum 1991;20:40-7.</w:t>
      </w:r>
    </w:p>
    <w:p w14:paraId="76D57677" w14:textId="77777777" w:rsidR="009C0A60" w:rsidRPr="002B18D4" w:rsidRDefault="009C0A60" w:rsidP="009C0A60">
      <w:pPr>
        <w:pStyle w:val="EndNoteBibliography"/>
        <w:rPr>
          <w:lang w:val="en-US"/>
        </w:rPr>
      </w:pPr>
      <w:r w:rsidRPr="002B18D4">
        <w:rPr>
          <w:lang w:val="en-US"/>
        </w:rPr>
        <w:t>13.</w:t>
      </w:r>
      <w:r w:rsidRPr="002B18D4">
        <w:rPr>
          <w:lang w:val="en-US"/>
        </w:rPr>
        <w:tab/>
        <w:t>Arden NK, Nevitt MC, Lane NE, Gore LR, Hochberg MC, Scott JC, et al. Osteoarthritis and risk of falls, rates of bone loss, and osteoporotic fractures. Arthritis and Rheumatism 1999;42:1378-85.</w:t>
      </w:r>
    </w:p>
    <w:p w14:paraId="747027A4" w14:textId="339ECB61" w:rsidR="009C0A60" w:rsidRPr="009C0A60" w:rsidRDefault="009C0A60" w:rsidP="009C0A60">
      <w:pPr>
        <w:pStyle w:val="EndNoteBibliography"/>
      </w:pPr>
      <w:r w:rsidRPr="002B18D4">
        <w:rPr>
          <w:lang w:val="en-US"/>
        </w:rPr>
        <w:t>14.</w:t>
      </w:r>
      <w:r w:rsidRPr="002B18D4">
        <w:rPr>
          <w:lang w:val="en-US"/>
        </w:rPr>
        <w:tab/>
        <w:t xml:space="preserve">Prieto-Alhambra D, Nogues X, Javaid MK, Wyman A, Arden NK, Azagra R, et al. </w:t>
      </w:r>
      <w:r w:rsidRPr="00607EC2">
        <w:rPr>
          <w:lang w:val="en-US"/>
        </w:rPr>
        <w:t>An increased rate of falling leads to a rise in fracture risk in postmenopausal women with self-reported osteoarthritis: A prospective multinational cohort study (</w:t>
      </w:r>
      <w:r w:rsidR="00B149C8" w:rsidRPr="00607EC2">
        <w:rPr>
          <w:lang w:val="en-US"/>
        </w:rPr>
        <w:t>G</w:t>
      </w:r>
      <w:r w:rsidR="00607EC2">
        <w:rPr>
          <w:lang w:val="en-US"/>
        </w:rPr>
        <w:t>LOW</w:t>
      </w:r>
      <w:r w:rsidRPr="00607EC2">
        <w:rPr>
          <w:lang w:val="en-US"/>
        </w:rPr>
        <w:t xml:space="preserve">). </w:t>
      </w:r>
      <w:r w:rsidRPr="009C0A60">
        <w:t>Ann Rheum Dis 2013;72:911-7.</w:t>
      </w:r>
    </w:p>
    <w:p w14:paraId="6B9C7973" w14:textId="77777777" w:rsidR="009C0A60" w:rsidRPr="002B18D4" w:rsidRDefault="009C0A60" w:rsidP="009C0A60">
      <w:pPr>
        <w:pStyle w:val="EndNoteBibliography"/>
        <w:rPr>
          <w:lang w:val="en-US"/>
        </w:rPr>
      </w:pPr>
      <w:r w:rsidRPr="009C0A60">
        <w:t>15.</w:t>
      </w:r>
      <w:r w:rsidRPr="009C0A60">
        <w:tab/>
        <w:t xml:space="preserve">Dore AL, Golightly YM, Mercer VS, Shi XA, Renner JB, Jordan JM, et al. </w:t>
      </w:r>
      <w:r w:rsidRPr="002B18D4">
        <w:rPr>
          <w:lang w:val="en-US"/>
        </w:rPr>
        <w:t>Lower-extremity osteoarthritis and the risk of falls in a community-based longitudinal study of adults with and without osteoarthritis. Arthritis Care Res (Hoboken) 2015;67:633-9.</w:t>
      </w:r>
    </w:p>
    <w:p w14:paraId="39B8BA9B" w14:textId="77777777" w:rsidR="009C0A60" w:rsidRPr="002B18D4" w:rsidRDefault="009C0A60" w:rsidP="009C0A60">
      <w:pPr>
        <w:pStyle w:val="EndNoteBibliography"/>
        <w:rPr>
          <w:lang w:val="en-US"/>
        </w:rPr>
      </w:pPr>
      <w:r w:rsidRPr="002B18D4">
        <w:rPr>
          <w:lang w:val="en-US"/>
        </w:rPr>
        <w:t>16.</w:t>
      </w:r>
      <w:r w:rsidRPr="002B18D4">
        <w:rPr>
          <w:lang w:val="en-US"/>
        </w:rPr>
        <w:tab/>
        <w:t>Smith TO, Higson E, Pearson M, Mansfield M. Is there an increased risk of falls and fractures in people with early diagnosed hip and knee osteoarthritis? Data from the osteoarthritis initiative. Int J Rheum Dis 2016.</w:t>
      </w:r>
    </w:p>
    <w:p w14:paraId="20DBF9BF" w14:textId="01E94BDF" w:rsidR="009C0A60" w:rsidRPr="002B18D4" w:rsidRDefault="009C0A60" w:rsidP="009C0A60">
      <w:pPr>
        <w:pStyle w:val="EndNoteBibliography"/>
        <w:rPr>
          <w:lang w:val="en-US"/>
        </w:rPr>
      </w:pPr>
      <w:r w:rsidRPr="002B18D4">
        <w:rPr>
          <w:lang w:val="en-US"/>
        </w:rPr>
        <w:t>17.</w:t>
      </w:r>
      <w:r w:rsidRPr="002B18D4">
        <w:rPr>
          <w:lang w:val="en-US"/>
        </w:rPr>
        <w:tab/>
        <w:t xml:space="preserve">Barbour KE, Sagawa N, Boudreau RM, Winger ME, Cauley JA, Nevitt MC, et al. </w:t>
      </w:r>
      <w:r w:rsidRPr="00607EC2">
        <w:rPr>
          <w:lang w:val="en-US"/>
        </w:rPr>
        <w:t xml:space="preserve">Knee osteoarthritis and the risk of medically treated injurious falls among older adults: The health </w:t>
      </w:r>
      <w:r w:rsidR="00607EC2" w:rsidRPr="00607EC2">
        <w:rPr>
          <w:lang w:val="en-US"/>
        </w:rPr>
        <w:t>ABC</w:t>
      </w:r>
      <w:r w:rsidRPr="00607EC2">
        <w:rPr>
          <w:lang w:val="en-US"/>
        </w:rPr>
        <w:t xml:space="preserve"> study. </w:t>
      </w:r>
      <w:r w:rsidRPr="002B18D4">
        <w:rPr>
          <w:lang w:val="en-US"/>
        </w:rPr>
        <w:t>Arthritis Care Res (Hoboken) 2018.</w:t>
      </w:r>
    </w:p>
    <w:p w14:paraId="614E1C83" w14:textId="77777777" w:rsidR="009C0A60" w:rsidRPr="002B18D4" w:rsidRDefault="009C0A60" w:rsidP="009C0A60">
      <w:pPr>
        <w:pStyle w:val="EndNoteBibliography"/>
        <w:rPr>
          <w:lang w:val="en-US"/>
        </w:rPr>
      </w:pPr>
      <w:r w:rsidRPr="002B18D4">
        <w:rPr>
          <w:lang w:val="en-US"/>
        </w:rPr>
        <w:t>18.</w:t>
      </w:r>
      <w:r w:rsidRPr="002B18D4">
        <w:rPr>
          <w:lang w:val="en-US"/>
        </w:rPr>
        <w:tab/>
        <w:t>Parsons C, Clynes M, Syddall H, Jagannath D, Litwic A, van der Pas S, et al. How well do radiographic, clinical and self-reported diagnoses of knee osteoarthritis agree? Findings from the hertfordshire cohort study. Springerplus 2015;4:177.</w:t>
      </w:r>
    </w:p>
    <w:p w14:paraId="3555EDBF" w14:textId="46F340DF" w:rsidR="009C0A60" w:rsidRPr="002B18D4" w:rsidRDefault="009C0A60" w:rsidP="009C0A60">
      <w:pPr>
        <w:pStyle w:val="EndNoteBibliography"/>
        <w:rPr>
          <w:lang w:val="en-US"/>
        </w:rPr>
      </w:pPr>
      <w:r w:rsidRPr="002B18D4">
        <w:rPr>
          <w:lang w:val="en-US"/>
        </w:rPr>
        <w:t>19.</w:t>
      </w:r>
      <w:r w:rsidRPr="002B18D4">
        <w:rPr>
          <w:lang w:val="en-US"/>
        </w:rPr>
        <w:tab/>
        <w:t xml:space="preserve">Edwards MH, van der Pas S, Denkinger MD, Parsons C, Jameson KA, Schaap L, et al. </w:t>
      </w:r>
      <w:r w:rsidRPr="00607EC2">
        <w:rPr>
          <w:lang w:val="en-US"/>
        </w:rPr>
        <w:t>Relationships between physical performance and knee and hip osteoarthritis: Findings from the european project on osteoarthritis (</w:t>
      </w:r>
      <w:r w:rsidR="00607EC2" w:rsidRPr="00607EC2">
        <w:rPr>
          <w:lang w:val="en-US"/>
        </w:rPr>
        <w:t>EPOSA</w:t>
      </w:r>
      <w:r w:rsidRPr="00607EC2">
        <w:rPr>
          <w:lang w:val="en-US"/>
        </w:rPr>
        <w:t xml:space="preserve">). </w:t>
      </w:r>
      <w:r w:rsidRPr="002B18D4">
        <w:rPr>
          <w:lang w:val="en-US"/>
        </w:rPr>
        <w:t>Age Ageing 2014;43:806-13.</w:t>
      </w:r>
    </w:p>
    <w:p w14:paraId="5190D4DC" w14:textId="77777777" w:rsidR="009C0A60" w:rsidRPr="002B18D4" w:rsidRDefault="009C0A60" w:rsidP="009C0A60">
      <w:pPr>
        <w:pStyle w:val="EndNoteBibliography"/>
        <w:rPr>
          <w:lang w:val="en-US"/>
        </w:rPr>
      </w:pPr>
      <w:r w:rsidRPr="002B18D4">
        <w:rPr>
          <w:lang w:val="en-US"/>
        </w:rPr>
        <w:t>20.</w:t>
      </w:r>
      <w:r w:rsidRPr="002B18D4">
        <w:rPr>
          <w:lang w:val="en-US"/>
        </w:rPr>
        <w:tab/>
        <w:t>Manlapaz DG, Sole G, Jayakaran P, Chapple CM. Risk factors for falls in adults with knee osteoarthritis: A systematic review. PM R 2019;11:745-57.</w:t>
      </w:r>
    </w:p>
    <w:p w14:paraId="5B750D32" w14:textId="35EA6ECE" w:rsidR="009C0A60" w:rsidRPr="002B18D4" w:rsidRDefault="009C0A60" w:rsidP="009C0A60">
      <w:pPr>
        <w:pStyle w:val="EndNoteBibliography"/>
        <w:rPr>
          <w:lang w:val="en-US"/>
        </w:rPr>
      </w:pPr>
      <w:r w:rsidRPr="002B18D4">
        <w:rPr>
          <w:lang w:val="en-US"/>
        </w:rPr>
        <w:t>21.</w:t>
      </w:r>
      <w:r w:rsidRPr="002B18D4">
        <w:rPr>
          <w:lang w:val="en-US"/>
        </w:rPr>
        <w:tab/>
        <w:t>Herbolsheimer F, Schaap LA, Edwards MH, Maggi S, Otero A, Timmermans EJ, et al. Physical activity patterns among older adults with and without knee osteoarthritis in six european countries. Arthritis Care Res (Hoboken ) 201</w:t>
      </w:r>
      <w:r w:rsidR="00326E5E" w:rsidRPr="002B18D4">
        <w:rPr>
          <w:lang w:val="en-US"/>
        </w:rPr>
        <w:t>6; 68(2):228-36</w:t>
      </w:r>
      <w:r w:rsidRPr="002B18D4">
        <w:rPr>
          <w:lang w:val="en-US"/>
        </w:rPr>
        <w:t>.</w:t>
      </w:r>
    </w:p>
    <w:p w14:paraId="5F63CEB5" w14:textId="5229AAF3" w:rsidR="009C0A60" w:rsidRPr="002B18D4" w:rsidRDefault="009C0A60" w:rsidP="009C0A60">
      <w:pPr>
        <w:pStyle w:val="EndNoteBibliography"/>
        <w:rPr>
          <w:lang w:val="en-US"/>
        </w:rPr>
      </w:pPr>
      <w:r w:rsidRPr="002B18D4">
        <w:rPr>
          <w:lang w:val="en-US"/>
        </w:rPr>
        <w:t>22.</w:t>
      </w:r>
      <w:r w:rsidRPr="002B18D4">
        <w:rPr>
          <w:lang w:val="en-US"/>
        </w:rPr>
        <w:tab/>
        <w:t>Stel VS, Smit JH, Pluijm SMF, Lips P. Balance and mobility performance as treatable risk factors for recurrent falling in older persons. J Clin Epidemiol 2003;56:659-68.</w:t>
      </w:r>
    </w:p>
    <w:p w14:paraId="5E477D67" w14:textId="75B38C91" w:rsidR="009C0A60" w:rsidRPr="002B18D4" w:rsidRDefault="009C0A60" w:rsidP="009C0A60">
      <w:pPr>
        <w:pStyle w:val="EndNoteBibliography"/>
        <w:rPr>
          <w:lang w:val="en-US"/>
        </w:rPr>
      </w:pPr>
      <w:r w:rsidRPr="002B18D4">
        <w:rPr>
          <w:lang w:val="en-US"/>
        </w:rPr>
        <w:t>23.</w:t>
      </w:r>
      <w:r w:rsidRPr="002B18D4">
        <w:rPr>
          <w:lang w:val="en-US"/>
        </w:rPr>
        <w:tab/>
        <w:t xml:space="preserve">Coster ME, Karlsson M, Ohlsson C, Mellstrom D, Lorentzon M, Ribom E, et al. </w:t>
      </w:r>
      <w:r w:rsidRPr="002E3DF8">
        <w:rPr>
          <w:lang w:val="en-US"/>
        </w:rPr>
        <w:t xml:space="preserve">Physical function tests predict incident falls: A prospective study of 2969 men in the </w:t>
      </w:r>
      <w:r w:rsidR="002E3DF8" w:rsidRPr="002E3DF8">
        <w:rPr>
          <w:lang w:val="en-US"/>
        </w:rPr>
        <w:t>S</w:t>
      </w:r>
      <w:r w:rsidRPr="002E3DF8">
        <w:rPr>
          <w:lang w:val="en-US"/>
        </w:rPr>
        <w:t xml:space="preserve">wedish osteoporotic fractures in men study. </w:t>
      </w:r>
      <w:r w:rsidRPr="002B18D4">
        <w:rPr>
          <w:lang w:val="en-US"/>
        </w:rPr>
        <w:t>Scand J Public Health 2018:1403494818801628.</w:t>
      </w:r>
    </w:p>
    <w:p w14:paraId="3A801E6A" w14:textId="4C9897B8" w:rsidR="009C0A60" w:rsidRPr="002B18D4" w:rsidRDefault="009C0A60" w:rsidP="009C0A60">
      <w:pPr>
        <w:pStyle w:val="EndNoteBibliography"/>
        <w:rPr>
          <w:lang w:val="en-US"/>
        </w:rPr>
      </w:pPr>
      <w:r w:rsidRPr="002B18D4">
        <w:rPr>
          <w:lang w:val="en-US"/>
        </w:rPr>
        <w:t>24.</w:t>
      </w:r>
      <w:r w:rsidRPr="002B18D4">
        <w:rPr>
          <w:lang w:val="en-US"/>
        </w:rPr>
        <w:tab/>
        <w:t xml:space="preserve">Peeters GM, van Schoor NM, Pluijm SM, Deeg DJ, Lips P. Is there a </w:t>
      </w:r>
      <w:r w:rsidR="002E3DF8" w:rsidRPr="002B18D4">
        <w:rPr>
          <w:lang w:val="en-US"/>
        </w:rPr>
        <w:t>U</w:t>
      </w:r>
      <w:r w:rsidRPr="002B18D4">
        <w:rPr>
          <w:lang w:val="en-US"/>
        </w:rPr>
        <w:t>-shaped association between physical activity and falling in older persons? Osteoporos Int 2010;21:1189-95.</w:t>
      </w:r>
    </w:p>
    <w:p w14:paraId="70DF044D" w14:textId="494EDB78" w:rsidR="009C0A60" w:rsidRPr="009C0A60" w:rsidRDefault="009C0A60" w:rsidP="009C0A60">
      <w:pPr>
        <w:pStyle w:val="EndNoteBibliography"/>
      </w:pPr>
      <w:r w:rsidRPr="002B18D4">
        <w:rPr>
          <w:lang w:val="en-US"/>
        </w:rPr>
        <w:t>25.</w:t>
      </w:r>
      <w:r w:rsidRPr="002B18D4">
        <w:rPr>
          <w:lang w:val="en-US"/>
        </w:rPr>
        <w:tab/>
        <w:t xml:space="preserve">Postler A, Ramos AL, Goronzy J, Gunther KP, Lange T, Schmitt J, et al. </w:t>
      </w:r>
      <w:r w:rsidRPr="002E3DF8">
        <w:rPr>
          <w:lang w:val="en-US"/>
        </w:rPr>
        <w:t xml:space="preserve">Prevalence and treatment of hip and knee osteoarthritis in people aged 60 years or older in </w:t>
      </w:r>
      <w:r w:rsidR="002E3DF8" w:rsidRPr="002E3DF8">
        <w:rPr>
          <w:lang w:val="en-US"/>
        </w:rPr>
        <w:t>G</w:t>
      </w:r>
      <w:r w:rsidRPr="002E3DF8">
        <w:rPr>
          <w:lang w:val="en-US"/>
        </w:rPr>
        <w:t xml:space="preserve">ermany: An analysis based on health insurance claims data. </w:t>
      </w:r>
      <w:r w:rsidRPr="009C0A60">
        <w:t>Clin Interv Aging 2018;13:2339-49.</w:t>
      </w:r>
    </w:p>
    <w:p w14:paraId="356E06F7" w14:textId="77777777" w:rsidR="009C0A60" w:rsidRPr="002B18D4" w:rsidRDefault="009C0A60" w:rsidP="009C0A60">
      <w:pPr>
        <w:pStyle w:val="EndNoteBibliography"/>
        <w:rPr>
          <w:lang w:val="en-US"/>
        </w:rPr>
      </w:pPr>
      <w:r w:rsidRPr="009C0A60">
        <w:t>26.</w:t>
      </w:r>
      <w:r w:rsidRPr="009C0A60">
        <w:tab/>
        <w:t xml:space="preserve">Seppala LJ, van de Glind EMM, Daams JG, Ploegmakers KJ, de Vries M, Wermelink A, et al. </w:t>
      </w:r>
      <w:r w:rsidRPr="002B18D4">
        <w:rPr>
          <w:lang w:val="en-US"/>
        </w:rPr>
        <w:t>Fall-risk-increasing drugs: A systematic review and meta-analysis: Iii. Others. J Am Med Dir Assoc 2018;19:372 e1- e8.</w:t>
      </w:r>
    </w:p>
    <w:p w14:paraId="55AC4E48" w14:textId="77777777" w:rsidR="009C0A60" w:rsidRPr="002B18D4" w:rsidRDefault="009C0A60" w:rsidP="009C0A60">
      <w:pPr>
        <w:pStyle w:val="EndNoteBibliography"/>
        <w:rPr>
          <w:lang w:val="en-US"/>
        </w:rPr>
      </w:pPr>
      <w:r w:rsidRPr="002B18D4">
        <w:rPr>
          <w:lang w:val="en-US"/>
        </w:rPr>
        <w:t>27.</w:t>
      </w:r>
      <w:r w:rsidRPr="002B18D4">
        <w:rPr>
          <w:lang w:val="en-US"/>
        </w:rPr>
        <w:tab/>
        <w:t>van der Pas S, Castell MV, Cooper C, Denkinger M, Dennison EM, Edwards MH, et al. European project on osteoarthritis: Design of a six-cohort study on the personal and societal burden of osteoarthritis in an older european population. BMC Musculoskelet Disord 2013;14:138.</w:t>
      </w:r>
    </w:p>
    <w:p w14:paraId="6CC2F4F4" w14:textId="1037C1BD" w:rsidR="009C0A60" w:rsidRPr="002E3DF8" w:rsidRDefault="009C0A60" w:rsidP="009C0A60">
      <w:pPr>
        <w:pStyle w:val="EndNoteBibliography"/>
        <w:rPr>
          <w:lang w:val="en-US"/>
        </w:rPr>
      </w:pPr>
      <w:r w:rsidRPr="002B18D4">
        <w:rPr>
          <w:lang w:val="en-US"/>
        </w:rPr>
        <w:t>28.</w:t>
      </w:r>
      <w:r w:rsidRPr="002B18D4">
        <w:rPr>
          <w:lang w:val="en-US"/>
        </w:rPr>
        <w:tab/>
        <w:t xml:space="preserve">Bellamy N. Womac osteoarthritis index: A user’s guide. </w:t>
      </w:r>
      <w:r w:rsidRPr="002E3DF8">
        <w:rPr>
          <w:lang w:val="en-US"/>
        </w:rPr>
        <w:t>Ontario, Canada: London Health Services; 1996.</w:t>
      </w:r>
    </w:p>
    <w:p w14:paraId="7FAF0096" w14:textId="77777777" w:rsidR="009C0A60" w:rsidRPr="002B18D4" w:rsidRDefault="009C0A60" w:rsidP="009C0A60">
      <w:pPr>
        <w:pStyle w:val="EndNoteBibliography"/>
        <w:rPr>
          <w:lang w:val="en-US"/>
        </w:rPr>
      </w:pPr>
      <w:r w:rsidRPr="002B18D4">
        <w:rPr>
          <w:lang w:val="en-US"/>
        </w:rPr>
        <w:t>29.</w:t>
      </w:r>
      <w:r w:rsidRPr="002B18D4">
        <w:rPr>
          <w:lang w:val="en-US"/>
        </w:rPr>
        <w:tab/>
        <w:t>Bellamy N, Buchanan WW, Goldsmith CH, Campbell J, Stitt LW. Validation study of womac: A health status instrument for measuring clinically important patient relevant outcomes to antirheumatic drug therapy in patients with osteoarthritis of the hip or knee. J Rheumatol 1988;15:1833-40.</w:t>
      </w:r>
    </w:p>
    <w:p w14:paraId="2D18213A" w14:textId="77777777" w:rsidR="009C0A60" w:rsidRPr="002B18D4" w:rsidRDefault="009C0A60" w:rsidP="009C0A60">
      <w:pPr>
        <w:pStyle w:val="EndNoteBibliography"/>
        <w:rPr>
          <w:lang w:val="en-US"/>
        </w:rPr>
      </w:pPr>
      <w:r w:rsidRPr="002B18D4">
        <w:rPr>
          <w:lang w:val="en-US"/>
        </w:rPr>
        <w:t>30.</w:t>
      </w:r>
      <w:r w:rsidRPr="002B18D4">
        <w:rPr>
          <w:lang w:val="en-US"/>
        </w:rPr>
        <w:tab/>
        <w:t>Nevitt MC, Cummings SR, Kidd S, Black D. Risk factors for recurrent nonsyncopal falls. A prospective study. JAMA 1989;261:2663-8.</w:t>
      </w:r>
    </w:p>
    <w:p w14:paraId="3AD17425" w14:textId="24D3696C" w:rsidR="009C0A60" w:rsidRPr="002B18D4" w:rsidRDefault="009C0A60" w:rsidP="009C0A60">
      <w:pPr>
        <w:pStyle w:val="EndNoteBibliography"/>
        <w:rPr>
          <w:lang w:val="en-US"/>
        </w:rPr>
      </w:pPr>
      <w:r w:rsidRPr="002B18D4">
        <w:rPr>
          <w:lang w:val="en-US"/>
        </w:rPr>
        <w:t>31.</w:t>
      </w:r>
      <w:r w:rsidRPr="002B18D4">
        <w:rPr>
          <w:lang w:val="en-US"/>
        </w:rPr>
        <w:tab/>
        <w:t>Pluijm SMF, Smit JH, Tromp EAM, Stel VS, Deeg DJH, Bouter LM, et al. A risk profile for identifying community-dwelling elderly with a high risk of recurrent falling: Results of a 3-year prospective study. Osteoporos Int 2006;17:417-25.</w:t>
      </w:r>
    </w:p>
    <w:p w14:paraId="6A90C8F4" w14:textId="77777777" w:rsidR="009C0A60" w:rsidRPr="002B18D4" w:rsidRDefault="009C0A60" w:rsidP="009C0A60">
      <w:pPr>
        <w:pStyle w:val="EndNoteBibliography"/>
        <w:rPr>
          <w:lang w:val="en-US"/>
        </w:rPr>
      </w:pPr>
      <w:r w:rsidRPr="002B18D4">
        <w:rPr>
          <w:lang w:val="en-US"/>
        </w:rPr>
        <w:t>32.</w:t>
      </w:r>
      <w:r w:rsidRPr="002B18D4">
        <w:rPr>
          <w:lang w:val="en-US"/>
        </w:rPr>
        <w:tab/>
        <w:t>van Schoor NM, Zambon S, Castell MV, Cooper C, Denkinger M, Dennison EM, et al. Impact of clinical osteoarthritis of the hip, knee and hand on self-rated health in six european countries: The european project on osteoarthritis. Qual Life Res 2015.</w:t>
      </w:r>
    </w:p>
    <w:p w14:paraId="612E5639" w14:textId="4EB38FA9" w:rsidR="009C0A60" w:rsidRPr="002B18D4" w:rsidRDefault="009C0A60" w:rsidP="009C0A60">
      <w:pPr>
        <w:pStyle w:val="EndNoteBibliography"/>
        <w:rPr>
          <w:lang w:val="en-US"/>
        </w:rPr>
      </w:pPr>
      <w:r w:rsidRPr="002B18D4">
        <w:rPr>
          <w:lang w:val="en-US"/>
        </w:rPr>
        <w:t>33.</w:t>
      </w:r>
      <w:r w:rsidRPr="002B18D4">
        <w:rPr>
          <w:lang w:val="en-US"/>
        </w:rPr>
        <w:tab/>
        <w:t>Guralnik JM, Branch LG, Cummings SR, Curb JD. Physical performance measures in aging research. J Gerontol 1989;44:141-6.</w:t>
      </w:r>
    </w:p>
    <w:p w14:paraId="66933297" w14:textId="008461AD" w:rsidR="009C0A60" w:rsidRPr="002B18D4" w:rsidRDefault="009C0A60" w:rsidP="009C0A60">
      <w:pPr>
        <w:pStyle w:val="EndNoteBibliography"/>
        <w:rPr>
          <w:lang w:val="en-US"/>
        </w:rPr>
      </w:pPr>
      <w:r w:rsidRPr="002B18D4">
        <w:rPr>
          <w:lang w:val="en-US"/>
        </w:rPr>
        <w:t>34.</w:t>
      </w:r>
      <w:r w:rsidRPr="002B18D4">
        <w:rPr>
          <w:lang w:val="en-US"/>
        </w:rPr>
        <w:tab/>
        <w:t>Stel VS, Smit JH, Pluijm SMF, Visser M, Deeg DJH, Lips P. Comparison of the lasa physical activity questionnaire with a 7-day diary and pedometer. J Clin Epidemiol 2004;57:252-8.</w:t>
      </w:r>
    </w:p>
    <w:p w14:paraId="4152136D" w14:textId="77777777" w:rsidR="009C0A60" w:rsidRPr="002B18D4" w:rsidRDefault="009C0A60" w:rsidP="009C0A60">
      <w:pPr>
        <w:pStyle w:val="EndNoteBibliography"/>
        <w:rPr>
          <w:lang w:val="en-US"/>
        </w:rPr>
      </w:pPr>
      <w:r w:rsidRPr="002B18D4">
        <w:rPr>
          <w:lang w:val="en-US"/>
        </w:rPr>
        <w:t>35.</w:t>
      </w:r>
      <w:r w:rsidRPr="002B18D4">
        <w:rPr>
          <w:lang w:val="en-US"/>
        </w:rPr>
        <w:tab/>
        <w:t>Van Buuren S. Flexible imputation of missing data. Second edition. . Boca Raton, FL: Chapman &amp; Hall/CRC; 2018.</w:t>
      </w:r>
    </w:p>
    <w:p w14:paraId="290F7336" w14:textId="77777777" w:rsidR="009C0A60" w:rsidRPr="002B18D4" w:rsidRDefault="009C0A60" w:rsidP="009C0A60">
      <w:pPr>
        <w:pStyle w:val="EndNoteBibliography"/>
        <w:rPr>
          <w:lang w:val="en-US"/>
        </w:rPr>
      </w:pPr>
      <w:r w:rsidRPr="002B18D4">
        <w:rPr>
          <w:lang w:val="en-US"/>
        </w:rPr>
        <w:t>36.</w:t>
      </w:r>
      <w:r w:rsidRPr="002B18D4">
        <w:rPr>
          <w:lang w:val="en-US"/>
        </w:rPr>
        <w:tab/>
        <w:t>White IR, Royston P, Wood AM. Multiple imputation using chained equations: Issues and guidance for practice. Stat Med 2011;30:377-99.</w:t>
      </w:r>
    </w:p>
    <w:p w14:paraId="7B55228A" w14:textId="77777777" w:rsidR="009C0A60" w:rsidRPr="002B18D4" w:rsidRDefault="009C0A60" w:rsidP="009C0A60">
      <w:pPr>
        <w:pStyle w:val="EndNoteBibliography"/>
        <w:rPr>
          <w:lang w:val="en-US"/>
        </w:rPr>
      </w:pPr>
      <w:r w:rsidRPr="002B18D4">
        <w:rPr>
          <w:lang w:val="en-US"/>
        </w:rPr>
        <w:t>37.</w:t>
      </w:r>
      <w:r w:rsidRPr="002B18D4">
        <w:rPr>
          <w:lang w:val="en-US"/>
        </w:rPr>
        <w:tab/>
        <w:t>Rubin DB. Multiple imputation for non-response in surveys New York John Wiley &amp; Sons; 1987.</w:t>
      </w:r>
    </w:p>
    <w:p w14:paraId="617D3515" w14:textId="77777777" w:rsidR="009C0A60" w:rsidRPr="002B18D4" w:rsidRDefault="009C0A60" w:rsidP="009C0A60">
      <w:pPr>
        <w:pStyle w:val="EndNoteBibliography"/>
        <w:rPr>
          <w:lang w:val="en-US"/>
        </w:rPr>
      </w:pPr>
      <w:r w:rsidRPr="002B18D4">
        <w:rPr>
          <w:lang w:val="en-US"/>
        </w:rPr>
        <w:t>38.</w:t>
      </w:r>
      <w:r w:rsidRPr="002B18D4">
        <w:rPr>
          <w:lang w:val="en-US"/>
        </w:rPr>
        <w:tab/>
        <w:t>Baron RM, Kenny DA. The moderator-mediator variable distinction in social psychological research: Conceptual, strategic, and statistical considerations. J Pers Soc Psychol 1986;51:1173-82.</w:t>
      </w:r>
    </w:p>
    <w:p w14:paraId="5893B21B" w14:textId="77777777" w:rsidR="009C0A60" w:rsidRPr="002B18D4" w:rsidRDefault="009C0A60" w:rsidP="009C0A60">
      <w:pPr>
        <w:pStyle w:val="EndNoteBibliography"/>
        <w:rPr>
          <w:lang w:val="en-US"/>
        </w:rPr>
      </w:pPr>
      <w:r w:rsidRPr="002B18D4">
        <w:rPr>
          <w:lang w:val="en-US"/>
        </w:rPr>
        <w:t>39.</w:t>
      </w:r>
      <w:r w:rsidRPr="002B18D4">
        <w:rPr>
          <w:lang w:val="en-US"/>
        </w:rPr>
        <w:tab/>
        <w:t>O'Rourke HP, MacKinnon DP. Reasons for testing mediation in the absence of an intervention effect: A research imperative in prevention and intervention research. J Stud Alcohol Drugs 2018;79:171-81.</w:t>
      </w:r>
    </w:p>
    <w:p w14:paraId="3CF3E428" w14:textId="77777777" w:rsidR="009C0A60" w:rsidRPr="002B18D4" w:rsidRDefault="009C0A60" w:rsidP="009C0A60">
      <w:pPr>
        <w:pStyle w:val="EndNoteBibliography"/>
        <w:rPr>
          <w:lang w:val="en-US"/>
        </w:rPr>
      </w:pPr>
      <w:r w:rsidRPr="002B18D4">
        <w:rPr>
          <w:lang w:val="en-US"/>
        </w:rPr>
        <w:t>40.</w:t>
      </w:r>
      <w:r w:rsidRPr="002B18D4">
        <w:rPr>
          <w:lang w:val="en-US"/>
        </w:rPr>
        <w:tab/>
        <w:t>Twisk JWR. Chapter 6: Other possibilities for modeling longitudinal data.  Applied longitudinal data analysis for epidemiology: A practical guide. Cambridge: Cambridge University Press; 2013.</w:t>
      </w:r>
    </w:p>
    <w:p w14:paraId="6A68592D" w14:textId="77777777" w:rsidR="009C0A60" w:rsidRPr="002B18D4" w:rsidRDefault="009C0A60" w:rsidP="009C0A60">
      <w:pPr>
        <w:pStyle w:val="EndNoteBibliography"/>
        <w:rPr>
          <w:lang w:val="en-US"/>
        </w:rPr>
      </w:pPr>
      <w:r w:rsidRPr="002B18D4">
        <w:rPr>
          <w:lang w:val="en-US"/>
        </w:rPr>
        <w:t>41.</w:t>
      </w:r>
      <w:r w:rsidRPr="002B18D4">
        <w:rPr>
          <w:lang w:val="en-US"/>
        </w:rPr>
        <w:tab/>
        <w:t>Tein JY, &amp; MacKinnon, D. P. . Estimating mediated effects with survival data.  New developments in psychometrics Tokyo: Springer; 2003. p. 405-12.</w:t>
      </w:r>
    </w:p>
    <w:p w14:paraId="570334FF" w14:textId="77777777" w:rsidR="009C0A60" w:rsidRPr="002B18D4" w:rsidRDefault="009C0A60" w:rsidP="009C0A60">
      <w:pPr>
        <w:pStyle w:val="EndNoteBibliography"/>
        <w:rPr>
          <w:lang w:val="en-US"/>
        </w:rPr>
      </w:pPr>
      <w:r w:rsidRPr="002B18D4">
        <w:rPr>
          <w:lang w:val="en-US"/>
        </w:rPr>
        <w:t>42.</w:t>
      </w:r>
      <w:r w:rsidRPr="002B18D4">
        <w:rPr>
          <w:lang w:val="en-US"/>
        </w:rPr>
        <w:tab/>
        <w:t>VanderWeele TJ. Causal mediation analysis with survival data. Epidemiology 2011;22:582-5.</w:t>
      </w:r>
    </w:p>
    <w:p w14:paraId="4A13882E" w14:textId="06C8AFD3" w:rsidR="009C0A60" w:rsidRPr="002B18D4" w:rsidRDefault="009C0A60" w:rsidP="009C0A60">
      <w:pPr>
        <w:pStyle w:val="EndNoteBibliography"/>
        <w:rPr>
          <w:lang w:val="en-US"/>
        </w:rPr>
      </w:pPr>
      <w:r w:rsidRPr="002B18D4">
        <w:rPr>
          <w:lang w:val="en-US"/>
        </w:rPr>
        <w:t>43.</w:t>
      </w:r>
      <w:r w:rsidRPr="002B18D4">
        <w:rPr>
          <w:lang w:val="en-US"/>
        </w:rPr>
        <w:tab/>
        <w:t xml:space="preserve">Selig JP, Preacher, K. J. Monte carlo method for assessing mediation: An interactive tool for creating confidence intervals for indirect effects [computer software]. Available from </w:t>
      </w:r>
      <w:hyperlink r:id="rId10" w:history="1">
        <w:r w:rsidRPr="002B18D4">
          <w:rPr>
            <w:rStyle w:val="Hyperlink"/>
            <w:lang w:val="en-US"/>
          </w:rPr>
          <w:t>http://quantpsy.Org/</w:t>
        </w:r>
      </w:hyperlink>
      <w:r w:rsidRPr="002B18D4">
        <w:rPr>
          <w:lang w:val="en-US"/>
        </w:rPr>
        <w:t>.  2008.</w:t>
      </w:r>
    </w:p>
    <w:p w14:paraId="6E98991D" w14:textId="77777777" w:rsidR="009C0A60" w:rsidRPr="002B18D4" w:rsidRDefault="009C0A60" w:rsidP="009C0A60">
      <w:pPr>
        <w:pStyle w:val="EndNoteBibliography"/>
        <w:rPr>
          <w:lang w:val="en-US"/>
        </w:rPr>
      </w:pPr>
      <w:r w:rsidRPr="002B18D4">
        <w:rPr>
          <w:lang w:val="en-US"/>
        </w:rPr>
        <w:t>44.</w:t>
      </w:r>
      <w:r w:rsidRPr="002B18D4">
        <w:rPr>
          <w:lang w:val="en-US"/>
        </w:rPr>
        <w:tab/>
        <w:t>Lo-Ciganic WH, Floden L, Lee JK, Ashbeck EL, Zhou L, Chinthammit C, et al. Analgesic use and risk of recurrent falls in participants with or at risk of knee osteoarthritis: Data from the osteoarthritis initiative. Osteoarthritis Cartilage 2017:1390-8.</w:t>
      </w:r>
    </w:p>
    <w:p w14:paraId="14138CB3" w14:textId="77777777" w:rsidR="009C0A60" w:rsidRPr="002B18D4" w:rsidRDefault="009C0A60" w:rsidP="009C0A60">
      <w:pPr>
        <w:pStyle w:val="EndNoteBibliography"/>
        <w:rPr>
          <w:lang w:val="en-US"/>
        </w:rPr>
      </w:pPr>
      <w:r w:rsidRPr="002B18D4">
        <w:rPr>
          <w:lang w:val="en-US"/>
        </w:rPr>
        <w:t>45.</w:t>
      </w:r>
      <w:r w:rsidRPr="002B18D4">
        <w:rPr>
          <w:lang w:val="en-US"/>
        </w:rPr>
        <w:tab/>
        <w:t>Takacs J, Carpenter MG, Garland SJ, Hunt MA. The role of neuromuscular changes in aging and knee osteoarthritis on dynamic postural control. Aging Dis 2013;4:84-99.</w:t>
      </w:r>
    </w:p>
    <w:p w14:paraId="21034779" w14:textId="77777777" w:rsidR="009C0A60" w:rsidRPr="002B18D4" w:rsidRDefault="009C0A60" w:rsidP="009C0A60">
      <w:pPr>
        <w:pStyle w:val="EndNoteBibliography"/>
        <w:rPr>
          <w:lang w:val="en-US"/>
        </w:rPr>
      </w:pPr>
      <w:r w:rsidRPr="002B18D4">
        <w:rPr>
          <w:lang w:val="en-US"/>
        </w:rPr>
        <w:t>46.</w:t>
      </w:r>
      <w:r w:rsidRPr="002B18D4">
        <w:rPr>
          <w:lang w:val="en-US"/>
        </w:rPr>
        <w:tab/>
        <w:t>Krebs EE, Gravely A, Nugent S, Jensen AC, DeRonne B, Goldsmith ES, et al. Effect of opioid vs nonopioid medications on pain-related function in patients with chronic back pain or hip or knee osteoarthritis pain: The space randomized clinical trial. JAMA 2018;319:872-82.</w:t>
      </w:r>
    </w:p>
    <w:p w14:paraId="7339A8A3" w14:textId="77777777" w:rsidR="009C0A60" w:rsidRPr="002B18D4" w:rsidRDefault="009C0A60" w:rsidP="009C0A60">
      <w:pPr>
        <w:pStyle w:val="EndNoteBibliography"/>
        <w:rPr>
          <w:lang w:val="en-US"/>
        </w:rPr>
      </w:pPr>
      <w:r w:rsidRPr="002B18D4">
        <w:rPr>
          <w:lang w:val="en-US"/>
        </w:rPr>
        <w:t>47.</w:t>
      </w:r>
      <w:r w:rsidRPr="002B18D4">
        <w:rPr>
          <w:lang w:val="en-US"/>
        </w:rPr>
        <w:tab/>
        <w:t>Fuggle N, Curtis E, Shaw S, Spooner L, Bruyere O, Ntani G, et al. Safety of opioids in osteoarthritis: Outcomes of a systematic review and meta-analysis. Drugs Aging 2019;36:129-43.</w:t>
      </w:r>
    </w:p>
    <w:p w14:paraId="2E42EF03" w14:textId="77777777" w:rsidR="009C0A60" w:rsidRPr="002B18D4" w:rsidRDefault="009C0A60" w:rsidP="009C0A60">
      <w:pPr>
        <w:pStyle w:val="EndNoteBibliography"/>
        <w:rPr>
          <w:lang w:val="en-US"/>
        </w:rPr>
      </w:pPr>
      <w:r w:rsidRPr="002B18D4">
        <w:rPr>
          <w:lang w:val="en-US"/>
        </w:rPr>
        <w:t>48.</w:t>
      </w:r>
      <w:r w:rsidRPr="002B18D4">
        <w:rPr>
          <w:lang w:val="en-US"/>
        </w:rPr>
        <w:tab/>
        <w:t>Bruyere O, Cooper C, Pelletier JP, Branco J, Luisa Brandi M, Guillemin F, et al. An algorithm recommendation for the management of knee osteoarthritis in europe and internationally: A report from a task force of the european society for clinical and economic aspects of osteoporosis and osteoarthritis (esceo). Semin Arthritis Rheum 2014;44:253-63.</w:t>
      </w:r>
    </w:p>
    <w:p w14:paraId="1B9E5267" w14:textId="77777777" w:rsidR="009C0A60" w:rsidRPr="002B18D4" w:rsidRDefault="009C0A60" w:rsidP="009C0A60">
      <w:pPr>
        <w:pStyle w:val="EndNoteBibliography"/>
        <w:rPr>
          <w:lang w:val="en-US"/>
        </w:rPr>
      </w:pPr>
      <w:r w:rsidRPr="002B18D4">
        <w:rPr>
          <w:lang w:val="en-US"/>
        </w:rPr>
        <w:t>49.</w:t>
      </w:r>
      <w:r w:rsidRPr="002B18D4">
        <w:rPr>
          <w:lang w:val="en-US"/>
        </w:rPr>
        <w:tab/>
        <w:t>Muraki S, Akune T, Oka H, En-Yo Y, Yoshida M, Nakamura K, et al. Prevalence of falls and the association with knee osteoarthritis and lumbar spondylosis as well as knee and lower back pain in japanese men and women. Arthritis Care Res (Hoboken) 2011;63:1425-31.</w:t>
      </w:r>
    </w:p>
    <w:p w14:paraId="4C19DECE" w14:textId="77777777" w:rsidR="009C0A60" w:rsidRPr="002B18D4" w:rsidRDefault="009C0A60" w:rsidP="009C0A60">
      <w:pPr>
        <w:pStyle w:val="EndNoteBibliography"/>
        <w:rPr>
          <w:lang w:val="en-US"/>
        </w:rPr>
      </w:pPr>
      <w:r w:rsidRPr="002B18D4">
        <w:rPr>
          <w:lang w:val="en-US"/>
        </w:rPr>
        <w:t>50.</w:t>
      </w:r>
      <w:r w:rsidRPr="002B18D4">
        <w:rPr>
          <w:lang w:val="en-US"/>
        </w:rPr>
        <w:tab/>
        <w:t>Fransen M, McConnell S, Harmer AR, Van der Esch M, Simic M, Bennell KL. Exercise for osteoarthritis of the knee. Cochrane Database Syst Rev 2015;1:CD004376.</w:t>
      </w:r>
    </w:p>
    <w:p w14:paraId="72B342D6" w14:textId="77777777" w:rsidR="009C0A60" w:rsidRPr="002B18D4" w:rsidRDefault="009C0A60" w:rsidP="009C0A60">
      <w:pPr>
        <w:pStyle w:val="EndNoteBibliography"/>
        <w:rPr>
          <w:lang w:val="en-US"/>
        </w:rPr>
      </w:pPr>
      <w:r w:rsidRPr="002B18D4">
        <w:rPr>
          <w:lang w:val="en-US"/>
        </w:rPr>
        <w:t>51.</w:t>
      </w:r>
      <w:r w:rsidRPr="002B18D4">
        <w:rPr>
          <w:lang w:val="en-US"/>
        </w:rPr>
        <w:tab/>
        <w:t>Gillespie LD, Robertson MC, Gillespie WJ, Sherrington C, Gates S, Clemson LM, et al. Interventions for preventing falls in older people living in the community. Cochrane Database Syst Rev 2012:CD007146.</w:t>
      </w:r>
    </w:p>
    <w:p w14:paraId="379EE47A" w14:textId="77777777" w:rsidR="009C0A60" w:rsidRPr="009C0A60" w:rsidRDefault="009C0A60" w:rsidP="009C0A60">
      <w:pPr>
        <w:pStyle w:val="EndNoteBibliography"/>
      </w:pPr>
      <w:r w:rsidRPr="002B18D4">
        <w:rPr>
          <w:lang w:val="en-US"/>
        </w:rPr>
        <w:t>52.</w:t>
      </w:r>
      <w:r w:rsidRPr="002B18D4">
        <w:rPr>
          <w:lang w:val="en-US"/>
        </w:rPr>
        <w:tab/>
        <w:t xml:space="preserve">Ganz DA, Higashi T, Rubenstein LZ. Monitoring falls in cohort studies of community-dwelling older people: Effect of the recall interval. </w:t>
      </w:r>
      <w:r w:rsidRPr="009C0A60">
        <w:t>J Am Geriatr Soc 2005;53:2190-4.</w:t>
      </w:r>
    </w:p>
    <w:p w14:paraId="154A2FFC" w14:textId="17C04D31" w:rsidR="00665B54" w:rsidRPr="00313780" w:rsidRDefault="00E2787E" w:rsidP="004B577F">
      <w:pPr>
        <w:spacing w:line="480" w:lineRule="auto"/>
        <w:jc w:val="both"/>
      </w:pPr>
      <w:r w:rsidRPr="00313780">
        <w:fldChar w:fldCharType="end"/>
      </w:r>
    </w:p>
    <w:sectPr w:rsidR="00665B54" w:rsidRPr="00313780" w:rsidSect="00EB0C0E">
      <w:foot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62BAFC" w14:textId="77777777" w:rsidR="00347662" w:rsidRDefault="00347662" w:rsidP="003D7818">
      <w:r>
        <w:separator/>
      </w:r>
    </w:p>
  </w:endnote>
  <w:endnote w:type="continuationSeparator" w:id="0">
    <w:p w14:paraId="5896E422" w14:textId="77777777" w:rsidR="00347662" w:rsidRDefault="00347662" w:rsidP="003D78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4116457"/>
      <w:docPartObj>
        <w:docPartGallery w:val="Page Numbers (Bottom of Page)"/>
        <w:docPartUnique/>
      </w:docPartObj>
    </w:sdtPr>
    <w:sdtEndPr/>
    <w:sdtContent>
      <w:p w14:paraId="55FB50E2" w14:textId="79B06A6A" w:rsidR="00EC1399" w:rsidRDefault="00EC1399">
        <w:pPr>
          <w:pStyle w:val="Footer"/>
          <w:jc w:val="center"/>
        </w:pPr>
        <w:r>
          <w:fldChar w:fldCharType="begin"/>
        </w:r>
        <w:r>
          <w:instrText>PAGE   \* MERGEFORMAT</w:instrText>
        </w:r>
        <w:r>
          <w:fldChar w:fldCharType="separate"/>
        </w:r>
        <w:r w:rsidR="00407971" w:rsidRPr="00407971">
          <w:rPr>
            <w:noProof/>
            <w:lang w:val="nl-NL"/>
          </w:rPr>
          <w:t>20</w:t>
        </w:r>
        <w:r>
          <w:fldChar w:fldCharType="end"/>
        </w:r>
      </w:p>
    </w:sdtContent>
  </w:sdt>
  <w:p w14:paraId="255AD235" w14:textId="77777777" w:rsidR="00EC1399" w:rsidRDefault="00EC13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4F8B7A" w14:textId="77777777" w:rsidR="00347662" w:rsidRDefault="00347662" w:rsidP="003D7818">
      <w:r>
        <w:separator/>
      </w:r>
    </w:p>
  </w:footnote>
  <w:footnote w:type="continuationSeparator" w:id="0">
    <w:p w14:paraId="5A7E682F" w14:textId="77777777" w:rsidR="00347662" w:rsidRDefault="00347662" w:rsidP="003D78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F4D8F"/>
    <w:multiLevelType w:val="hybridMultilevel"/>
    <w:tmpl w:val="4922F5F6"/>
    <w:lvl w:ilvl="0" w:tplc="916EC520">
      <w:start w:val="1"/>
      <w:numFmt w:val="bullet"/>
      <w:lvlText w:val="-"/>
      <w:lvlJc w:val="left"/>
      <w:pPr>
        <w:tabs>
          <w:tab w:val="num" w:pos="360"/>
        </w:tabs>
        <w:ind w:left="360" w:hanging="360"/>
      </w:pPr>
      <w:rPr>
        <w:rFonts w:ascii="Arial" w:hAnsi="Arial" w:hint="default"/>
      </w:rPr>
    </w:lvl>
    <w:lvl w:ilvl="1" w:tplc="D7849898" w:tentative="1">
      <w:start w:val="1"/>
      <w:numFmt w:val="bullet"/>
      <w:lvlText w:val="-"/>
      <w:lvlJc w:val="left"/>
      <w:pPr>
        <w:tabs>
          <w:tab w:val="num" w:pos="1080"/>
        </w:tabs>
        <w:ind w:left="1080" w:hanging="360"/>
      </w:pPr>
      <w:rPr>
        <w:rFonts w:ascii="Arial" w:hAnsi="Arial" w:hint="default"/>
      </w:rPr>
    </w:lvl>
    <w:lvl w:ilvl="2" w:tplc="808021DA" w:tentative="1">
      <w:start w:val="1"/>
      <w:numFmt w:val="bullet"/>
      <w:lvlText w:val="-"/>
      <w:lvlJc w:val="left"/>
      <w:pPr>
        <w:tabs>
          <w:tab w:val="num" w:pos="1800"/>
        </w:tabs>
        <w:ind w:left="1800" w:hanging="360"/>
      </w:pPr>
      <w:rPr>
        <w:rFonts w:ascii="Arial" w:hAnsi="Arial" w:hint="default"/>
      </w:rPr>
    </w:lvl>
    <w:lvl w:ilvl="3" w:tplc="F0186156" w:tentative="1">
      <w:start w:val="1"/>
      <w:numFmt w:val="bullet"/>
      <w:lvlText w:val="-"/>
      <w:lvlJc w:val="left"/>
      <w:pPr>
        <w:tabs>
          <w:tab w:val="num" w:pos="2520"/>
        </w:tabs>
        <w:ind w:left="2520" w:hanging="360"/>
      </w:pPr>
      <w:rPr>
        <w:rFonts w:ascii="Arial" w:hAnsi="Arial" w:hint="default"/>
      </w:rPr>
    </w:lvl>
    <w:lvl w:ilvl="4" w:tplc="82C8D702" w:tentative="1">
      <w:start w:val="1"/>
      <w:numFmt w:val="bullet"/>
      <w:lvlText w:val="-"/>
      <w:lvlJc w:val="left"/>
      <w:pPr>
        <w:tabs>
          <w:tab w:val="num" w:pos="3240"/>
        </w:tabs>
        <w:ind w:left="3240" w:hanging="360"/>
      </w:pPr>
      <w:rPr>
        <w:rFonts w:ascii="Arial" w:hAnsi="Arial" w:hint="default"/>
      </w:rPr>
    </w:lvl>
    <w:lvl w:ilvl="5" w:tplc="0ADE32EC" w:tentative="1">
      <w:start w:val="1"/>
      <w:numFmt w:val="bullet"/>
      <w:lvlText w:val="-"/>
      <w:lvlJc w:val="left"/>
      <w:pPr>
        <w:tabs>
          <w:tab w:val="num" w:pos="3960"/>
        </w:tabs>
        <w:ind w:left="3960" w:hanging="360"/>
      </w:pPr>
      <w:rPr>
        <w:rFonts w:ascii="Arial" w:hAnsi="Arial" w:hint="default"/>
      </w:rPr>
    </w:lvl>
    <w:lvl w:ilvl="6" w:tplc="02B41E58" w:tentative="1">
      <w:start w:val="1"/>
      <w:numFmt w:val="bullet"/>
      <w:lvlText w:val="-"/>
      <w:lvlJc w:val="left"/>
      <w:pPr>
        <w:tabs>
          <w:tab w:val="num" w:pos="4680"/>
        </w:tabs>
        <w:ind w:left="4680" w:hanging="360"/>
      </w:pPr>
      <w:rPr>
        <w:rFonts w:ascii="Arial" w:hAnsi="Arial" w:hint="default"/>
      </w:rPr>
    </w:lvl>
    <w:lvl w:ilvl="7" w:tplc="6AC47C1A" w:tentative="1">
      <w:start w:val="1"/>
      <w:numFmt w:val="bullet"/>
      <w:lvlText w:val="-"/>
      <w:lvlJc w:val="left"/>
      <w:pPr>
        <w:tabs>
          <w:tab w:val="num" w:pos="5400"/>
        </w:tabs>
        <w:ind w:left="5400" w:hanging="360"/>
      </w:pPr>
      <w:rPr>
        <w:rFonts w:ascii="Arial" w:hAnsi="Arial" w:hint="default"/>
      </w:rPr>
    </w:lvl>
    <w:lvl w:ilvl="8" w:tplc="8D8CD0B4" w:tentative="1">
      <w:start w:val="1"/>
      <w:numFmt w:val="bullet"/>
      <w:lvlText w:val="-"/>
      <w:lvlJc w:val="left"/>
      <w:pPr>
        <w:tabs>
          <w:tab w:val="num" w:pos="6120"/>
        </w:tabs>
        <w:ind w:left="6120" w:hanging="360"/>
      </w:pPr>
      <w:rPr>
        <w:rFonts w:ascii="Arial" w:hAnsi="Arial" w:hint="default"/>
      </w:rPr>
    </w:lvl>
  </w:abstractNum>
  <w:abstractNum w:abstractNumId="1" w15:restartNumberingAfterBreak="0">
    <w:nsid w:val="0EA27DE9"/>
    <w:multiLevelType w:val="hybridMultilevel"/>
    <w:tmpl w:val="40F8C02E"/>
    <w:lvl w:ilvl="0" w:tplc="2FC2935A">
      <w:start w:val="1"/>
      <w:numFmt w:val="bullet"/>
      <w:lvlText w:val="-"/>
      <w:lvlJc w:val="left"/>
      <w:pPr>
        <w:tabs>
          <w:tab w:val="num" w:pos="360"/>
        </w:tabs>
        <w:ind w:left="360" w:hanging="360"/>
      </w:pPr>
      <w:rPr>
        <w:rFonts w:ascii="Arial" w:hAnsi="Arial" w:hint="default"/>
      </w:rPr>
    </w:lvl>
    <w:lvl w:ilvl="1" w:tplc="8BCCA0CA" w:tentative="1">
      <w:start w:val="1"/>
      <w:numFmt w:val="bullet"/>
      <w:lvlText w:val="-"/>
      <w:lvlJc w:val="left"/>
      <w:pPr>
        <w:tabs>
          <w:tab w:val="num" w:pos="1080"/>
        </w:tabs>
        <w:ind w:left="1080" w:hanging="360"/>
      </w:pPr>
      <w:rPr>
        <w:rFonts w:ascii="Arial" w:hAnsi="Arial" w:hint="default"/>
      </w:rPr>
    </w:lvl>
    <w:lvl w:ilvl="2" w:tplc="0E7C088C" w:tentative="1">
      <w:start w:val="1"/>
      <w:numFmt w:val="bullet"/>
      <w:lvlText w:val="-"/>
      <w:lvlJc w:val="left"/>
      <w:pPr>
        <w:tabs>
          <w:tab w:val="num" w:pos="1800"/>
        </w:tabs>
        <w:ind w:left="1800" w:hanging="360"/>
      </w:pPr>
      <w:rPr>
        <w:rFonts w:ascii="Arial" w:hAnsi="Arial" w:hint="default"/>
      </w:rPr>
    </w:lvl>
    <w:lvl w:ilvl="3" w:tplc="3B84C496" w:tentative="1">
      <w:start w:val="1"/>
      <w:numFmt w:val="bullet"/>
      <w:lvlText w:val="-"/>
      <w:lvlJc w:val="left"/>
      <w:pPr>
        <w:tabs>
          <w:tab w:val="num" w:pos="2520"/>
        </w:tabs>
        <w:ind w:left="2520" w:hanging="360"/>
      </w:pPr>
      <w:rPr>
        <w:rFonts w:ascii="Arial" w:hAnsi="Arial" w:hint="default"/>
      </w:rPr>
    </w:lvl>
    <w:lvl w:ilvl="4" w:tplc="665A0540" w:tentative="1">
      <w:start w:val="1"/>
      <w:numFmt w:val="bullet"/>
      <w:lvlText w:val="-"/>
      <w:lvlJc w:val="left"/>
      <w:pPr>
        <w:tabs>
          <w:tab w:val="num" w:pos="3240"/>
        </w:tabs>
        <w:ind w:left="3240" w:hanging="360"/>
      </w:pPr>
      <w:rPr>
        <w:rFonts w:ascii="Arial" w:hAnsi="Arial" w:hint="default"/>
      </w:rPr>
    </w:lvl>
    <w:lvl w:ilvl="5" w:tplc="E2C2A7DA" w:tentative="1">
      <w:start w:val="1"/>
      <w:numFmt w:val="bullet"/>
      <w:lvlText w:val="-"/>
      <w:lvlJc w:val="left"/>
      <w:pPr>
        <w:tabs>
          <w:tab w:val="num" w:pos="3960"/>
        </w:tabs>
        <w:ind w:left="3960" w:hanging="360"/>
      </w:pPr>
      <w:rPr>
        <w:rFonts w:ascii="Arial" w:hAnsi="Arial" w:hint="default"/>
      </w:rPr>
    </w:lvl>
    <w:lvl w:ilvl="6" w:tplc="CE9CE47A" w:tentative="1">
      <w:start w:val="1"/>
      <w:numFmt w:val="bullet"/>
      <w:lvlText w:val="-"/>
      <w:lvlJc w:val="left"/>
      <w:pPr>
        <w:tabs>
          <w:tab w:val="num" w:pos="4680"/>
        </w:tabs>
        <w:ind w:left="4680" w:hanging="360"/>
      </w:pPr>
      <w:rPr>
        <w:rFonts w:ascii="Arial" w:hAnsi="Arial" w:hint="default"/>
      </w:rPr>
    </w:lvl>
    <w:lvl w:ilvl="7" w:tplc="D2AA78A4" w:tentative="1">
      <w:start w:val="1"/>
      <w:numFmt w:val="bullet"/>
      <w:lvlText w:val="-"/>
      <w:lvlJc w:val="left"/>
      <w:pPr>
        <w:tabs>
          <w:tab w:val="num" w:pos="5400"/>
        </w:tabs>
        <w:ind w:left="5400" w:hanging="360"/>
      </w:pPr>
      <w:rPr>
        <w:rFonts w:ascii="Arial" w:hAnsi="Arial" w:hint="default"/>
      </w:rPr>
    </w:lvl>
    <w:lvl w:ilvl="8" w:tplc="C540B82C"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18ED781D"/>
    <w:multiLevelType w:val="hybridMultilevel"/>
    <w:tmpl w:val="79E4B356"/>
    <w:lvl w:ilvl="0" w:tplc="69F8E1C0">
      <w:start w:val="1"/>
      <w:numFmt w:val="bullet"/>
      <w:lvlText w:val="-"/>
      <w:lvlJc w:val="left"/>
      <w:pPr>
        <w:tabs>
          <w:tab w:val="num" w:pos="360"/>
        </w:tabs>
        <w:ind w:left="360" w:hanging="360"/>
      </w:pPr>
      <w:rPr>
        <w:rFonts w:ascii="Times New Roman" w:hAnsi="Times New Roman" w:hint="default"/>
      </w:rPr>
    </w:lvl>
    <w:lvl w:ilvl="1" w:tplc="3594ED04" w:tentative="1">
      <w:start w:val="1"/>
      <w:numFmt w:val="bullet"/>
      <w:lvlText w:val="-"/>
      <w:lvlJc w:val="left"/>
      <w:pPr>
        <w:tabs>
          <w:tab w:val="num" w:pos="1080"/>
        </w:tabs>
        <w:ind w:left="1080" w:hanging="360"/>
      </w:pPr>
      <w:rPr>
        <w:rFonts w:ascii="Times New Roman" w:hAnsi="Times New Roman" w:hint="default"/>
      </w:rPr>
    </w:lvl>
    <w:lvl w:ilvl="2" w:tplc="3CE80B50" w:tentative="1">
      <w:start w:val="1"/>
      <w:numFmt w:val="bullet"/>
      <w:lvlText w:val="-"/>
      <w:lvlJc w:val="left"/>
      <w:pPr>
        <w:tabs>
          <w:tab w:val="num" w:pos="1800"/>
        </w:tabs>
        <w:ind w:left="1800" w:hanging="360"/>
      </w:pPr>
      <w:rPr>
        <w:rFonts w:ascii="Times New Roman" w:hAnsi="Times New Roman" w:hint="default"/>
      </w:rPr>
    </w:lvl>
    <w:lvl w:ilvl="3" w:tplc="7494E104" w:tentative="1">
      <w:start w:val="1"/>
      <w:numFmt w:val="bullet"/>
      <w:lvlText w:val="-"/>
      <w:lvlJc w:val="left"/>
      <w:pPr>
        <w:tabs>
          <w:tab w:val="num" w:pos="2520"/>
        </w:tabs>
        <w:ind w:left="2520" w:hanging="360"/>
      </w:pPr>
      <w:rPr>
        <w:rFonts w:ascii="Times New Roman" w:hAnsi="Times New Roman" w:hint="default"/>
      </w:rPr>
    </w:lvl>
    <w:lvl w:ilvl="4" w:tplc="DCCE8544" w:tentative="1">
      <w:start w:val="1"/>
      <w:numFmt w:val="bullet"/>
      <w:lvlText w:val="-"/>
      <w:lvlJc w:val="left"/>
      <w:pPr>
        <w:tabs>
          <w:tab w:val="num" w:pos="3240"/>
        </w:tabs>
        <w:ind w:left="3240" w:hanging="360"/>
      </w:pPr>
      <w:rPr>
        <w:rFonts w:ascii="Times New Roman" w:hAnsi="Times New Roman" w:hint="default"/>
      </w:rPr>
    </w:lvl>
    <w:lvl w:ilvl="5" w:tplc="0B343F8A" w:tentative="1">
      <w:start w:val="1"/>
      <w:numFmt w:val="bullet"/>
      <w:lvlText w:val="-"/>
      <w:lvlJc w:val="left"/>
      <w:pPr>
        <w:tabs>
          <w:tab w:val="num" w:pos="3960"/>
        </w:tabs>
        <w:ind w:left="3960" w:hanging="360"/>
      </w:pPr>
      <w:rPr>
        <w:rFonts w:ascii="Times New Roman" w:hAnsi="Times New Roman" w:hint="default"/>
      </w:rPr>
    </w:lvl>
    <w:lvl w:ilvl="6" w:tplc="FBA6AA1E" w:tentative="1">
      <w:start w:val="1"/>
      <w:numFmt w:val="bullet"/>
      <w:lvlText w:val="-"/>
      <w:lvlJc w:val="left"/>
      <w:pPr>
        <w:tabs>
          <w:tab w:val="num" w:pos="4680"/>
        </w:tabs>
        <w:ind w:left="4680" w:hanging="360"/>
      </w:pPr>
      <w:rPr>
        <w:rFonts w:ascii="Times New Roman" w:hAnsi="Times New Roman" w:hint="default"/>
      </w:rPr>
    </w:lvl>
    <w:lvl w:ilvl="7" w:tplc="BBA2C346" w:tentative="1">
      <w:start w:val="1"/>
      <w:numFmt w:val="bullet"/>
      <w:lvlText w:val="-"/>
      <w:lvlJc w:val="left"/>
      <w:pPr>
        <w:tabs>
          <w:tab w:val="num" w:pos="5400"/>
        </w:tabs>
        <w:ind w:left="5400" w:hanging="360"/>
      </w:pPr>
      <w:rPr>
        <w:rFonts w:ascii="Times New Roman" w:hAnsi="Times New Roman" w:hint="default"/>
      </w:rPr>
    </w:lvl>
    <w:lvl w:ilvl="8" w:tplc="C6567606" w:tentative="1">
      <w:start w:val="1"/>
      <w:numFmt w:val="bullet"/>
      <w:lvlText w:val="-"/>
      <w:lvlJc w:val="left"/>
      <w:pPr>
        <w:tabs>
          <w:tab w:val="num" w:pos="6120"/>
        </w:tabs>
        <w:ind w:left="6120" w:hanging="360"/>
      </w:pPr>
      <w:rPr>
        <w:rFonts w:ascii="Times New Roman" w:hAnsi="Times New Roman" w:hint="default"/>
      </w:rPr>
    </w:lvl>
  </w:abstractNum>
  <w:abstractNum w:abstractNumId="3" w15:restartNumberingAfterBreak="0">
    <w:nsid w:val="32A814A0"/>
    <w:multiLevelType w:val="hybridMultilevel"/>
    <w:tmpl w:val="DFA8BBD4"/>
    <w:lvl w:ilvl="0" w:tplc="04130001">
      <w:start w:val="1"/>
      <w:numFmt w:val="bullet"/>
      <w:lvlText w:val=""/>
      <w:lvlJc w:val="left"/>
      <w:pPr>
        <w:ind w:left="1800" w:hanging="360"/>
      </w:pPr>
      <w:rPr>
        <w:rFonts w:ascii="Symbol" w:hAnsi="Symbol" w:hint="default"/>
      </w:rPr>
    </w:lvl>
    <w:lvl w:ilvl="1" w:tplc="04130003" w:tentative="1">
      <w:start w:val="1"/>
      <w:numFmt w:val="bullet"/>
      <w:lvlText w:val="o"/>
      <w:lvlJc w:val="left"/>
      <w:pPr>
        <w:ind w:left="2520" w:hanging="360"/>
      </w:pPr>
      <w:rPr>
        <w:rFonts w:ascii="Courier New" w:hAnsi="Courier New" w:cs="Courier New" w:hint="default"/>
      </w:rPr>
    </w:lvl>
    <w:lvl w:ilvl="2" w:tplc="04130005" w:tentative="1">
      <w:start w:val="1"/>
      <w:numFmt w:val="bullet"/>
      <w:lvlText w:val=""/>
      <w:lvlJc w:val="left"/>
      <w:pPr>
        <w:ind w:left="3240" w:hanging="360"/>
      </w:pPr>
      <w:rPr>
        <w:rFonts w:ascii="Wingdings" w:hAnsi="Wingdings" w:hint="default"/>
      </w:rPr>
    </w:lvl>
    <w:lvl w:ilvl="3" w:tplc="04130001" w:tentative="1">
      <w:start w:val="1"/>
      <w:numFmt w:val="bullet"/>
      <w:lvlText w:val=""/>
      <w:lvlJc w:val="left"/>
      <w:pPr>
        <w:ind w:left="3960" w:hanging="360"/>
      </w:pPr>
      <w:rPr>
        <w:rFonts w:ascii="Symbol" w:hAnsi="Symbol" w:hint="default"/>
      </w:rPr>
    </w:lvl>
    <w:lvl w:ilvl="4" w:tplc="04130003" w:tentative="1">
      <w:start w:val="1"/>
      <w:numFmt w:val="bullet"/>
      <w:lvlText w:val="o"/>
      <w:lvlJc w:val="left"/>
      <w:pPr>
        <w:ind w:left="4680" w:hanging="360"/>
      </w:pPr>
      <w:rPr>
        <w:rFonts w:ascii="Courier New" w:hAnsi="Courier New" w:cs="Courier New" w:hint="default"/>
      </w:rPr>
    </w:lvl>
    <w:lvl w:ilvl="5" w:tplc="04130005" w:tentative="1">
      <w:start w:val="1"/>
      <w:numFmt w:val="bullet"/>
      <w:lvlText w:val=""/>
      <w:lvlJc w:val="left"/>
      <w:pPr>
        <w:ind w:left="5400" w:hanging="360"/>
      </w:pPr>
      <w:rPr>
        <w:rFonts w:ascii="Wingdings" w:hAnsi="Wingdings" w:hint="default"/>
      </w:rPr>
    </w:lvl>
    <w:lvl w:ilvl="6" w:tplc="04130001" w:tentative="1">
      <w:start w:val="1"/>
      <w:numFmt w:val="bullet"/>
      <w:lvlText w:val=""/>
      <w:lvlJc w:val="left"/>
      <w:pPr>
        <w:ind w:left="6120" w:hanging="360"/>
      </w:pPr>
      <w:rPr>
        <w:rFonts w:ascii="Symbol" w:hAnsi="Symbol" w:hint="default"/>
      </w:rPr>
    </w:lvl>
    <w:lvl w:ilvl="7" w:tplc="04130003" w:tentative="1">
      <w:start w:val="1"/>
      <w:numFmt w:val="bullet"/>
      <w:lvlText w:val="o"/>
      <w:lvlJc w:val="left"/>
      <w:pPr>
        <w:ind w:left="6840" w:hanging="360"/>
      </w:pPr>
      <w:rPr>
        <w:rFonts w:ascii="Courier New" w:hAnsi="Courier New" w:cs="Courier New" w:hint="default"/>
      </w:rPr>
    </w:lvl>
    <w:lvl w:ilvl="8" w:tplc="04130005" w:tentative="1">
      <w:start w:val="1"/>
      <w:numFmt w:val="bullet"/>
      <w:lvlText w:val=""/>
      <w:lvlJc w:val="left"/>
      <w:pPr>
        <w:ind w:left="7560" w:hanging="360"/>
      </w:pPr>
      <w:rPr>
        <w:rFonts w:ascii="Wingdings" w:hAnsi="Wingdings" w:hint="default"/>
      </w:rPr>
    </w:lvl>
  </w:abstractNum>
  <w:abstractNum w:abstractNumId="4" w15:restartNumberingAfterBreak="0">
    <w:nsid w:val="49ED4249"/>
    <w:multiLevelType w:val="hybridMultilevel"/>
    <w:tmpl w:val="4CFA9206"/>
    <w:lvl w:ilvl="0" w:tplc="73702E6C">
      <w:start w:val="1"/>
      <w:numFmt w:val="bullet"/>
      <w:lvlText w:val="-"/>
      <w:lvlJc w:val="left"/>
      <w:pPr>
        <w:tabs>
          <w:tab w:val="num" w:pos="720"/>
        </w:tabs>
        <w:ind w:left="720" w:hanging="360"/>
      </w:pPr>
      <w:rPr>
        <w:rFonts w:ascii="Times New Roman" w:hAnsi="Times New Roman" w:hint="default"/>
      </w:rPr>
    </w:lvl>
    <w:lvl w:ilvl="1" w:tplc="6E228730" w:tentative="1">
      <w:start w:val="1"/>
      <w:numFmt w:val="bullet"/>
      <w:lvlText w:val="-"/>
      <w:lvlJc w:val="left"/>
      <w:pPr>
        <w:tabs>
          <w:tab w:val="num" w:pos="1440"/>
        </w:tabs>
        <w:ind w:left="1440" w:hanging="360"/>
      </w:pPr>
      <w:rPr>
        <w:rFonts w:ascii="Times New Roman" w:hAnsi="Times New Roman" w:hint="default"/>
      </w:rPr>
    </w:lvl>
    <w:lvl w:ilvl="2" w:tplc="E69EF1F6" w:tentative="1">
      <w:start w:val="1"/>
      <w:numFmt w:val="bullet"/>
      <w:lvlText w:val="-"/>
      <w:lvlJc w:val="left"/>
      <w:pPr>
        <w:tabs>
          <w:tab w:val="num" w:pos="2160"/>
        </w:tabs>
        <w:ind w:left="2160" w:hanging="360"/>
      </w:pPr>
      <w:rPr>
        <w:rFonts w:ascii="Times New Roman" w:hAnsi="Times New Roman" w:hint="default"/>
      </w:rPr>
    </w:lvl>
    <w:lvl w:ilvl="3" w:tplc="F782B82E" w:tentative="1">
      <w:start w:val="1"/>
      <w:numFmt w:val="bullet"/>
      <w:lvlText w:val="-"/>
      <w:lvlJc w:val="left"/>
      <w:pPr>
        <w:tabs>
          <w:tab w:val="num" w:pos="2880"/>
        </w:tabs>
        <w:ind w:left="2880" w:hanging="360"/>
      </w:pPr>
      <w:rPr>
        <w:rFonts w:ascii="Times New Roman" w:hAnsi="Times New Roman" w:hint="default"/>
      </w:rPr>
    </w:lvl>
    <w:lvl w:ilvl="4" w:tplc="6D049C60" w:tentative="1">
      <w:start w:val="1"/>
      <w:numFmt w:val="bullet"/>
      <w:lvlText w:val="-"/>
      <w:lvlJc w:val="left"/>
      <w:pPr>
        <w:tabs>
          <w:tab w:val="num" w:pos="3600"/>
        </w:tabs>
        <w:ind w:left="3600" w:hanging="360"/>
      </w:pPr>
      <w:rPr>
        <w:rFonts w:ascii="Times New Roman" w:hAnsi="Times New Roman" w:hint="default"/>
      </w:rPr>
    </w:lvl>
    <w:lvl w:ilvl="5" w:tplc="B28C3A8C" w:tentative="1">
      <w:start w:val="1"/>
      <w:numFmt w:val="bullet"/>
      <w:lvlText w:val="-"/>
      <w:lvlJc w:val="left"/>
      <w:pPr>
        <w:tabs>
          <w:tab w:val="num" w:pos="4320"/>
        </w:tabs>
        <w:ind w:left="4320" w:hanging="360"/>
      </w:pPr>
      <w:rPr>
        <w:rFonts w:ascii="Times New Roman" w:hAnsi="Times New Roman" w:hint="default"/>
      </w:rPr>
    </w:lvl>
    <w:lvl w:ilvl="6" w:tplc="9982B87E" w:tentative="1">
      <w:start w:val="1"/>
      <w:numFmt w:val="bullet"/>
      <w:lvlText w:val="-"/>
      <w:lvlJc w:val="left"/>
      <w:pPr>
        <w:tabs>
          <w:tab w:val="num" w:pos="5040"/>
        </w:tabs>
        <w:ind w:left="5040" w:hanging="360"/>
      </w:pPr>
      <w:rPr>
        <w:rFonts w:ascii="Times New Roman" w:hAnsi="Times New Roman" w:hint="default"/>
      </w:rPr>
    </w:lvl>
    <w:lvl w:ilvl="7" w:tplc="3A2C343C" w:tentative="1">
      <w:start w:val="1"/>
      <w:numFmt w:val="bullet"/>
      <w:lvlText w:val="-"/>
      <w:lvlJc w:val="left"/>
      <w:pPr>
        <w:tabs>
          <w:tab w:val="num" w:pos="5760"/>
        </w:tabs>
        <w:ind w:left="5760" w:hanging="360"/>
      </w:pPr>
      <w:rPr>
        <w:rFonts w:ascii="Times New Roman" w:hAnsi="Times New Roman" w:hint="default"/>
      </w:rPr>
    </w:lvl>
    <w:lvl w:ilvl="8" w:tplc="51C674A6"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0923DE8"/>
    <w:multiLevelType w:val="hybridMultilevel"/>
    <w:tmpl w:val="3DB816DA"/>
    <w:lvl w:ilvl="0" w:tplc="E66661A2">
      <w:start w:val="1"/>
      <w:numFmt w:val="bullet"/>
      <w:lvlText w:val="-"/>
      <w:lvlJc w:val="left"/>
      <w:pPr>
        <w:tabs>
          <w:tab w:val="num" w:pos="360"/>
        </w:tabs>
        <w:ind w:left="360" w:hanging="360"/>
      </w:pPr>
      <w:rPr>
        <w:rFonts w:ascii="Times New Roman" w:hAnsi="Times New Roman" w:hint="default"/>
      </w:rPr>
    </w:lvl>
    <w:lvl w:ilvl="1" w:tplc="EC68EAE6" w:tentative="1">
      <w:start w:val="1"/>
      <w:numFmt w:val="bullet"/>
      <w:lvlText w:val="-"/>
      <w:lvlJc w:val="left"/>
      <w:pPr>
        <w:tabs>
          <w:tab w:val="num" w:pos="1080"/>
        </w:tabs>
        <w:ind w:left="1080" w:hanging="360"/>
      </w:pPr>
      <w:rPr>
        <w:rFonts w:ascii="Times New Roman" w:hAnsi="Times New Roman" w:hint="default"/>
      </w:rPr>
    </w:lvl>
    <w:lvl w:ilvl="2" w:tplc="1BA4E8C4" w:tentative="1">
      <w:start w:val="1"/>
      <w:numFmt w:val="bullet"/>
      <w:lvlText w:val="-"/>
      <w:lvlJc w:val="left"/>
      <w:pPr>
        <w:tabs>
          <w:tab w:val="num" w:pos="1800"/>
        </w:tabs>
        <w:ind w:left="1800" w:hanging="360"/>
      </w:pPr>
      <w:rPr>
        <w:rFonts w:ascii="Times New Roman" w:hAnsi="Times New Roman" w:hint="default"/>
      </w:rPr>
    </w:lvl>
    <w:lvl w:ilvl="3" w:tplc="4532064E" w:tentative="1">
      <w:start w:val="1"/>
      <w:numFmt w:val="bullet"/>
      <w:lvlText w:val="-"/>
      <w:lvlJc w:val="left"/>
      <w:pPr>
        <w:tabs>
          <w:tab w:val="num" w:pos="2520"/>
        </w:tabs>
        <w:ind w:left="2520" w:hanging="360"/>
      </w:pPr>
      <w:rPr>
        <w:rFonts w:ascii="Times New Roman" w:hAnsi="Times New Roman" w:hint="default"/>
      </w:rPr>
    </w:lvl>
    <w:lvl w:ilvl="4" w:tplc="26C6EC94" w:tentative="1">
      <w:start w:val="1"/>
      <w:numFmt w:val="bullet"/>
      <w:lvlText w:val="-"/>
      <w:lvlJc w:val="left"/>
      <w:pPr>
        <w:tabs>
          <w:tab w:val="num" w:pos="3240"/>
        </w:tabs>
        <w:ind w:left="3240" w:hanging="360"/>
      </w:pPr>
      <w:rPr>
        <w:rFonts w:ascii="Times New Roman" w:hAnsi="Times New Roman" w:hint="default"/>
      </w:rPr>
    </w:lvl>
    <w:lvl w:ilvl="5" w:tplc="903CCDA2" w:tentative="1">
      <w:start w:val="1"/>
      <w:numFmt w:val="bullet"/>
      <w:lvlText w:val="-"/>
      <w:lvlJc w:val="left"/>
      <w:pPr>
        <w:tabs>
          <w:tab w:val="num" w:pos="3960"/>
        </w:tabs>
        <w:ind w:left="3960" w:hanging="360"/>
      </w:pPr>
      <w:rPr>
        <w:rFonts w:ascii="Times New Roman" w:hAnsi="Times New Roman" w:hint="default"/>
      </w:rPr>
    </w:lvl>
    <w:lvl w:ilvl="6" w:tplc="663EE64E" w:tentative="1">
      <w:start w:val="1"/>
      <w:numFmt w:val="bullet"/>
      <w:lvlText w:val="-"/>
      <w:lvlJc w:val="left"/>
      <w:pPr>
        <w:tabs>
          <w:tab w:val="num" w:pos="4680"/>
        </w:tabs>
        <w:ind w:left="4680" w:hanging="360"/>
      </w:pPr>
      <w:rPr>
        <w:rFonts w:ascii="Times New Roman" w:hAnsi="Times New Roman" w:hint="default"/>
      </w:rPr>
    </w:lvl>
    <w:lvl w:ilvl="7" w:tplc="EA2A12BE" w:tentative="1">
      <w:start w:val="1"/>
      <w:numFmt w:val="bullet"/>
      <w:lvlText w:val="-"/>
      <w:lvlJc w:val="left"/>
      <w:pPr>
        <w:tabs>
          <w:tab w:val="num" w:pos="5400"/>
        </w:tabs>
        <w:ind w:left="5400" w:hanging="360"/>
      </w:pPr>
      <w:rPr>
        <w:rFonts w:ascii="Times New Roman" w:hAnsi="Times New Roman" w:hint="default"/>
      </w:rPr>
    </w:lvl>
    <w:lvl w:ilvl="8" w:tplc="71D0A036" w:tentative="1">
      <w:start w:val="1"/>
      <w:numFmt w:val="bullet"/>
      <w:lvlText w:val="-"/>
      <w:lvlJc w:val="left"/>
      <w:pPr>
        <w:tabs>
          <w:tab w:val="num" w:pos="6120"/>
        </w:tabs>
        <w:ind w:left="6120" w:hanging="360"/>
      </w:pPr>
      <w:rPr>
        <w:rFonts w:ascii="Times New Roman" w:hAnsi="Times New Roman" w:hint="default"/>
      </w:rPr>
    </w:lvl>
  </w:abstractNum>
  <w:abstractNum w:abstractNumId="6" w15:restartNumberingAfterBreak="0">
    <w:nsid w:val="58242E69"/>
    <w:multiLevelType w:val="multilevel"/>
    <w:tmpl w:val="7D28D41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AA02A7B"/>
    <w:multiLevelType w:val="singleLevel"/>
    <w:tmpl w:val="B66CD164"/>
    <w:lvl w:ilvl="0">
      <w:start w:val="1"/>
      <w:numFmt w:val="decimal"/>
      <w:lvlText w:val="(%1)"/>
      <w:lvlJc w:val="left"/>
      <w:pPr>
        <w:tabs>
          <w:tab w:val="num" w:pos="360"/>
        </w:tabs>
        <w:ind w:left="360" w:hanging="360"/>
      </w:pPr>
      <w:rPr>
        <w:rFonts w:hint="default"/>
      </w:rPr>
    </w:lvl>
  </w:abstractNum>
  <w:num w:numId="1">
    <w:abstractNumId w:val="7"/>
  </w:num>
  <w:num w:numId="2">
    <w:abstractNumId w:val="5"/>
  </w:num>
  <w:num w:numId="3">
    <w:abstractNumId w:val="1"/>
  </w:num>
  <w:num w:numId="4">
    <w:abstractNumId w:val="0"/>
  </w:num>
  <w:num w:numId="5">
    <w:abstractNumId w:val="2"/>
  </w:num>
  <w:num w:numId="6">
    <w:abstractNumId w:val="4"/>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Rheum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fxzrz92209r5es2r75v0pv0ds0ea9zde0f&quot;&gt;EndNote Library Natasja TOT&lt;record-ids&gt;&lt;item&gt;31&lt;/item&gt;&lt;item&gt;49&lt;/item&gt;&lt;item&gt;70&lt;/item&gt;&lt;item&gt;83&lt;/item&gt;&lt;item&gt;305&lt;/item&gt;&lt;item&gt;399&lt;/item&gt;&lt;item&gt;445&lt;/item&gt;&lt;item&gt;745&lt;/item&gt;&lt;item&gt;758&lt;/item&gt;&lt;item&gt;839&lt;/item&gt;&lt;item&gt;1001&lt;/item&gt;&lt;item&gt;1002&lt;/item&gt;&lt;item&gt;1003&lt;/item&gt;&lt;item&gt;1040&lt;/item&gt;&lt;item&gt;1041&lt;/item&gt;&lt;item&gt;1042&lt;/item&gt;&lt;item&gt;1054&lt;/item&gt;&lt;item&gt;1077&lt;/item&gt;&lt;item&gt;4460&lt;/item&gt;&lt;item&gt;4544&lt;/item&gt;&lt;item&gt;4571&lt;/item&gt;&lt;item&gt;4582&lt;/item&gt;&lt;item&gt;4589&lt;/item&gt;&lt;item&gt;4590&lt;/item&gt;&lt;item&gt;4591&lt;/item&gt;&lt;item&gt;4592&lt;/item&gt;&lt;item&gt;4593&lt;/item&gt;&lt;item&gt;4594&lt;/item&gt;&lt;item&gt;4597&lt;/item&gt;&lt;item&gt;4598&lt;/item&gt;&lt;item&gt;4599&lt;/item&gt;&lt;item&gt;4601&lt;/item&gt;&lt;item&gt;4613&lt;/item&gt;&lt;item&gt;4615&lt;/item&gt;&lt;item&gt;4618&lt;/item&gt;&lt;item&gt;4630&lt;/item&gt;&lt;item&gt;4631&lt;/item&gt;&lt;item&gt;4636&lt;/item&gt;&lt;item&gt;4694&lt;/item&gt;&lt;item&gt;4704&lt;/item&gt;&lt;item&gt;4705&lt;/item&gt;&lt;item&gt;4706&lt;/item&gt;&lt;item&gt;4707&lt;/item&gt;&lt;item&gt;4715&lt;/item&gt;&lt;item&gt;4716&lt;/item&gt;&lt;item&gt;4717&lt;/item&gt;&lt;item&gt;4718&lt;/item&gt;&lt;item&gt;4719&lt;/item&gt;&lt;item&gt;4720&lt;/item&gt;&lt;item&gt;4721&lt;/item&gt;&lt;item&gt;4723&lt;/item&gt;&lt;item&gt;4724&lt;/item&gt;&lt;/record-ids&gt;&lt;/item&gt;&lt;/Libraries&gt;"/>
  </w:docVars>
  <w:rsids>
    <w:rsidRoot w:val="000C3561"/>
    <w:rsid w:val="000023A8"/>
    <w:rsid w:val="00003411"/>
    <w:rsid w:val="00003E67"/>
    <w:rsid w:val="00010FC0"/>
    <w:rsid w:val="0001129E"/>
    <w:rsid w:val="00016731"/>
    <w:rsid w:val="00016BB0"/>
    <w:rsid w:val="000170E2"/>
    <w:rsid w:val="000271F3"/>
    <w:rsid w:val="00027F51"/>
    <w:rsid w:val="00030904"/>
    <w:rsid w:val="00035065"/>
    <w:rsid w:val="00035769"/>
    <w:rsid w:val="00041427"/>
    <w:rsid w:val="000419D0"/>
    <w:rsid w:val="000421CA"/>
    <w:rsid w:val="000421CD"/>
    <w:rsid w:val="00042331"/>
    <w:rsid w:val="00046846"/>
    <w:rsid w:val="00046D29"/>
    <w:rsid w:val="0005072A"/>
    <w:rsid w:val="00052B38"/>
    <w:rsid w:val="00052DC6"/>
    <w:rsid w:val="000554ED"/>
    <w:rsid w:val="00056015"/>
    <w:rsid w:val="00056C00"/>
    <w:rsid w:val="0005728F"/>
    <w:rsid w:val="00060141"/>
    <w:rsid w:val="00061B11"/>
    <w:rsid w:val="00062319"/>
    <w:rsid w:val="000632C9"/>
    <w:rsid w:val="00063AD2"/>
    <w:rsid w:val="00065F20"/>
    <w:rsid w:val="00067A67"/>
    <w:rsid w:val="0007198D"/>
    <w:rsid w:val="0007286A"/>
    <w:rsid w:val="00074A5B"/>
    <w:rsid w:val="00076A33"/>
    <w:rsid w:val="00077678"/>
    <w:rsid w:val="000779DB"/>
    <w:rsid w:val="00080734"/>
    <w:rsid w:val="00082A54"/>
    <w:rsid w:val="00084A24"/>
    <w:rsid w:val="000860E0"/>
    <w:rsid w:val="000905F3"/>
    <w:rsid w:val="00090748"/>
    <w:rsid w:val="00092AB1"/>
    <w:rsid w:val="0009339E"/>
    <w:rsid w:val="0009389A"/>
    <w:rsid w:val="00096730"/>
    <w:rsid w:val="00097963"/>
    <w:rsid w:val="000A0E82"/>
    <w:rsid w:val="000A248E"/>
    <w:rsid w:val="000A3699"/>
    <w:rsid w:val="000A3B11"/>
    <w:rsid w:val="000A52DB"/>
    <w:rsid w:val="000A6653"/>
    <w:rsid w:val="000A7461"/>
    <w:rsid w:val="000B07B8"/>
    <w:rsid w:val="000B100F"/>
    <w:rsid w:val="000B1A5C"/>
    <w:rsid w:val="000B231B"/>
    <w:rsid w:val="000B2329"/>
    <w:rsid w:val="000B33E6"/>
    <w:rsid w:val="000B5B85"/>
    <w:rsid w:val="000C085E"/>
    <w:rsid w:val="000C2223"/>
    <w:rsid w:val="000C3561"/>
    <w:rsid w:val="000C37FB"/>
    <w:rsid w:val="000C3E20"/>
    <w:rsid w:val="000D0EDE"/>
    <w:rsid w:val="000D2A0D"/>
    <w:rsid w:val="000D385C"/>
    <w:rsid w:val="000D4F6C"/>
    <w:rsid w:val="000D556D"/>
    <w:rsid w:val="000D5A74"/>
    <w:rsid w:val="000D5B64"/>
    <w:rsid w:val="000D5FFC"/>
    <w:rsid w:val="000D6BB0"/>
    <w:rsid w:val="000D70DC"/>
    <w:rsid w:val="000E0CCF"/>
    <w:rsid w:val="000E1E90"/>
    <w:rsid w:val="000E2AD3"/>
    <w:rsid w:val="000E36F7"/>
    <w:rsid w:val="000E3BCC"/>
    <w:rsid w:val="000E4DAC"/>
    <w:rsid w:val="000E5B07"/>
    <w:rsid w:val="000E6E10"/>
    <w:rsid w:val="000E71D3"/>
    <w:rsid w:val="000E7412"/>
    <w:rsid w:val="000F1ADA"/>
    <w:rsid w:val="000F405C"/>
    <w:rsid w:val="000F6FCA"/>
    <w:rsid w:val="000F7D62"/>
    <w:rsid w:val="001003A1"/>
    <w:rsid w:val="00100AF7"/>
    <w:rsid w:val="001013CB"/>
    <w:rsid w:val="00104B19"/>
    <w:rsid w:val="00106D5D"/>
    <w:rsid w:val="00110CA5"/>
    <w:rsid w:val="00110FC6"/>
    <w:rsid w:val="001123B1"/>
    <w:rsid w:val="001126D1"/>
    <w:rsid w:val="001140CA"/>
    <w:rsid w:val="00116D8C"/>
    <w:rsid w:val="0011707B"/>
    <w:rsid w:val="00117970"/>
    <w:rsid w:val="00120D96"/>
    <w:rsid w:val="001212F6"/>
    <w:rsid w:val="0012446C"/>
    <w:rsid w:val="0012574A"/>
    <w:rsid w:val="0012656D"/>
    <w:rsid w:val="00126ED2"/>
    <w:rsid w:val="00127D2D"/>
    <w:rsid w:val="00131888"/>
    <w:rsid w:val="001325D9"/>
    <w:rsid w:val="0013293E"/>
    <w:rsid w:val="00135C5D"/>
    <w:rsid w:val="00136547"/>
    <w:rsid w:val="00140093"/>
    <w:rsid w:val="00141CF4"/>
    <w:rsid w:val="00143667"/>
    <w:rsid w:val="001466B1"/>
    <w:rsid w:val="00146E6B"/>
    <w:rsid w:val="00146E78"/>
    <w:rsid w:val="00153294"/>
    <w:rsid w:val="001543AB"/>
    <w:rsid w:val="00161520"/>
    <w:rsid w:val="00161856"/>
    <w:rsid w:val="001625C7"/>
    <w:rsid w:val="00163156"/>
    <w:rsid w:val="00165C09"/>
    <w:rsid w:val="00166843"/>
    <w:rsid w:val="00167872"/>
    <w:rsid w:val="00167E0E"/>
    <w:rsid w:val="0017155A"/>
    <w:rsid w:val="001740B0"/>
    <w:rsid w:val="00174C1D"/>
    <w:rsid w:val="00174DD8"/>
    <w:rsid w:val="0017508B"/>
    <w:rsid w:val="00175EDE"/>
    <w:rsid w:val="001808CA"/>
    <w:rsid w:val="00180F25"/>
    <w:rsid w:val="00181A23"/>
    <w:rsid w:val="00182C4B"/>
    <w:rsid w:val="00183B1F"/>
    <w:rsid w:val="001842DC"/>
    <w:rsid w:val="001855F5"/>
    <w:rsid w:val="00185ED7"/>
    <w:rsid w:val="001860DC"/>
    <w:rsid w:val="00186613"/>
    <w:rsid w:val="00190089"/>
    <w:rsid w:val="001909B5"/>
    <w:rsid w:val="001911E6"/>
    <w:rsid w:val="001911F9"/>
    <w:rsid w:val="00191D02"/>
    <w:rsid w:val="0019747B"/>
    <w:rsid w:val="001976EA"/>
    <w:rsid w:val="001A1A46"/>
    <w:rsid w:val="001A4A95"/>
    <w:rsid w:val="001A4FCF"/>
    <w:rsid w:val="001A76D1"/>
    <w:rsid w:val="001B1939"/>
    <w:rsid w:val="001B228D"/>
    <w:rsid w:val="001B2A72"/>
    <w:rsid w:val="001B3299"/>
    <w:rsid w:val="001B3B90"/>
    <w:rsid w:val="001B49F8"/>
    <w:rsid w:val="001B5D81"/>
    <w:rsid w:val="001B61E1"/>
    <w:rsid w:val="001B658B"/>
    <w:rsid w:val="001B6A8B"/>
    <w:rsid w:val="001B6B16"/>
    <w:rsid w:val="001B6F4F"/>
    <w:rsid w:val="001C7824"/>
    <w:rsid w:val="001D1444"/>
    <w:rsid w:val="001D1718"/>
    <w:rsid w:val="001D246C"/>
    <w:rsid w:val="001D4A67"/>
    <w:rsid w:val="001D57BE"/>
    <w:rsid w:val="001D5C09"/>
    <w:rsid w:val="001D713E"/>
    <w:rsid w:val="001E0D6C"/>
    <w:rsid w:val="001E2951"/>
    <w:rsid w:val="001E36D8"/>
    <w:rsid w:val="001E43A9"/>
    <w:rsid w:val="001E6178"/>
    <w:rsid w:val="001E6204"/>
    <w:rsid w:val="001E666A"/>
    <w:rsid w:val="001F0C1C"/>
    <w:rsid w:val="001F287B"/>
    <w:rsid w:val="001F2EFA"/>
    <w:rsid w:val="001F403B"/>
    <w:rsid w:val="001F4D5A"/>
    <w:rsid w:val="001F61B4"/>
    <w:rsid w:val="001F72C1"/>
    <w:rsid w:val="001F7780"/>
    <w:rsid w:val="00202384"/>
    <w:rsid w:val="002032BA"/>
    <w:rsid w:val="00204193"/>
    <w:rsid w:val="002051B9"/>
    <w:rsid w:val="0021062E"/>
    <w:rsid w:val="00210EFD"/>
    <w:rsid w:val="00213101"/>
    <w:rsid w:val="00213A4B"/>
    <w:rsid w:val="00214535"/>
    <w:rsid w:val="00215FA2"/>
    <w:rsid w:val="00220525"/>
    <w:rsid w:val="00221A83"/>
    <w:rsid w:val="0022370B"/>
    <w:rsid w:val="0022459D"/>
    <w:rsid w:val="00225930"/>
    <w:rsid w:val="00225F1C"/>
    <w:rsid w:val="002265D4"/>
    <w:rsid w:val="00226624"/>
    <w:rsid w:val="00226CBA"/>
    <w:rsid w:val="002323C9"/>
    <w:rsid w:val="002328D7"/>
    <w:rsid w:val="0023372C"/>
    <w:rsid w:val="002351D4"/>
    <w:rsid w:val="0023540B"/>
    <w:rsid w:val="00236821"/>
    <w:rsid w:val="00237EF9"/>
    <w:rsid w:val="002405DA"/>
    <w:rsid w:val="00240895"/>
    <w:rsid w:val="0024228B"/>
    <w:rsid w:val="002423DD"/>
    <w:rsid w:val="00246459"/>
    <w:rsid w:val="002465CF"/>
    <w:rsid w:val="0025099C"/>
    <w:rsid w:val="002510F1"/>
    <w:rsid w:val="00251F1E"/>
    <w:rsid w:val="002538A3"/>
    <w:rsid w:val="00257BAD"/>
    <w:rsid w:val="00260EB5"/>
    <w:rsid w:val="00262103"/>
    <w:rsid w:val="00264A18"/>
    <w:rsid w:val="002701D6"/>
    <w:rsid w:val="002745E8"/>
    <w:rsid w:val="00275DE4"/>
    <w:rsid w:val="00280419"/>
    <w:rsid w:val="00282DD9"/>
    <w:rsid w:val="00286038"/>
    <w:rsid w:val="002863CA"/>
    <w:rsid w:val="00292896"/>
    <w:rsid w:val="00293212"/>
    <w:rsid w:val="00293590"/>
    <w:rsid w:val="0029394B"/>
    <w:rsid w:val="00296D12"/>
    <w:rsid w:val="002A00DF"/>
    <w:rsid w:val="002A07C6"/>
    <w:rsid w:val="002A167C"/>
    <w:rsid w:val="002A4A09"/>
    <w:rsid w:val="002A51D1"/>
    <w:rsid w:val="002A6C03"/>
    <w:rsid w:val="002B18D4"/>
    <w:rsid w:val="002B1F9B"/>
    <w:rsid w:val="002B2112"/>
    <w:rsid w:val="002B50BA"/>
    <w:rsid w:val="002B55E6"/>
    <w:rsid w:val="002B7D8C"/>
    <w:rsid w:val="002C2B14"/>
    <w:rsid w:val="002C34DF"/>
    <w:rsid w:val="002C6605"/>
    <w:rsid w:val="002C7F83"/>
    <w:rsid w:val="002D28C5"/>
    <w:rsid w:val="002D3ADE"/>
    <w:rsid w:val="002D3DA3"/>
    <w:rsid w:val="002D43CB"/>
    <w:rsid w:val="002D457C"/>
    <w:rsid w:val="002D6307"/>
    <w:rsid w:val="002E0490"/>
    <w:rsid w:val="002E0837"/>
    <w:rsid w:val="002E27BA"/>
    <w:rsid w:val="002E3DF8"/>
    <w:rsid w:val="002E3F42"/>
    <w:rsid w:val="002E4C25"/>
    <w:rsid w:val="002E6491"/>
    <w:rsid w:val="002E6C09"/>
    <w:rsid w:val="002E7277"/>
    <w:rsid w:val="002F34A7"/>
    <w:rsid w:val="002F50FE"/>
    <w:rsid w:val="002F51A4"/>
    <w:rsid w:val="002F5B42"/>
    <w:rsid w:val="002F633E"/>
    <w:rsid w:val="002F663D"/>
    <w:rsid w:val="00300A8C"/>
    <w:rsid w:val="00300CF4"/>
    <w:rsid w:val="003020B8"/>
    <w:rsid w:val="00303554"/>
    <w:rsid w:val="003058D3"/>
    <w:rsid w:val="00306AA2"/>
    <w:rsid w:val="00306CA3"/>
    <w:rsid w:val="00311A9D"/>
    <w:rsid w:val="00312349"/>
    <w:rsid w:val="0031239E"/>
    <w:rsid w:val="00312695"/>
    <w:rsid w:val="00313780"/>
    <w:rsid w:val="003149A2"/>
    <w:rsid w:val="003153CA"/>
    <w:rsid w:val="00316A4D"/>
    <w:rsid w:val="003203E4"/>
    <w:rsid w:val="00320BB5"/>
    <w:rsid w:val="003222ED"/>
    <w:rsid w:val="003230A7"/>
    <w:rsid w:val="00323938"/>
    <w:rsid w:val="00323A2E"/>
    <w:rsid w:val="003254F0"/>
    <w:rsid w:val="00326E5E"/>
    <w:rsid w:val="00327362"/>
    <w:rsid w:val="003274C5"/>
    <w:rsid w:val="003327FB"/>
    <w:rsid w:val="003329FE"/>
    <w:rsid w:val="00334D22"/>
    <w:rsid w:val="0033703D"/>
    <w:rsid w:val="00341477"/>
    <w:rsid w:val="0034350B"/>
    <w:rsid w:val="003442A5"/>
    <w:rsid w:val="003451A4"/>
    <w:rsid w:val="00345729"/>
    <w:rsid w:val="00347662"/>
    <w:rsid w:val="003476B6"/>
    <w:rsid w:val="0034792F"/>
    <w:rsid w:val="003508E1"/>
    <w:rsid w:val="00351AF7"/>
    <w:rsid w:val="00352213"/>
    <w:rsid w:val="00354A38"/>
    <w:rsid w:val="00354C4B"/>
    <w:rsid w:val="00355B63"/>
    <w:rsid w:val="003571F0"/>
    <w:rsid w:val="003574C6"/>
    <w:rsid w:val="003601E3"/>
    <w:rsid w:val="00364150"/>
    <w:rsid w:val="003643BF"/>
    <w:rsid w:val="00364CC3"/>
    <w:rsid w:val="003672CB"/>
    <w:rsid w:val="0037054C"/>
    <w:rsid w:val="00370750"/>
    <w:rsid w:val="003707E1"/>
    <w:rsid w:val="00371017"/>
    <w:rsid w:val="00371A42"/>
    <w:rsid w:val="00373EE6"/>
    <w:rsid w:val="003772D9"/>
    <w:rsid w:val="0038026F"/>
    <w:rsid w:val="00381B14"/>
    <w:rsid w:val="0038502A"/>
    <w:rsid w:val="003878C3"/>
    <w:rsid w:val="00391DC5"/>
    <w:rsid w:val="00396C0E"/>
    <w:rsid w:val="003972D6"/>
    <w:rsid w:val="003A17C8"/>
    <w:rsid w:val="003A6DC9"/>
    <w:rsid w:val="003A7904"/>
    <w:rsid w:val="003B0E7F"/>
    <w:rsid w:val="003B14B8"/>
    <w:rsid w:val="003B2D48"/>
    <w:rsid w:val="003B381C"/>
    <w:rsid w:val="003B3B01"/>
    <w:rsid w:val="003B42F3"/>
    <w:rsid w:val="003B48E6"/>
    <w:rsid w:val="003B6E52"/>
    <w:rsid w:val="003C1BF9"/>
    <w:rsid w:val="003C20A2"/>
    <w:rsid w:val="003C2AEF"/>
    <w:rsid w:val="003C30B9"/>
    <w:rsid w:val="003C3E2F"/>
    <w:rsid w:val="003C6F09"/>
    <w:rsid w:val="003D11AE"/>
    <w:rsid w:val="003D60B7"/>
    <w:rsid w:val="003D7818"/>
    <w:rsid w:val="003D78B0"/>
    <w:rsid w:val="003E047C"/>
    <w:rsid w:val="003E5996"/>
    <w:rsid w:val="003E6DFB"/>
    <w:rsid w:val="003E700D"/>
    <w:rsid w:val="003F18A4"/>
    <w:rsid w:val="003F1A49"/>
    <w:rsid w:val="003F536F"/>
    <w:rsid w:val="003F54E7"/>
    <w:rsid w:val="003F7FB5"/>
    <w:rsid w:val="0040105C"/>
    <w:rsid w:val="004011BC"/>
    <w:rsid w:val="004061D2"/>
    <w:rsid w:val="00407971"/>
    <w:rsid w:val="00410171"/>
    <w:rsid w:val="00410A49"/>
    <w:rsid w:val="00411939"/>
    <w:rsid w:val="00411A4C"/>
    <w:rsid w:val="0041300A"/>
    <w:rsid w:val="00415465"/>
    <w:rsid w:val="00415A10"/>
    <w:rsid w:val="00420461"/>
    <w:rsid w:val="00423EF0"/>
    <w:rsid w:val="00426854"/>
    <w:rsid w:val="00427EB8"/>
    <w:rsid w:val="00441ED1"/>
    <w:rsid w:val="00447053"/>
    <w:rsid w:val="00447610"/>
    <w:rsid w:val="00453569"/>
    <w:rsid w:val="00453D86"/>
    <w:rsid w:val="00454B7F"/>
    <w:rsid w:val="00456C62"/>
    <w:rsid w:val="00460E24"/>
    <w:rsid w:val="00464151"/>
    <w:rsid w:val="0046420C"/>
    <w:rsid w:val="004643DA"/>
    <w:rsid w:val="0046465A"/>
    <w:rsid w:val="00465466"/>
    <w:rsid w:val="00465E75"/>
    <w:rsid w:val="00467482"/>
    <w:rsid w:val="00470476"/>
    <w:rsid w:val="00470BC7"/>
    <w:rsid w:val="00470DA2"/>
    <w:rsid w:val="004740B2"/>
    <w:rsid w:val="004746FD"/>
    <w:rsid w:val="004757C0"/>
    <w:rsid w:val="00475C27"/>
    <w:rsid w:val="004760D4"/>
    <w:rsid w:val="00477009"/>
    <w:rsid w:val="004777DE"/>
    <w:rsid w:val="00481F3D"/>
    <w:rsid w:val="004827CD"/>
    <w:rsid w:val="00483F28"/>
    <w:rsid w:val="004842C7"/>
    <w:rsid w:val="00484DD4"/>
    <w:rsid w:val="0048588F"/>
    <w:rsid w:val="004901B1"/>
    <w:rsid w:val="00490CFA"/>
    <w:rsid w:val="00492A96"/>
    <w:rsid w:val="004968AC"/>
    <w:rsid w:val="00497402"/>
    <w:rsid w:val="00497913"/>
    <w:rsid w:val="00497C81"/>
    <w:rsid w:val="00497D8B"/>
    <w:rsid w:val="004A1601"/>
    <w:rsid w:val="004A2070"/>
    <w:rsid w:val="004A2AA4"/>
    <w:rsid w:val="004A47C6"/>
    <w:rsid w:val="004A48A8"/>
    <w:rsid w:val="004A578C"/>
    <w:rsid w:val="004B0C50"/>
    <w:rsid w:val="004B1716"/>
    <w:rsid w:val="004B1788"/>
    <w:rsid w:val="004B22DD"/>
    <w:rsid w:val="004B28AF"/>
    <w:rsid w:val="004B3E1F"/>
    <w:rsid w:val="004B577F"/>
    <w:rsid w:val="004B5B1C"/>
    <w:rsid w:val="004B5DA7"/>
    <w:rsid w:val="004C39EA"/>
    <w:rsid w:val="004C582E"/>
    <w:rsid w:val="004C7825"/>
    <w:rsid w:val="004D17D0"/>
    <w:rsid w:val="004D5B5D"/>
    <w:rsid w:val="004D6EFB"/>
    <w:rsid w:val="004E1124"/>
    <w:rsid w:val="004E572E"/>
    <w:rsid w:val="004F1799"/>
    <w:rsid w:val="004F2207"/>
    <w:rsid w:val="004F2D1E"/>
    <w:rsid w:val="004F3B5F"/>
    <w:rsid w:val="004F53BA"/>
    <w:rsid w:val="004F5BCC"/>
    <w:rsid w:val="004F6186"/>
    <w:rsid w:val="004F6D89"/>
    <w:rsid w:val="00500575"/>
    <w:rsid w:val="00500E6E"/>
    <w:rsid w:val="00501EF8"/>
    <w:rsid w:val="00503965"/>
    <w:rsid w:val="005100C1"/>
    <w:rsid w:val="00510921"/>
    <w:rsid w:val="00512023"/>
    <w:rsid w:val="00512E3E"/>
    <w:rsid w:val="00513308"/>
    <w:rsid w:val="0051338B"/>
    <w:rsid w:val="0051457B"/>
    <w:rsid w:val="00514D56"/>
    <w:rsid w:val="005305BD"/>
    <w:rsid w:val="00533932"/>
    <w:rsid w:val="00534B4E"/>
    <w:rsid w:val="00534E92"/>
    <w:rsid w:val="0053522A"/>
    <w:rsid w:val="00535397"/>
    <w:rsid w:val="005361B3"/>
    <w:rsid w:val="0053659F"/>
    <w:rsid w:val="00537824"/>
    <w:rsid w:val="00540908"/>
    <w:rsid w:val="0054249B"/>
    <w:rsid w:val="00543A69"/>
    <w:rsid w:val="00543C6C"/>
    <w:rsid w:val="00545CA1"/>
    <w:rsid w:val="00546D9F"/>
    <w:rsid w:val="0054788D"/>
    <w:rsid w:val="00551722"/>
    <w:rsid w:val="00553EF7"/>
    <w:rsid w:val="005552B2"/>
    <w:rsid w:val="00555426"/>
    <w:rsid w:val="0055648B"/>
    <w:rsid w:val="0055714F"/>
    <w:rsid w:val="005606C3"/>
    <w:rsid w:val="00560807"/>
    <w:rsid w:val="00561F68"/>
    <w:rsid w:val="005660CD"/>
    <w:rsid w:val="0057165F"/>
    <w:rsid w:val="00571F4A"/>
    <w:rsid w:val="005724E4"/>
    <w:rsid w:val="00572AD2"/>
    <w:rsid w:val="00572CD3"/>
    <w:rsid w:val="00573EAF"/>
    <w:rsid w:val="005742C1"/>
    <w:rsid w:val="005777C6"/>
    <w:rsid w:val="00580402"/>
    <w:rsid w:val="005860EE"/>
    <w:rsid w:val="00587922"/>
    <w:rsid w:val="00590071"/>
    <w:rsid w:val="00590CDB"/>
    <w:rsid w:val="00593F03"/>
    <w:rsid w:val="00596CA4"/>
    <w:rsid w:val="00597F0C"/>
    <w:rsid w:val="005A0632"/>
    <w:rsid w:val="005A2421"/>
    <w:rsid w:val="005A32B4"/>
    <w:rsid w:val="005A3FA3"/>
    <w:rsid w:val="005A53A6"/>
    <w:rsid w:val="005A5667"/>
    <w:rsid w:val="005A733F"/>
    <w:rsid w:val="005A7E1E"/>
    <w:rsid w:val="005B0B5A"/>
    <w:rsid w:val="005B1476"/>
    <w:rsid w:val="005B2DE8"/>
    <w:rsid w:val="005B3346"/>
    <w:rsid w:val="005B529D"/>
    <w:rsid w:val="005B5EEB"/>
    <w:rsid w:val="005B63B8"/>
    <w:rsid w:val="005B67AE"/>
    <w:rsid w:val="005C2031"/>
    <w:rsid w:val="005C24E3"/>
    <w:rsid w:val="005C2808"/>
    <w:rsid w:val="005C466D"/>
    <w:rsid w:val="005C726A"/>
    <w:rsid w:val="005C7C66"/>
    <w:rsid w:val="005D17C9"/>
    <w:rsid w:val="005D2D77"/>
    <w:rsid w:val="005D5CDD"/>
    <w:rsid w:val="005D5F1B"/>
    <w:rsid w:val="005D6BBC"/>
    <w:rsid w:val="005E00EC"/>
    <w:rsid w:val="005E04AC"/>
    <w:rsid w:val="005E20AF"/>
    <w:rsid w:val="005E4162"/>
    <w:rsid w:val="005E4201"/>
    <w:rsid w:val="005E4A45"/>
    <w:rsid w:val="005E4AA6"/>
    <w:rsid w:val="005E64C7"/>
    <w:rsid w:val="005E7402"/>
    <w:rsid w:val="005E7648"/>
    <w:rsid w:val="005E7E31"/>
    <w:rsid w:val="005F1239"/>
    <w:rsid w:val="005F17E7"/>
    <w:rsid w:val="005F34C2"/>
    <w:rsid w:val="005F408F"/>
    <w:rsid w:val="005F4B3D"/>
    <w:rsid w:val="005F6F3D"/>
    <w:rsid w:val="00600170"/>
    <w:rsid w:val="00600749"/>
    <w:rsid w:val="00600AE5"/>
    <w:rsid w:val="00600F74"/>
    <w:rsid w:val="0060285A"/>
    <w:rsid w:val="006053F2"/>
    <w:rsid w:val="00606C40"/>
    <w:rsid w:val="00607EC2"/>
    <w:rsid w:val="00611956"/>
    <w:rsid w:val="006153D4"/>
    <w:rsid w:val="00615623"/>
    <w:rsid w:val="006178AB"/>
    <w:rsid w:val="00617915"/>
    <w:rsid w:val="006220C3"/>
    <w:rsid w:val="00623125"/>
    <w:rsid w:val="00623923"/>
    <w:rsid w:val="006245FD"/>
    <w:rsid w:val="00625415"/>
    <w:rsid w:val="006259CB"/>
    <w:rsid w:val="0062628C"/>
    <w:rsid w:val="0063013D"/>
    <w:rsid w:val="00633833"/>
    <w:rsid w:val="0063449F"/>
    <w:rsid w:val="00634A91"/>
    <w:rsid w:val="00635C2F"/>
    <w:rsid w:val="00636FA1"/>
    <w:rsid w:val="00637C12"/>
    <w:rsid w:val="00640D11"/>
    <w:rsid w:val="00641CFF"/>
    <w:rsid w:val="006426D4"/>
    <w:rsid w:val="00642C92"/>
    <w:rsid w:val="006441AB"/>
    <w:rsid w:val="00645853"/>
    <w:rsid w:val="0064686E"/>
    <w:rsid w:val="00650731"/>
    <w:rsid w:val="00650FFD"/>
    <w:rsid w:val="006516F0"/>
    <w:rsid w:val="0065177C"/>
    <w:rsid w:val="00652707"/>
    <w:rsid w:val="00652A46"/>
    <w:rsid w:val="006558CD"/>
    <w:rsid w:val="00656D69"/>
    <w:rsid w:val="00657E8C"/>
    <w:rsid w:val="00657FE2"/>
    <w:rsid w:val="00661B9F"/>
    <w:rsid w:val="00665AD9"/>
    <w:rsid w:val="00665B54"/>
    <w:rsid w:val="00675A89"/>
    <w:rsid w:val="00675D54"/>
    <w:rsid w:val="0067618B"/>
    <w:rsid w:val="006776BE"/>
    <w:rsid w:val="0068003E"/>
    <w:rsid w:val="00681B8E"/>
    <w:rsid w:val="0068250D"/>
    <w:rsid w:val="00683544"/>
    <w:rsid w:val="00685107"/>
    <w:rsid w:val="00691C93"/>
    <w:rsid w:val="00692463"/>
    <w:rsid w:val="00696365"/>
    <w:rsid w:val="006975F2"/>
    <w:rsid w:val="006A2A9A"/>
    <w:rsid w:val="006A420F"/>
    <w:rsid w:val="006A44D8"/>
    <w:rsid w:val="006A4D99"/>
    <w:rsid w:val="006A7003"/>
    <w:rsid w:val="006B070F"/>
    <w:rsid w:val="006B392C"/>
    <w:rsid w:val="006B3E3E"/>
    <w:rsid w:val="006B479D"/>
    <w:rsid w:val="006B5F5A"/>
    <w:rsid w:val="006C07F6"/>
    <w:rsid w:val="006C1927"/>
    <w:rsid w:val="006C1F23"/>
    <w:rsid w:val="006C26FF"/>
    <w:rsid w:val="006C6FAA"/>
    <w:rsid w:val="006C75CD"/>
    <w:rsid w:val="006C78AA"/>
    <w:rsid w:val="006D2342"/>
    <w:rsid w:val="006D359A"/>
    <w:rsid w:val="006D5C6E"/>
    <w:rsid w:val="006D60D1"/>
    <w:rsid w:val="006D63A0"/>
    <w:rsid w:val="006D67B5"/>
    <w:rsid w:val="006E08D8"/>
    <w:rsid w:val="006E11A5"/>
    <w:rsid w:val="006E34B1"/>
    <w:rsid w:val="006E3C51"/>
    <w:rsid w:val="006E5484"/>
    <w:rsid w:val="006E6E4C"/>
    <w:rsid w:val="006E76FE"/>
    <w:rsid w:val="006F12DB"/>
    <w:rsid w:val="006F2E08"/>
    <w:rsid w:val="006F34A3"/>
    <w:rsid w:val="006F6AD2"/>
    <w:rsid w:val="006F7B4A"/>
    <w:rsid w:val="006F7DCF"/>
    <w:rsid w:val="00701476"/>
    <w:rsid w:val="0070183C"/>
    <w:rsid w:val="00701A3D"/>
    <w:rsid w:val="0070710E"/>
    <w:rsid w:val="00707C53"/>
    <w:rsid w:val="00710A64"/>
    <w:rsid w:val="007110C2"/>
    <w:rsid w:val="0071510A"/>
    <w:rsid w:val="00715C5A"/>
    <w:rsid w:val="00715E2D"/>
    <w:rsid w:val="00717A7C"/>
    <w:rsid w:val="00720CDF"/>
    <w:rsid w:val="00722C9A"/>
    <w:rsid w:val="00724A86"/>
    <w:rsid w:val="00725173"/>
    <w:rsid w:val="00732595"/>
    <w:rsid w:val="00735CBE"/>
    <w:rsid w:val="00735DBF"/>
    <w:rsid w:val="0073695D"/>
    <w:rsid w:val="00750504"/>
    <w:rsid w:val="007506E3"/>
    <w:rsid w:val="00752041"/>
    <w:rsid w:val="007521C9"/>
    <w:rsid w:val="00754401"/>
    <w:rsid w:val="00756610"/>
    <w:rsid w:val="00771BA1"/>
    <w:rsid w:val="007729E3"/>
    <w:rsid w:val="007730B8"/>
    <w:rsid w:val="00774069"/>
    <w:rsid w:val="00775180"/>
    <w:rsid w:val="00775227"/>
    <w:rsid w:val="0077540E"/>
    <w:rsid w:val="00775CA0"/>
    <w:rsid w:val="00780C04"/>
    <w:rsid w:val="00780D5D"/>
    <w:rsid w:val="00780E01"/>
    <w:rsid w:val="007828FB"/>
    <w:rsid w:val="007833BA"/>
    <w:rsid w:val="007834C9"/>
    <w:rsid w:val="007855EA"/>
    <w:rsid w:val="00792A3C"/>
    <w:rsid w:val="00794A0C"/>
    <w:rsid w:val="007A0A1F"/>
    <w:rsid w:val="007A1198"/>
    <w:rsid w:val="007A299A"/>
    <w:rsid w:val="007A3B97"/>
    <w:rsid w:val="007A4CAC"/>
    <w:rsid w:val="007A5788"/>
    <w:rsid w:val="007A6F9E"/>
    <w:rsid w:val="007B0DBC"/>
    <w:rsid w:val="007B2DC5"/>
    <w:rsid w:val="007B6B6A"/>
    <w:rsid w:val="007C094D"/>
    <w:rsid w:val="007C1DA5"/>
    <w:rsid w:val="007C39DE"/>
    <w:rsid w:val="007C6520"/>
    <w:rsid w:val="007C703B"/>
    <w:rsid w:val="007C71F9"/>
    <w:rsid w:val="007D32A2"/>
    <w:rsid w:val="007D34C4"/>
    <w:rsid w:val="007D559D"/>
    <w:rsid w:val="007E1B6E"/>
    <w:rsid w:val="007E2641"/>
    <w:rsid w:val="007E3593"/>
    <w:rsid w:val="007E35CC"/>
    <w:rsid w:val="007E411C"/>
    <w:rsid w:val="007E45D0"/>
    <w:rsid w:val="007E5CF8"/>
    <w:rsid w:val="007F0ADF"/>
    <w:rsid w:val="007F2582"/>
    <w:rsid w:val="007F2788"/>
    <w:rsid w:val="007F3F35"/>
    <w:rsid w:val="007F493D"/>
    <w:rsid w:val="007F56E0"/>
    <w:rsid w:val="007F5E53"/>
    <w:rsid w:val="00802C33"/>
    <w:rsid w:val="00803C63"/>
    <w:rsid w:val="00803D3B"/>
    <w:rsid w:val="00804171"/>
    <w:rsid w:val="008049A2"/>
    <w:rsid w:val="008049AF"/>
    <w:rsid w:val="00806F90"/>
    <w:rsid w:val="008075EB"/>
    <w:rsid w:val="008078C2"/>
    <w:rsid w:val="00810863"/>
    <w:rsid w:val="0081100F"/>
    <w:rsid w:val="0081103B"/>
    <w:rsid w:val="008134BD"/>
    <w:rsid w:val="00813BFD"/>
    <w:rsid w:val="00813F00"/>
    <w:rsid w:val="008154E2"/>
    <w:rsid w:val="00815EF5"/>
    <w:rsid w:val="00816655"/>
    <w:rsid w:val="00817812"/>
    <w:rsid w:val="00821B01"/>
    <w:rsid w:val="00822E65"/>
    <w:rsid w:val="0082545F"/>
    <w:rsid w:val="00825C0D"/>
    <w:rsid w:val="00825F2A"/>
    <w:rsid w:val="00826FD9"/>
    <w:rsid w:val="008312FD"/>
    <w:rsid w:val="00831330"/>
    <w:rsid w:val="008329C1"/>
    <w:rsid w:val="00835D31"/>
    <w:rsid w:val="00837737"/>
    <w:rsid w:val="00844739"/>
    <w:rsid w:val="0084502B"/>
    <w:rsid w:val="00846D9F"/>
    <w:rsid w:val="008476E7"/>
    <w:rsid w:val="00851E12"/>
    <w:rsid w:val="008530CB"/>
    <w:rsid w:val="00853C86"/>
    <w:rsid w:val="008549F7"/>
    <w:rsid w:val="00854DDB"/>
    <w:rsid w:val="00854EEB"/>
    <w:rsid w:val="00855C1D"/>
    <w:rsid w:val="008623ED"/>
    <w:rsid w:val="008624BD"/>
    <w:rsid w:val="0086434E"/>
    <w:rsid w:val="0086454D"/>
    <w:rsid w:val="00864FC1"/>
    <w:rsid w:val="00866E94"/>
    <w:rsid w:val="00867911"/>
    <w:rsid w:val="00867A89"/>
    <w:rsid w:val="00867E54"/>
    <w:rsid w:val="00870A28"/>
    <w:rsid w:val="00870DD4"/>
    <w:rsid w:val="0087184A"/>
    <w:rsid w:val="00874645"/>
    <w:rsid w:val="00880DED"/>
    <w:rsid w:val="00881D3D"/>
    <w:rsid w:val="008822E1"/>
    <w:rsid w:val="00885830"/>
    <w:rsid w:val="00890501"/>
    <w:rsid w:val="00890C48"/>
    <w:rsid w:val="00891FAA"/>
    <w:rsid w:val="00893684"/>
    <w:rsid w:val="00893B75"/>
    <w:rsid w:val="00895340"/>
    <w:rsid w:val="008965F4"/>
    <w:rsid w:val="008A00B9"/>
    <w:rsid w:val="008A1E96"/>
    <w:rsid w:val="008A32B4"/>
    <w:rsid w:val="008A7617"/>
    <w:rsid w:val="008A779E"/>
    <w:rsid w:val="008B3EA1"/>
    <w:rsid w:val="008B57E0"/>
    <w:rsid w:val="008B5918"/>
    <w:rsid w:val="008B5D42"/>
    <w:rsid w:val="008C1A5B"/>
    <w:rsid w:val="008C49FA"/>
    <w:rsid w:val="008C66D8"/>
    <w:rsid w:val="008D03FE"/>
    <w:rsid w:val="008D1839"/>
    <w:rsid w:val="008D257A"/>
    <w:rsid w:val="008D2894"/>
    <w:rsid w:val="008D337B"/>
    <w:rsid w:val="008D3A0C"/>
    <w:rsid w:val="008D7C20"/>
    <w:rsid w:val="008E0696"/>
    <w:rsid w:val="008E1480"/>
    <w:rsid w:val="008E2C5D"/>
    <w:rsid w:val="008E4E74"/>
    <w:rsid w:val="008F0667"/>
    <w:rsid w:val="008F47EF"/>
    <w:rsid w:val="008F649B"/>
    <w:rsid w:val="008F67B6"/>
    <w:rsid w:val="008F6F36"/>
    <w:rsid w:val="008F764C"/>
    <w:rsid w:val="008F771D"/>
    <w:rsid w:val="008F7D4E"/>
    <w:rsid w:val="0090033C"/>
    <w:rsid w:val="00901203"/>
    <w:rsid w:val="0090204F"/>
    <w:rsid w:val="00903904"/>
    <w:rsid w:val="009053DC"/>
    <w:rsid w:val="00907968"/>
    <w:rsid w:val="00911736"/>
    <w:rsid w:val="00913001"/>
    <w:rsid w:val="0091354B"/>
    <w:rsid w:val="009136E0"/>
    <w:rsid w:val="009154D6"/>
    <w:rsid w:val="00915B28"/>
    <w:rsid w:val="00917858"/>
    <w:rsid w:val="0092150E"/>
    <w:rsid w:val="009259DE"/>
    <w:rsid w:val="00926641"/>
    <w:rsid w:val="00926C7B"/>
    <w:rsid w:val="00927038"/>
    <w:rsid w:val="009272BB"/>
    <w:rsid w:val="00927337"/>
    <w:rsid w:val="0092765A"/>
    <w:rsid w:val="00930D27"/>
    <w:rsid w:val="0093164E"/>
    <w:rsid w:val="00932E0C"/>
    <w:rsid w:val="00933327"/>
    <w:rsid w:val="00940C32"/>
    <w:rsid w:val="0094253B"/>
    <w:rsid w:val="00945CF0"/>
    <w:rsid w:val="00946230"/>
    <w:rsid w:val="00953C77"/>
    <w:rsid w:val="00955DAC"/>
    <w:rsid w:val="009568EA"/>
    <w:rsid w:val="00956EB5"/>
    <w:rsid w:val="00957C8E"/>
    <w:rsid w:val="00961289"/>
    <w:rsid w:val="00961924"/>
    <w:rsid w:val="00965BCF"/>
    <w:rsid w:val="0096688F"/>
    <w:rsid w:val="009670BE"/>
    <w:rsid w:val="00967FB5"/>
    <w:rsid w:val="0097251E"/>
    <w:rsid w:val="00974892"/>
    <w:rsid w:val="00975F04"/>
    <w:rsid w:val="00984B41"/>
    <w:rsid w:val="00986BB6"/>
    <w:rsid w:val="009917ED"/>
    <w:rsid w:val="00993332"/>
    <w:rsid w:val="00994322"/>
    <w:rsid w:val="0099447C"/>
    <w:rsid w:val="00995935"/>
    <w:rsid w:val="00997133"/>
    <w:rsid w:val="00997D7D"/>
    <w:rsid w:val="009A17DD"/>
    <w:rsid w:val="009A1BD5"/>
    <w:rsid w:val="009A27DD"/>
    <w:rsid w:val="009A48E5"/>
    <w:rsid w:val="009A667B"/>
    <w:rsid w:val="009B11B2"/>
    <w:rsid w:val="009B34E0"/>
    <w:rsid w:val="009B501C"/>
    <w:rsid w:val="009B6B2E"/>
    <w:rsid w:val="009C00D0"/>
    <w:rsid w:val="009C0A60"/>
    <w:rsid w:val="009C129E"/>
    <w:rsid w:val="009C1A13"/>
    <w:rsid w:val="009C26F3"/>
    <w:rsid w:val="009C4602"/>
    <w:rsid w:val="009C4BF6"/>
    <w:rsid w:val="009C5EEC"/>
    <w:rsid w:val="009D13B0"/>
    <w:rsid w:val="009D3CCA"/>
    <w:rsid w:val="009D5047"/>
    <w:rsid w:val="009D57F2"/>
    <w:rsid w:val="009D5CD3"/>
    <w:rsid w:val="009D70C7"/>
    <w:rsid w:val="009D7A61"/>
    <w:rsid w:val="009E0ED1"/>
    <w:rsid w:val="009E1F1F"/>
    <w:rsid w:val="009E2F11"/>
    <w:rsid w:val="009E3532"/>
    <w:rsid w:val="009E3AF9"/>
    <w:rsid w:val="009E3D87"/>
    <w:rsid w:val="009E457F"/>
    <w:rsid w:val="009E4FE5"/>
    <w:rsid w:val="009E7D27"/>
    <w:rsid w:val="009F0508"/>
    <w:rsid w:val="009F118C"/>
    <w:rsid w:val="009F17E6"/>
    <w:rsid w:val="009F2619"/>
    <w:rsid w:val="009F3126"/>
    <w:rsid w:val="009F4F0A"/>
    <w:rsid w:val="00A00339"/>
    <w:rsid w:val="00A042DE"/>
    <w:rsid w:val="00A12413"/>
    <w:rsid w:val="00A13C09"/>
    <w:rsid w:val="00A14C55"/>
    <w:rsid w:val="00A159D4"/>
    <w:rsid w:val="00A173E1"/>
    <w:rsid w:val="00A23A33"/>
    <w:rsid w:val="00A23D69"/>
    <w:rsid w:val="00A2421C"/>
    <w:rsid w:val="00A255D7"/>
    <w:rsid w:val="00A26DCE"/>
    <w:rsid w:val="00A312F5"/>
    <w:rsid w:val="00A31F3D"/>
    <w:rsid w:val="00A32AAD"/>
    <w:rsid w:val="00A331B2"/>
    <w:rsid w:val="00A36E62"/>
    <w:rsid w:val="00A37E63"/>
    <w:rsid w:val="00A400AA"/>
    <w:rsid w:val="00A4052B"/>
    <w:rsid w:val="00A41834"/>
    <w:rsid w:val="00A41BA7"/>
    <w:rsid w:val="00A421B9"/>
    <w:rsid w:val="00A44937"/>
    <w:rsid w:val="00A44AB8"/>
    <w:rsid w:val="00A47D9F"/>
    <w:rsid w:val="00A5023F"/>
    <w:rsid w:val="00A5141F"/>
    <w:rsid w:val="00A523A2"/>
    <w:rsid w:val="00A52B02"/>
    <w:rsid w:val="00A560FC"/>
    <w:rsid w:val="00A57BA1"/>
    <w:rsid w:val="00A63999"/>
    <w:rsid w:val="00A64707"/>
    <w:rsid w:val="00A666BE"/>
    <w:rsid w:val="00A7100E"/>
    <w:rsid w:val="00A72BC1"/>
    <w:rsid w:val="00A737A4"/>
    <w:rsid w:val="00A81E42"/>
    <w:rsid w:val="00A85131"/>
    <w:rsid w:val="00A8637E"/>
    <w:rsid w:val="00A86E65"/>
    <w:rsid w:val="00A91D00"/>
    <w:rsid w:val="00A92BCC"/>
    <w:rsid w:val="00A9365B"/>
    <w:rsid w:val="00A93EB0"/>
    <w:rsid w:val="00A95129"/>
    <w:rsid w:val="00A96D3F"/>
    <w:rsid w:val="00A96E0D"/>
    <w:rsid w:val="00AA0BC6"/>
    <w:rsid w:val="00AA230A"/>
    <w:rsid w:val="00AA4C65"/>
    <w:rsid w:val="00AA55C0"/>
    <w:rsid w:val="00AA56BA"/>
    <w:rsid w:val="00AA65BE"/>
    <w:rsid w:val="00AB071A"/>
    <w:rsid w:val="00AB22B5"/>
    <w:rsid w:val="00AB4644"/>
    <w:rsid w:val="00AC02DB"/>
    <w:rsid w:val="00AC063D"/>
    <w:rsid w:val="00AC0728"/>
    <w:rsid w:val="00AD0145"/>
    <w:rsid w:val="00AD0760"/>
    <w:rsid w:val="00AD35F7"/>
    <w:rsid w:val="00AD4350"/>
    <w:rsid w:val="00AD481D"/>
    <w:rsid w:val="00AD7617"/>
    <w:rsid w:val="00AE1C22"/>
    <w:rsid w:val="00AE3F12"/>
    <w:rsid w:val="00AE4C1C"/>
    <w:rsid w:val="00AE59B9"/>
    <w:rsid w:val="00AE5BEA"/>
    <w:rsid w:val="00AF1361"/>
    <w:rsid w:val="00AF318B"/>
    <w:rsid w:val="00AF3850"/>
    <w:rsid w:val="00AF4C41"/>
    <w:rsid w:val="00AF4C8D"/>
    <w:rsid w:val="00AF4FEC"/>
    <w:rsid w:val="00AF548D"/>
    <w:rsid w:val="00AF641A"/>
    <w:rsid w:val="00AF6D80"/>
    <w:rsid w:val="00AF6EE0"/>
    <w:rsid w:val="00B0259E"/>
    <w:rsid w:val="00B02690"/>
    <w:rsid w:val="00B10290"/>
    <w:rsid w:val="00B10F44"/>
    <w:rsid w:val="00B11084"/>
    <w:rsid w:val="00B12AE0"/>
    <w:rsid w:val="00B1344B"/>
    <w:rsid w:val="00B149C8"/>
    <w:rsid w:val="00B14A34"/>
    <w:rsid w:val="00B166AE"/>
    <w:rsid w:val="00B17669"/>
    <w:rsid w:val="00B17B79"/>
    <w:rsid w:val="00B17D13"/>
    <w:rsid w:val="00B24F82"/>
    <w:rsid w:val="00B25807"/>
    <w:rsid w:val="00B25B8A"/>
    <w:rsid w:val="00B25D39"/>
    <w:rsid w:val="00B2650E"/>
    <w:rsid w:val="00B33AFD"/>
    <w:rsid w:val="00B352C9"/>
    <w:rsid w:val="00B356BB"/>
    <w:rsid w:val="00B360EC"/>
    <w:rsid w:val="00B36153"/>
    <w:rsid w:val="00B369D9"/>
    <w:rsid w:val="00B41BBC"/>
    <w:rsid w:val="00B421B7"/>
    <w:rsid w:val="00B42CE8"/>
    <w:rsid w:val="00B460CD"/>
    <w:rsid w:val="00B46498"/>
    <w:rsid w:val="00B47A94"/>
    <w:rsid w:val="00B50276"/>
    <w:rsid w:val="00B50301"/>
    <w:rsid w:val="00B50329"/>
    <w:rsid w:val="00B50BCD"/>
    <w:rsid w:val="00B534E7"/>
    <w:rsid w:val="00B5604F"/>
    <w:rsid w:val="00B60278"/>
    <w:rsid w:val="00B61035"/>
    <w:rsid w:val="00B63933"/>
    <w:rsid w:val="00B65F89"/>
    <w:rsid w:val="00B66717"/>
    <w:rsid w:val="00B67C1B"/>
    <w:rsid w:val="00B71893"/>
    <w:rsid w:val="00B7618E"/>
    <w:rsid w:val="00B7775E"/>
    <w:rsid w:val="00B80497"/>
    <w:rsid w:val="00B857D9"/>
    <w:rsid w:val="00B85CD3"/>
    <w:rsid w:val="00B873E4"/>
    <w:rsid w:val="00B91D2C"/>
    <w:rsid w:val="00B93BD8"/>
    <w:rsid w:val="00B945F2"/>
    <w:rsid w:val="00B94629"/>
    <w:rsid w:val="00B961B6"/>
    <w:rsid w:val="00B96AF8"/>
    <w:rsid w:val="00BA06FD"/>
    <w:rsid w:val="00BA20B0"/>
    <w:rsid w:val="00BA2669"/>
    <w:rsid w:val="00BA4E58"/>
    <w:rsid w:val="00BA5996"/>
    <w:rsid w:val="00BA5BA9"/>
    <w:rsid w:val="00BB2842"/>
    <w:rsid w:val="00BB3B3B"/>
    <w:rsid w:val="00BB586E"/>
    <w:rsid w:val="00BB6746"/>
    <w:rsid w:val="00BB6CB5"/>
    <w:rsid w:val="00BB6E52"/>
    <w:rsid w:val="00BB725B"/>
    <w:rsid w:val="00BB7E04"/>
    <w:rsid w:val="00BB7E2F"/>
    <w:rsid w:val="00BC0047"/>
    <w:rsid w:val="00BC1A11"/>
    <w:rsid w:val="00BC2233"/>
    <w:rsid w:val="00BC3A6F"/>
    <w:rsid w:val="00BC6641"/>
    <w:rsid w:val="00BC7661"/>
    <w:rsid w:val="00BD08DD"/>
    <w:rsid w:val="00BD1C7B"/>
    <w:rsid w:val="00BD42A0"/>
    <w:rsid w:val="00BD4444"/>
    <w:rsid w:val="00BD458D"/>
    <w:rsid w:val="00BD64C1"/>
    <w:rsid w:val="00BE4E57"/>
    <w:rsid w:val="00BE6A48"/>
    <w:rsid w:val="00BE7A19"/>
    <w:rsid w:val="00BE7A6C"/>
    <w:rsid w:val="00BF045F"/>
    <w:rsid w:val="00BF252D"/>
    <w:rsid w:val="00BF2705"/>
    <w:rsid w:val="00BF4F9B"/>
    <w:rsid w:val="00C002DA"/>
    <w:rsid w:val="00C00F53"/>
    <w:rsid w:val="00C0148A"/>
    <w:rsid w:val="00C02FE9"/>
    <w:rsid w:val="00C048F7"/>
    <w:rsid w:val="00C05088"/>
    <w:rsid w:val="00C10439"/>
    <w:rsid w:val="00C10980"/>
    <w:rsid w:val="00C14BE3"/>
    <w:rsid w:val="00C201F6"/>
    <w:rsid w:val="00C20ABD"/>
    <w:rsid w:val="00C2284A"/>
    <w:rsid w:val="00C26CEE"/>
    <w:rsid w:val="00C27119"/>
    <w:rsid w:val="00C335C2"/>
    <w:rsid w:val="00C35CC0"/>
    <w:rsid w:val="00C372A7"/>
    <w:rsid w:val="00C37697"/>
    <w:rsid w:val="00C40589"/>
    <w:rsid w:val="00C413DE"/>
    <w:rsid w:val="00C41409"/>
    <w:rsid w:val="00C43A69"/>
    <w:rsid w:val="00C43D48"/>
    <w:rsid w:val="00C44109"/>
    <w:rsid w:val="00C45018"/>
    <w:rsid w:val="00C454C3"/>
    <w:rsid w:val="00C4587E"/>
    <w:rsid w:val="00C51AC5"/>
    <w:rsid w:val="00C52F72"/>
    <w:rsid w:val="00C54AE2"/>
    <w:rsid w:val="00C54DE5"/>
    <w:rsid w:val="00C5514A"/>
    <w:rsid w:val="00C564AE"/>
    <w:rsid w:val="00C567F2"/>
    <w:rsid w:val="00C578FE"/>
    <w:rsid w:val="00C62284"/>
    <w:rsid w:val="00C62319"/>
    <w:rsid w:val="00C641D9"/>
    <w:rsid w:val="00C649AD"/>
    <w:rsid w:val="00C654BD"/>
    <w:rsid w:val="00C662E7"/>
    <w:rsid w:val="00C6635F"/>
    <w:rsid w:val="00C67487"/>
    <w:rsid w:val="00C7025E"/>
    <w:rsid w:val="00C7100C"/>
    <w:rsid w:val="00C73686"/>
    <w:rsid w:val="00C74361"/>
    <w:rsid w:val="00C77FB7"/>
    <w:rsid w:val="00C8049C"/>
    <w:rsid w:val="00C807E2"/>
    <w:rsid w:val="00C8110A"/>
    <w:rsid w:val="00C82106"/>
    <w:rsid w:val="00C82A89"/>
    <w:rsid w:val="00C85664"/>
    <w:rsid w:val="00C86139"/>
    <w:rsid w:val="00C912D1"/>
    <w:rsid w:val="00C93262"/>
    <w:rsid w:val="00C9384F"/>
    <w:rsid w:val="00C95C43"/>
    <w:rsid w:val="00C97EF8"/>
    <w:rsid w:val="00CA0C17"/>
    <w:rsid w:val="00CA1432"/>
    <w:rsid w:val="00CA213C"/>
    <w:rsid w:val="00CA5C36"/>
    <w:rsid w:val="00CA60BC"/>
    <w:rsid w:val="00CB07DE"/>
    <w:rsid w:val="00CB15EE"/>
    <w:rsid w:val="00CB1AA8"/>
    <w:rsid w:val="00CB24E2"/>
    <w:rsid w:val="00CB3AE0"/>
    <w:rsid w:val="00CB4799"/>
    <w:rsid w:val="00CB7526"/>
    <w:rsid w:val="00CB7B59"/>
    <w:rsid w:val="00CC1DD9"/>
    <w:rsid w:val="00CC1E94"/>
    <w:rsid w:val="00CC289C"/>
    <w:rsid w:val="00CC39C8"/>
    <w:rsid w:val="00CC43C0"/>
    <w:rsid w:val="00CC55C4"/>
    <w:rsid w:val="00CD0CC0"/>
    <w:rsid w:val="00CD2327"/>
    <w:rsid w:val="00CD3CE1"/>
    <w:rsid w:val="00CD4B99"/>
    <w:rsid w:val="00CD5185"/>
    <w:rsid w:val="00CD5423"/>
    <w:rsid w:val="00CD5951"/>
    <w:rsid w:val="00CD643A"/>
    <w:rsid w:val="00CD66F1"/>
    <w:rsid w:val="00CE02EC"/>
    <w:rsid w:val="00CE3AF5"/>
    <w:rsid w:val="00CE5B8B"/>
    <w:rsid w:val="00CE6B3D"/>
    <w:rsid w:val="00CE7B33"/>
    <w:rsid w:val="00CF1DF9"/>
    <w:rsid w:val="00CF23AD"/>
    <w:rsid w:val="00CF242F"/>
    <w:rsid w:val="00CF37CD"/>
    <w:rsid w:val="00CF582B"/>
    <w:rsid w:val="00CF65DA"/>
    <w:rsid w:val="00CF710C"/>
    <w:rsid w:val="00CF7DA2"/>
    <w:rsid w:val="00D0028F"/>
    <w:rsid w:val="00D00FEB"/>
    <w:rsid w:val="00D01749"/>
    <w:rsid w:val="00D021A5"/>
    <w:rsid w:val="00D02766"/>
    <w:rsid w:val="00D02FBC"/>
    <w:rsid w:val="00D0777A"/>
    <w:rsid w:val="00D1016B"/>
    <w:rsid w:val="00D14E5B"/>
    <w:rsid w:val="00D162C6"/>
    <w:rsid w:val="00D16410"/>
    <w:rsid w:val="00D23F0B"/>
    <w:rsid w:val="00D258A7"/>
    <w:rsid w:val="00D2593E"/>
    <w:rsid w:val="00D25D39"/>
    <w:rsid w:val="00D27350"/>
    <w:rsid w:val="00D2781E"/>
    <w:rsid w:val="00D30421"/>
    <w:rsid w:val="00D30E63"/>
    <w:rsid w:val="00D32B87"/>
    <w:rsid w:val="00D33061"/>
    <w:rsid w:val="00D4015F"/>
    <w:rsid w:val="00D40163"/>
    <w:rsid w:val="00D41B3C"/>
    <w:rsid w:val="00D428B5"/>
    <w:rsid w:val="00D4370E"/>
    <w:rsid w:val="00D47E19"/>
    <w:rsid w:val="00D51AE9"/>
    <w:rsid w:val="00D51CA1"/>
    <w:rsid w:val="00D547C1"/>
    <w:rsid w:val="00D54BB3"/>
    <w:rsid w:val="00D54EBC"/>
    <w:rsid w:val="00D55922"/>
    <w:rsid w:val="00D6052B"/>
    <w:rsid w:val="00D647A4"/>
    <w:rsid w:val="00D66335"/>
    <w:rsid w:val="00D70348"/>
    <w:rsid w:val="00D7085C"/>
    <w:rsid w:val="00D71026"/>
    <w:rsid w:val="00D72D0C"/>
    <w:rsid w:val="00D73E6A"/>
    <w:rsid w:val="00D74E20"/>
    <w:rsid w:val="00D77194"/>
    <w:rsid w:val="00D77763"/>
    <w:rsid w:val="00D77861"/>
    <w:rsid w:val="00D83A8A"/>
    <w:rsid w:val="00D86B85"/>
    <w:rsid w:val="00D86C7A"/>
    <w:rsid w:val="00D905F3"/>
    <w:rsid w:val="00D91631"/>
    <w:rsid w:val="00D952CD"/>
    <w:rsid w:val="00D957B7"/>
    <w:rsid w:val="00D974C2"/>
    <w:rsid w:val="00DA1F17"/>
    <w:rsid w:val="00DA232F"/>
    <w:rsid w:val="00DA74C4"/>
    <w:rsid w:val="00DB1F8F"/>
    <w:rsid w:val="00DB7949"/>
    <w:rsid w:val="00DC026B"/>
    <w:rsid w:val="00DC10A3"/>
    <w:rsid w:val="00DC3F71"/>
    <w:rsid w:val="00DC44A6"/>
    <w:rsid w:val="00DC4ACF"/>
    <w:rsid w:val="00DD2456"/>
    <w:rsid w:val="00DD3523"/>
    <w:rsid w:val="00DD44C5"/>
    <w:rsid w:val="00DD7DDE"/>
    <w:rsid w:val="00DE0153"/>
    <w:rsid w:val="00DE027E"/>
    <w:rsid w:val="00DE1EA2"/>
    <w:rsid w:val="00DE50CA"/>
    <w:rsid w:val="00DF0000"/>
    <w:rsid w:val="00DF25E8"/>
    <w:rsid w:val="00DF316D"/>
    <w:rsid w:val="00DF7422"/>
    <w:rsid w:val="00DF7578"/>
    <w:rsid w:val="00E01865"/>
    <w:rsid w:val="00E018B7"/>
    <w:rsid w:val="00E01BE7"/>
    <w:rsid w:val="00E01EAB"/>
    <w:rsid w:val="00E022BB"/>
    <w:rsid w:val="00E03178"/>
    <w:rsid w:val="00E03C8B"/>
    <w:rsid w:val="00E03E9A"/>
    <w:rsid w:val="00E04776"/>
    <w:rsid w:val="00E07190"/>
    <w:rsid w:val="00E102C0"/>
    <w:rsid w:val="00E123D9"/>
    <w:rsid w:val="00E127C0"/>
    <w:rsid w:val="00E12B0B"/>
    <w:rsid w:val="00E135DA"/>
    <w:rsid w:val="00E1417F"/>
    <w:rsid w:val="00E151D3"/>
    <w:rsid w:val="00E1739E"/>
    <w:rsid w:val="00E2096B"/>
    <w:rsid w:val="00E22F9D"/>
    <w:rsid w:val="00E23295"/>
    <w:rsid w:val="00E233EB"/>
    <w:rsid w:val="00E25854"/>
    <w:rsid w:val="00E271D3"/>
    <w:rsid w:val="00E2787E"/>
    <w:rsid w:val="00E328FF"/>
    <w:rsid w:val="00E32F50"/>
    <w:rsid w:val="00E33848"/>
    <w:rsid w:val="00E33F83"/>
    <w:rsid w:val="00E351B2"/>
    <w:rsid w:val="00E3750A"/>
    <w:rsid w:val="00E411D9"/>
    <w:rsid w:val="00E41960"/>
    <w:rsid w:val="00E42A79"/>
    <w:rsid w:val="00E42EAA"/>
    <w:rsid w:val="00E5259A"/>
    <w:rsid w:val="00E549AD"/>
    <w:rsid w:val="00E65430"/>
    <w:rsid w:val="00E66772"/>
    <w:rsid w:val="00E669F7"/>
    <w:rsid w:val="00E6778E"/>
    <w:rsid w:val="00E678F0"/>
    <w:rsid w:val="00E70868"/>
    <w:rsid w:val="00E7495F"/>
    <w:rsid w:val="00E76681"/>
    <w:rsid w:val="00E771B1"/>
    <w:rsid w:val="00E812DA"/>
    <w:rsid w:val="00E82AE1"/>
    <w:rsid w:val="00E82BEE"/>
    <w:rsid w:val="00E82FF7"/>
    <w:rsid w:val="00E85560"/>
    <w:rsid w:val="00E85CCF"/>
    <w:rsid w:val="00E90230"/>
    <w:rsid w:val="00E91DAF"/>
    <w:rsid w:val="00E93724"/>
    <w:rsid w:val="00E93D13"/>
    <w:rsid w:val="00EA08F2"/>
    <w:rsid w:val="00EA1822"/>
    <w:rsid w:val="00EA59B8"/>
    <w:rsid w:val="00EA6B2C"/>
    <w:rsid w:val="00EB0C0E"/>
    <w:rsid w:val="00EB4872"/>
    <w:rsid w:val="00EB5218"/>
    <w:rsid w:val="00EB58A1"/>
    <w:rsid w:val="00EB6C22"/>
    <w:rsid w:val="00EB701E"/>
    <w:rsid w:val="00EB7C5C"/>
    <w:rsid w:val="00EC0310"/>
    <w:rsid w:val="00EC1399"/>
    <w:rsid w:val="00EC244B"/>
    <w:rsid w:val="00EC36C1"/>
    <w:rsid w:val="00EC3EE1"/>
    <w:rsid w:val="00EC47FD"/>
    <w:rsid w:val="00EC4C2C"/>
    <w:rsid w:val="00EC4C55"/>
    <w:rsid w:val="00EC5067"/>
    <w:rsid w:val="00EC6AB6"/>
    <w:rsid w:val="00EC73CA"/>
    <w:rsid w:val="00EC7E90"/>
    <w:rsid w:val="00ED7129"/>
    <w:rsid w:val="00ED7763"/>
    <w:rsid w:val="00EF2A08"/>
    <w:rsid w:val="00EF3446"/>
    <w:rsid w:val="00EF3800"/>
    <w:rsid w:val="00EF4D59"/>
    <w:rsid w:val="00F0538E"/>
    <w:rsid w:val="00F0700C"/>
    <w:rsid w:val="00F072DB"/>
    <w:rsid w:val="00F073FB"/>
    <w:rsid w:val="00F10C7C"/>
    <w:rsid w:val="00F15395"/>
    <w:rsid w:val="00F15EA6"/>
    <w:rsid w:val="00F1604A"/>
    <w:rsid w:val="00F1632C"/>
    <w:rsid w:val="00F20F52"/>
    <w:rsid w:val="00F21540"/>
    <w:rsid w:val="00F21DB9"/>
    <w:rsid w:val="00F22043"/>
    <w:rsid w:val="00F2424E"/>
    <w:rsid w:val="00F25D00"/>
    <w:rsid w:val="00F26ABD"/>
    <w:rsid w:val="00F31C36"/>
    <w:rsid w:val="00F36DB4"/>
    <w:rsid w:val="00F40C53"/>
    <w:rsid w:val="00F43787"/>
    <w:rsid w:val="00F45071"/>
    <w:rsid w:val="00F453D4"/>
    <w:rsid w:val="00F45485"/>
    <w:rsid w:val="00F46563"/>
    <w:rsid w:val="00F47C0D"/>
    <w:rsid w:val="00F47E8E"/>
    <w:rsid w:val="00F51273"/>
    <w:rsid w:val="00F521DC"/>
    <w:rsid w:val="00F54201"/>
    <w:rsid w:val="00F6092C"/>
    <w:rsid w:val="00F626A5"/>
    <w:rsid w:val="00F62940"/>
    <w:rsid w:val="00F63FA8"/>
    <w:rsid w:val="00F65C68"/>
    <w:rsid w:val="00F67EDA"/>
    <w:rsid w:val="00F72C6B"/>
    <w:rsid w:val="00F72C90"/>
    <w:rsid w:val="00F73188"/>
    <w:rsid w:val="00F73756"/>
    <w:rsid w:val="00F75317"/>
    <w:rsid w:val="00F76844"/>
    <w:rsid w:val="00F76BE8"/>
    <w:rsid w:val="00F81795"/>
    <w:rsid w:val="00F840F8"/>
    <w:rsid w:val="00F84CD3"/>
    <w:rsid w:val="00F85DCF"/>
    <w:rsid w:val="00F9133A"/>
    <w:rsid w:val="00F92F0D"/>
    <w:rsid w:val="00F9606D"/>
    <w:rsid w:val="00F96AE2"/>
    <w:rsid w:val="00FA115F"/>
    <w:rsid w:val="00FA1956"/>
    <w:rsid w:val="00FA28EB"/>
    <w:rsid w:val="00FA3E88"/>
    <w:rsid w:val="00FA69BC"/>
    <w:rsid w:val="00FB0F9B"/>
    <w:rsid w:val="00FC1B74"/>
    <w:rsid w:val="00FC2A52"/>
    <w:rsid w:val="00FC3064"/>
    <w:rsid w:val="00FC3331"/>
    <w:rsid w:val="00FC5FA0"/>
    <w:rsid w:val="00FC761F"/>
    <w:rsid w:val="00FD07EA"/>
    <w:rsid w:val="00FD2710"/>
    <w:rsid w:val="00FD367C"/>
    <w:rsid w:val="00FD4063"/>
    <w:rsid w:val="00FE087F"/>
    <w:rsid w:val="00FE4509"/>
    <w:rsid w:val="00FE5657"/>
    <w:rsid w:val="00FF194C"/>
    <w:rsid w:val="00FF446F"/>
    <w:rsid w:val="00FF7751"/>
    <w:rsid w:val="00FF7BD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7C188F"/>
  <w15:docId w15:val="{45E412BC-7131-4729-8850-2A6CBE559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C3561"/>
    <w:pPr>
      <w:spacing w:after="0" w:line="240" w:lineRule="auto"/>
    </w:pPr>
    <w:rPr>
      <w:rFonts w:ascii="Times New Roman" w:eastAsia="Times New Roman" w:hAnsi="Times New Roman" w:cs="Times New Roman"/>
      <w:sz w:val="24"/>
      <w:szCs w:val="24"/>
      <w:lang w:val="en-US" w:eastAsia="nl-NL"/>
    </w:rPr>
  </w:style>
  <w:style w:type="paragraph" w:styleId="Heading1">
    <w:name w:val="heading 1"/>
    <w:basedOn w:val="Normal"/>
    <w:next w:val="Normal"/>
    <w:link w:val="Heading1Char"/>
    <w:qFormat/>
    <w:rsid w:val="000C3561"/>
    <w:pPr>
      <w:keepNext/>
      <w:outlineLvl w:val="0"/>
    </w:pPr>
    <w:rPr>
      <w:b/>
      <w:szCs w:val="20"/>
    </w:rPr>
  </w:style>
  <w:style w:type="paragraph" w:styleId="Heading7">
    <w:name w:val="heading 7"/>
    <w:basedOn w:val="Normal"/>
    <w:next w:val="Normal"/>
    <w:link w:val="Heading7Char"/>
    <w:uiPriority w:val="9"/>
    <w:unhideWhenUsed/>
    <w:qFormat/>
    <w:rsid w:val="00533932"/>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3561"/>
    <w:rPr>
      <w:rFonts w:ascii="Times New Roman" w:eastAsia="Times New Roman" w:hAnsi="Times New Roman" w:cs="Times New Roman"/>
      <w:b/>
      <w:sz w:val="24"/>
      <w:szCs w:val="20"/>
      <w:lang w:val="en-US" w:eastAsia="nl-NL"/>
    </w:rPr>
  </w:style>
  <w:style w:type="paragraph" w:styleId="BodyText2">
    <w:name w:val="Body Text 2"/>
    <w:basedOn w:val="Normal"/>
    <w:link w:val="BodyText2Char"/>
    <w:rsid w:val="00FA1956"/>
    <w:rPr>
      <w:sz w:val="22"/>
      <w:szCs w:val="20"/>
    </w:rPr>
  </w:style>
  <w:style w:type="character" w:customStyle="1" w:styleId="BodyText2Char">
    <w:name w:val="Body Text 2 Char"/>
    <w:basedOn w:val="DefaultParagraphFont"/>
    <w:link w:val="BodyText2"/>
    <w:rsid w:val="00FA1956"/>
    <w:rPr>
      <w:rFonts w:ascii="Times New Roman" w:eastAsia="Times New Roman" w:hAnsi="Times New Roman" w:cs="Times New Roman"/>
      <w:szCs w:val="20"/>
      <w:lang w:val="en-US" w:eastAsia="nl-NL"/>
    </w:rPr>
  </w:style>
  <w:style w:type="paragraph" w:styleId="Header">
    <w:name w:val="header"/>
    <w:basedOn w:val="Normal"/>
    <w:link w:val="HeaderChar"/>
    <w:uiPriority w:val="99"/>
    <w:unhideWhenUsed/>
    <w:rsid w:val="003D7818"/>
    <w:pPr>
      <w:tabs>
        <w:tab w:val="center" w:pos="4536"/>
        <w:tab w:val="right" w:pos="9072"/>
      </w:tabs>
    </w:pPr>
  </w:style>
  <w:style w:type="character" w:customStyle="1" w:styleId="HeaderChar">
    <w:name w:val="Header Char"/>
    <w:basedOn w:val="DefaultParagraphFont"/>
    <w:link w:val="Header"/>
    <w:uiPriority w:val="99"/>
    <w:rsid w:val="003D7818"/>
    <w:rPr>
      <w:rFonts w:ascii="Times New Roman" w:eastAsia="Times New Roman" w:hAnsi="Times New Roman" w:cs="Times New Roman"/>
      <w:sz w:val="24"/>
      <w:szCs w:val="24"/>
      <w:lang w:val="en-US" w:eastAsia="nl-NL"/>
    </w:rPr>
  </w:style>
  <w:style w:type="paragraph" w:styleId="Footer">
    <w:name w:val="footer"/>
    <w:basedOn w:val="Normal"/>
    <w:link w:val="FooterChar"/>
    <w:uiPriority w:val="99"/>
    <w:unhideWhenUsed/>
    <w:rsid w:val="003D7818"/>
    <w:pPr>
      <w:tabs>
        <w:tab w:val="center" w:pos="4536"/>
        <w:tab w:val="right" w:pos="9072"/>
      </w:tabs>
    </w:pPr>
  </w:style>
  <w:style w:type="character" w:customStyle="1" w:styleId="FooterChar">
    <w:name w:val="Footer Char"/>
    <w:basedOn w:val="DefaultParagraphFont"/>
    <w:link w:val="Footer"/>
    <w:uiPriority w:val="99"/>
    <w:rsid w:val="003D7818"/>
    <w:rPr>
      <w:rFonts w:ascii="Times New Roman" w:eastAsia="Times New Roman" w:hAnsi="Times New Roman" w:cs="Times New Roman"/>
      <w:sz w:val="24"/>
      <w:szCs w:val="24"/>
      <w:lang w:val="en-US" w:eastAsia="nl-NL"/>
    </w:rPr>
  </w:style>
  <w:style w:type="character" w:customStyle="1" w:styleId="Heading7Char">
    <w:name w:val="Heading 7 Char"/>
    <w:basedOn w:val="DefaultParagraphFont"/>
    <w:link w:val="Heading7"/>
    <w:uiPriority w:val="9"/>
    <w:rsid w:val="00533932"/>
    <w:rPr>
      <w:rFonts w:asciiTheme="majorHAnsi" w:eastAsiaTheme="majorEastAsia" w:hAnsiTheme="majorHAnsi" w:cstheme="majorBidi"/>
      <w:i/>
      <w:iCs/>
      <w:color w:val="404040" w:themeColor="text1" w:themeTint="BF"/>
      <w:sz w:val="24"/>
      <w:szCs w:val="24"/>
      <w:lang w:val="en-US" w:eastAsia="nl-NL"/>
    </w:rPr>
  </w:style>
  <w:style w:type="character" w:styleId="Hyperlink">
    <w:name w:val="Hyperlink"/>
    <w:rsid w:val="00533932"/>
    <w:rPr>
      <w:color w:val="0000FF"/>
      <w:u w:val="single"/>
    </w:rPr>
  </w:style>
  <w:style w:type="table" w:styleId="LightShading">
    <w:name w:val="Light Shading"/>
    <w:basedOn w:val="TableNormal"/>
    <w:uiPriority w:val="60"/>
    <w:rsid w:val="00665B5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302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46498"/>
    <w:rPr>
      <w:rFonts w:ascii="Tahoma" w:hAnsi="Tahoma" w:cs="Tahoma"/>
      <w:sz w:val="16"/>
      <w:szCs w:val="16"/>
    </w:rPr>
  </w:style>
  <w:style w:type="character" w:customStyle="1" w:styleId="BalloonTextChar">
    <w:name w:val="Balloon Text Char"/>
    <w:basedOn w:val="DefaultParagraphFont"/>
    <w:link w:val="BalloonText"/>
    <w:uiPriority w:val="99"/>
    <w:semiHidden/>
    <w:rsid w:val="00B46498"/>
    <w:rPr>
      <w:rFonts w:ascii="Tahoma" w:eastAsia="Times New Roman" w:hAnsi="Tahoma" w:cs="Tahoma"/>
      <w:sz w:val="16"/>
      <w:szCs w:val="16"/>
      <w:lang w:val="en-US" w:eastAsia="nl-NL"/>
    </w:rPr>
  </w:style>
  <w:style w:type="paragraph" w:customStyle="1" w:styleId="EndNoteBibliographyTitle">
    <w:name w:val="EndNote Bibliography Title"/>
    <w:basedOn w:val="Normal"/>
    <w:link w:val="EndNoteBibliographyTitleChar"/>
    <w:rsid w:val="006F2E08"/>
    <w:pPr>
      <w:jc w:val="center"/>
    </w:pPr>
    <w:rPr>
      <w:noProof/>
      <w:lang w:val="nl-NL"/>
    </w:rPr>
  </w:style>
  <w:style w:type="character" w:customStyle="1" w:styleId="EndNoteBibliographyTitleChar">
    <w:name w:val="EndNote Bibliography Title Char"/>
    <w:basedOn w:val="DefaultParagraphFont"/>
    <w:link w:val="EndNoteBibliographyTitle"/>
    <w:rsid w:val="006F2E08"/>
    <w:rPr>
      <w:rFonts w:ascii="Times New Roman" w:eastAsia="Times New Roman" w:hAnsi="Times New Roman" w:cs="Times New Roman"/>
      <w:noProof/>
      <w:sz w:val="24"/>
      <w:szCs w:val="24"/>
      <w:lang w:eastAsia="nl-NL"/>
    </w:rPr>
  </w:style>
  <w:style w:type="paragraph" w:customStyle="1" w:styleId="EndNoteBibliography">
    <w:name w:val="EndNote Bibliography"/>
    <w:basedOn w:val="Normal"/>
    <w:link w:val="EndNoteBibliographyChar"/>
    <w:rsid w:val="006F2E08"/>
    <w:rPr>
      <w:noProof/>
      <w:lang w:val="nl-NL"/>
    </w:rPr>
  </w:style>
  <w:style w:type="character" w:customStyle="1" w:styleId="EndNoteBibliographyChar">
    <w:name w:val="EndNote Bibliography Char"/>
    <w:basedOn w:val="DefaultParagraphFont"/>
    <w:link w:val="EndNoteBibliography"/>
    <w:rsid w:val="006F2E08"/>
    <w:rPr>
      <w:rFonts w:ascii="Times New Roman" w:eastAsia="Times New Roman" w:hAnsi="Times New Roman" w:cs="Times New Roman"/>
      <w:noProof/>
      <w:sz w:val="24"/>
      <w:szCs w:val="24"/>
      <w:lang w:eastAsia="nl-NL"/>
    </w:rPr>
  </w:style>
  <w:style w:type="character" w:styleId="CommentReference">
    <w:name w:val="annotation reference"/>
    <w:basedOn w:val="DefaultParagraphFont"/>
    <w:uiPriority w:val="99"/>
    <w:semiHidden/>
    <w:unhideWhenUsed/>
    <w:rsid w:val="00F45071"/>
    <w:rPr>
      <w:sz w:val="16"/>
      <w:szCs w:val="16"/>
    </w:rPr>
  </w:style>
  <w:style w:type="paragraph" w:styleId="CommentText">
    <w:name w:val="annotation text"/>
    <w:basedOn w:val="Normal"/>
    <w:link w:val="CommentTextChar"/>
    <w:uiPriority w:val="99"/>
    <w:unhideWhenUsed/>
    <w:rsid w:val="00F45071"/>
    <w:rPr>
      <w:sz w:val="20"/>
      <w:szCs w:val="20"/>
    </w:rPr>
  </w:style>
  <w:style w:type="character" w:customStyle="1" w:styleId="CommentTextChar">
    <w:name w:val="Comment Text Char"/>
    <w:basedOn w:val="DefaultParagraphFont"/>
    <w:link w:val="CommentText"/>
    <w:uiPriority w:val="99"/>
    <w:rsid w:val="00F45071"/>
    <w:rPr>
      <w:rFonts w:ascii="Times New Roman" w:eastAsia="Times New Roman" w:hAnsi="Times New Roman" w:cs="Times New Roman"/>
      <w:sz w:val="20"/>
      <w:szCs w:val="20"/>
      <w:lang w:val="en-US" w:eastAsia="nl-NL"/>
    </w:rPr>
  </w:style>
  <w:style w:type="paragraph" w:styleId="CommentSubject">
    <w:name w:val="annotation subject"/>
    <w:basedOn w:val="CommentText"/>
    <w:next w:val="CommentText"/>
    <w:link w:val="CommentSubjectChar"/>
    <w:uiPriority w:val="99"/>
    <w:semiHidden/>
    <w:unhideWhenUsed/>
    <w:rsid w:val="00F45071"/>
    <w:rPr>
      <w:b/>
      <w:bCs/>
    </w:rPr>
  </w:style>
  <w:style w:type="character" w:customStyle="1" w:styleId="CommentSubjectChar">
    <w:name w:val="Comment Subject Char"/>
    <w:basedOn w:val="CommentTextChar"/>
    <w:link w:val="CommentSubject"/>
    <w:uiPriority w:val="99"/>
    <w:semiHidden/>
    <w:rsid w:val="00F45071"/>
    <w:rPr>
      <w:rFonts w:ascii="Times New Roman" w:eastAsia="Times New Roman" w:hAnsi="Times New Roman" w:cs="Times New Roman"/>
      <w:b/>
      <w:bCs/>
      <w:sz w:val="20"/>
      <w:szCs w:val="20"/>
      <w:lang w:val="en-US" w:eastAsia="nl-NL"/>
    </w:rPr>
  </w:style>
  <w:style w:type="paragraph" w:styleId="ListParagraph">
    <w:name w:val="List Paragraph"/>
    <w:basedOn w:val="Normal"/>
    <w:uiPriority w:val="34"/>
    <w:qFormat/>
    <w:rsid w:val="00AE59B9"/>
    <w:pPr>
      <w:ind w:left="720"/>
      <w:contextualSpacing/>
    </w:pPr>
  </w:style>
  <w:style w:type="paragraph" w:styleId="NormalWeb">
    <w:name w:val="Normal (Web)"/>
    <w:basedOn w:val="Normal"/>
    <w:uiPriority w:val="99"/>
    <w:semiHidden/>
    <w:unhideWhenUsed/>
    <w:rsid w:val="000D5FFC"/>
    <w:rPr>
      <w:rFonts w:eastAsiaTheme="minorHAnsi"/>
      <w:lang w:val="nl-NL"/>
    </w:rPr>
  </w:style>
  <w:style w:type="character" w:styleId="Emphasis">
    <w:name w:val="Emphasis"/>
    <w:basedOn w:val="DefaultParagraphFont"/>
    <w:uiPriority w:val="20"/>
    <w:qFormat/>
    <w:rsid w:val="000D5FFC"/>
    <w:rPr>
      <w:i/>
      <w:iCs/>
    </w:rPr>
  </w:style>
  <w:style w:type="table" w:styleId="PlainTable2">
    <w:name w:val="Plain Table 2"/>
    <w:basedOn w:val="TableNormal"/>
    <w:uiPriority w:val="42"/>
    <w:rsid w:val="00891FA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891FA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1B2A7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lainText">
    <w:name w:val="Plain Text"/>
    <w:basedOn w:val="Normal"/>
    <w:link w:val="PlainTextChar"/>
    <w:uiPriority w:val="99"/>
    <w:unhideWhenUsed/>
    <w:rsid w:val="0041300A"/>
    <w:rPr>
      <w:rFonts w:ascii="Calibri" w:eastAsia="Calibri" w:hAnsi="Calibri"/>
      <w:sz w:val="22"/>
      <w:szCs w:val="21"/>
      <w:lang w:val="nl-NL" w:eastAsia="en-US"/>
    </w:rPr>
  </w:style>
  <w:style w:type="character" w:customStyle="1" w:styleId="PlainTextChar">
    <w:name w:val="Plain Text Char"/>
    <w:basedOn w:val="DefaultParagraphFont"/>
    <w:link w:val="PlainText"/>
    <w:uiPriority w:val="99"/>
    <w:rsid w:val="0041300A"/>
    <w:rPr>
      <w:rFonts w:ascii="Calibri" w:eastAsia="Calibri" w:hAnsi="Calibri" w:cs="Times New Roman"/>
      <w:szCs w:val="21"/>
    </w:rPr>
  </w:style>
  <w:style w:type="character" w:styleId="LineNumber">
    <w:name w:val="line number"/>
    <w:basedOn w:val="DefaultParagraphFont"/>
    <w:uiPriority w:val="99"/>
    <w:semiHidden/>
    <w:unhideWhenUsed/>
    <w:rsid w:val="00B7775E"/>
  </w:style>
  <w:style w:type="character" w:customStyle="1" w:styleId="e24kjd">
    <w:name w:val="e24kjd"/>
    <w:basedOn w:val="DefaultParagraphFont"/>
    <w:rsid w:val="0013293E"/>
  </w:style>
  <w:style w:type="character" w:styleId="HTMLCite">
    <w:name w:val="HTML Cite"/>
    <w:basedOn w:val="DefaultParagraphFont"/>
    <w:uiPriority w:val="99"/>
    <w:semiHidden/>
    <w:unhideWhenUsed/>
    <w:rsid w:val="00D40163"/>
    <w:rPr>
      <w:i/>
      <w:iCs/>
    </w:rPr>
  </w:style>
  <w:style w:type="character" w:customStyle="1" w:styleId="cit-auth">
    <w:name w:val="cit-auth"/>
    <w:basedOn w:val="DefaultParagraphFont"/>
    <w:rsid w:val="00D40163"/>
    <w:rPr>
      <w:sz w:val="24"/>
      <w:szCs w:val="24"/>
      <w:bdr w:val="none" w:sz="0" w:space="0" w:color="auto" w:frame="1"/>
      <w:vertAlign w:val="baseline"/>
    </w:rPr>
  </w:style>
  <w:style w:type="character" w:customStyle="1" w:styleId="cit-name-surname">
    <w:name w:val="cit-name-surname"/>
    <w:basedOn w:val="DefaultParagraphFont"/>
    <w:rsid w:val="00D40163"/>
    <w:rPr>
      <w:sz w:val="24"/>
      <w:szCs w:val="24"/>
      <w:bdr w:val="none" w:sz="0" w:space="0" w:color="auto" w:frame="1"/>
      <w:vertAlign w:val="baseline"/>
    </w:rPr>
  </w:style>
  <w:style w:type="character" w:customStyle="1" w:styleId="cit-name-given-names">
    <w:name w:val="cit-name-given-names"/>
    <w:basedOn w:val="DefaultParagraphFont"/>
    <w:rsid w:val="00D40163"/>
    <w:rPr>
      <w:sz w:val="24"/>
      <w:szCs w:val="24"/>
      <w:bdr w:val="none" w:sz="0" w:space="0" w:color="auto" w:frame="1"/>
      <w:vertAlign w:val="baseline"/>
    </w:rPr>
  </w:style>
  <w:style w:type="character" w:customStyle="1" w:styleId="cit-article-title">
    <w:name w:val="cit-article-title"/>
    <w:basedOn w:val="DefaultParagraphFont"/>
    <w:rsid w:val="00D40163"/>
    <w:rPr>
      <w:sz w:val="24"/>
      <w:szCs w:val="24"/>
      <w:bdr w:val="none" w:sz="0" w:space="0" w:color="auto" w:frame="1"/>
      <w:vertAlign w:val="baseline"/>
    </w:rPr>
  </w:style>
  <w:style w:type="character" w:customStyle="1" w:styleId="cit-pub-date">
    <w:name w:val="cit-pub-date"/>
    <w:basedOn w:val="DefaultParagraphFont"/>
    <w:rsid w:val="00D40163"/>
    <w:rPr>
      <w:sz w:val="24"/>
      <w:szCs w:val="24"/>
      <w:bdr w:val="none" w:sz="0" w:space="0" w:color="auto" w:frame="1"/>
      <w:vertAlign w:val="baseline"/>
    </w:rPr>
  </w:style>
  <w:style w:type="character" w:customStyle="1" w:styleId="cit-vol2">
    <w:name w:val="cit-vol2"/>
    <w:basedOn w:val="DefaultParagraphFont"/>
    <w:rsid w:val="00D40163"/>
    <w:rPr>
      <w:sz w:val="24"/>
      <w:szCs w:val="24"/>
      <w:bdr w:val="none" w:sz="0" w:space="0" w:color="auto" w:frame="1"/>
      <w:vertAlign w:val="baseline"/>
    </w:rPr>
  </w:style>
  <w:style w:type="character" w:customStyle="1" w:styleId="cit-issue">
    <w:name w:val="cit-issue"/>
    <w:basedOn w:val="DefaultParagraphFont"/>
    <w:rsid w:val="00D40163"/>
    <w:rPr>
      <w:sz w:val="24"/>
      <w:szCs w:val="24"/>
      <w:bdr w:val="none" w:sz="0" w:space="0" w:color="auto" w:frame="1"/>
      <w:vertAlign w:val="baseline"/>
    </w:rPr>
  </w:style>
  <w:style w:type="character" w:customStyle="1" w:styleId="cit-fpage">
    <w:name w:val="cit-fpage"/>
    <w:basedOn w:val="DefaultParagraphFont"/>
    <w:rsid w:val="00D40163"/>
    <w:rPr>
      <w:sz w:val="24"/>
      <w:szCs w:val="24"/>
      <w:bdr w:val="none" w:sz="0" w:space="0" w:color="auto" w:frame="1"/>
      <w:vertAlign w:val="baseline"/>
    </w:rPr>
  </w:style>
  <w:style w:type="character" w:customStyle="1" w:styleId="cit-lpage">
    <w:name w:val="cit-lpage"/>
    <w:basedOn w:val="DefaultParagraphFont"/>
    <w:rsid w:val="00D40163"/>
    <w:rPr>
      <w:sz w:val="24"/>
      <w:szCs w:val="24"/>
      <w:bdr w:val="none" w:sz="0" w:space="0" w:color="auto" w:frame="1"/>
      <w:vertAlign w:val="baseline"/>
    </w:rPr>
  </w:style>
  <w:style w:type="paragraph" w:styleId="HTMLPreformatted">
    <w:name w:val="HTML Preformatted"/>
    <w:basedOn w:val="Normal"/>
    <w:link w:val="HTMLPreformattedChar"/>
    <w:uiPriority w:val="99"/>
    <w:semiHidden/>
    <w:unhideWhenUsed/>
    <w:rsid w:val="000468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nl-NL"/>
    </w:rPr>
  </w:style>
  <w:style w:type="character" w:customStyle="1" w:styleId="HTMLPreformattedChar">
    <w:name w:val="HTML Preformatted Char"/>
    <w:basedOn w:val="DefaultParagraphFont"/>
    <w:link w:val="HTMLPreformatted"/>
    <w:uiPriority w:val="99"/>
    <w:semiHidden/>
    <w:rsid w:val="00046846"/>
    <w:rPr>
      <w:rFonts w:ascii="Courier New" w:hAnsi="Courier New" w:cs="Courier New"/>
      <w:sz w:val="20"/>
      <w:szCs w:val="20"/>
      <w:lang w:eastAsia="nl-NL"/>
    </w:rPr>
  </w:style>
  <w:style w:type="paragraph" w:customStyle="1" w:styleId="xxmsonormal">
    <w:name w:val="x_xmsonormal"/>
    <w:basedOn w:val="Normal"/>
    <w:rsid w:val="00DF7422"/>
    <w:rPr>
      <w:rFonts w:eastAsiaTheme="minorHAnsi"/>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528038">
      <w:bodyDiv w:val="1"/>
      <w:marLeft w:val="0"/>
      <w:marRight w:val="0"/>
      <w:marTop w:val="0"/>
      <w:marBottom w:val="0"/>
      <w:divBdr>
        <w:top w:val="none" w:sz="0" w:space="0" w:color="auto"/>
        <w:left w:val="none" w:sz="0" w:space="0" w:color="auto"/>
        <w:bottom w:val="none" w:sz="0" w:space="0" w:color="auto"/>
        <w:right w:val="none" w:sz="0" w:space="0" w:color="auto"/>
      </w:divBdr>
      <w:divsChild>
        <w:div w:id="1511288138">
          <w:marLeft w:val="274"/>
          <w:marRight w:val="0"/>
          <w:marTop w:val="0"/>
          <w:marBottom w:val="0"/>
          <w:divBdr>
            <w:top w:val="none" w:sz="0" w:space="0" w:color="auto"/>
            <w:left w:val="none" w:sz="0" w:space="0" w:color="auto"/>
            <w:bottom w:val="none" w:sz="0" w:space="0" w:color="auto"/>
            <w:right w:val="none" w:sz="0" w:space="0" w:color="auto"/>
          </w:divBdr>
        </w:div>
        <w:div w:id="1981106480">
          <w:marLeft w:val="274"/>
          <w:marRight w:val="0"/>
          <w:marTop w:val="0"/>
          <w:marBottom w:val="0"/>
          <w:divBdr>
            <w:top w:val="none" w:sz="0" w:space="0" w:color="auto"/>
            <w:left w:val="none" w:sz="0" w:space="0" w:color="auto"/>
            <w:bottom w:val="none" w:sz="0" w:space="0" w:color="auto"/>
            <w:right w:val="none" w:sz="0" w:space="0" w:color="auto"/>
          </w:divBdr>
        </w:div>
        <w:div w:id="424039093">
          <w:marLeft w:val="274"/>
          <w:marRight w:val="0"/>
          <w:marTop w:val="0"/>
          <w:marBottom w:val="0"/>
          <w:divBdr>
            <w:top w:val="none" w:sz="0" w:space="0" w:color="auto"/>
            <w:left w:val="none" w:sz="0" w:space="0" w:color="auto"/>
            <w:bottom w:val="none" w:sz="0" w:space="0" w:color="auto"/>
            <w:right w:val="none" w:sz="0" w:space="0" w:color="auto"/>
          </w:divBdr>
        </w:div>
        <w:div w:id="1824619379">
          <w:marLeft w:val="274"/>
          <w:marRight w:val="0"/>
          <w:marTop w:val="0"/>
          <w:marBottom w:val="0"/>
          <w:divBdr>
            <w:top w:val="none" w:sz="0" w:space="0" w:color="auto"/>
            <w:left w:val="none" w:sz="0" w:space="0" w:color="auto"/>
            <w:bottom w:val="none" w:sz="0" w:space="0" w:color="auto"/>
            <w:right w:val="none" w:sz="0" w:space="0" w:color="auto"/>
          </w:divBdr>
        </w:div>
        <w:div w:id="1308781363">
          <w:marLeft w:val="274"/>
          <w:marRight w:val="0"/>
          <w:marTop w:val="0"/>
          <w:marBottom w:val="0"/>
          <w:divBdr>
            <w:top w:val="none" w:sz="0" w:space="0" w:color="auto"/>
            <w:left w:val="none" w:sz="0" w:space="0" w:color="auto"/>
            <w:bottom w:val="none" w:sz="0" w:space="0" w:color="auto"/>
            <w:right w:val="none" w:sz="0" w:space="0" w:color="auto"/>
          </w:divBdr>
        </w:div>
        <w:div w:id="1810395551">
          <w:marLeft w:val="274"/>
          <w:marRight w:val="0"/>
          <w:marTop w:val="0"/>
          <w:marBottom w:val="0"/>
          <w:divBdr>
            <w:top w:val="none" w:sz="0" w:space="0" w:color="auto"/>
            <w:left w:val="none" w:sz="0" w:space="0" w:color="auto"/>
            <w:bottom w:val="none" w:sz="0" w:space="0" w:color="auto"/>
            <w:right w:val="none" w:sz="0" w:space="0" w:color="auto"/>
          </w:divBdr>
        </w:div>
      </w:divsChild>
    </w:div>
    <w:div w:id="277492950">
      <w:bodyDiv w:val="1"/>
      <w:marLeft w:val="0"/>
      <w:marRight w:val="0"/>
      <w:marTop w:val="0"/>
      <w:marBottom w:val="0"/>
      <w:divBdr>
        <w:top w:val="none" w:sz="0" w:space="0" w:color="auto"/>
        <w:left w:val="none" w:sz="0" w:space="0" w:color="auto"/>
        <w:bottom w:val="none" w:sz="0" w:space="0" w:color="auto"/>
        <w:right w:val="none" w:sz="0" w:space="0" w:color="auto"/>
      </w:divBdr>
    </w:div>
    <w:div w:id="401223181">
      <w:bodyDiv w:val="1"/>
      <w:marLeft w:val="0"/>
      <w:marRight w:val="0"/>
      <w:marTop w:val="0"/>
      <w:marBottom w:val="0"/>
      <w:divBdr>
        <w:top w:val="none" w:sz="0" w:space="0" w:color="auto"/>
        <w:left w:val="none" w:sz="0" w:space="0" w:color="auto"/>
        <w:bottom w:val="none" w:sz="0" w:space="0" w:color="auto"/>
        <w:right w:val="none" w:sz="0" w:space="0" w:color="auto"/>
      </w:divBdr>
    </w:div>
    <w:div w:id="497119286">
      <w:bodyDiv w:val="1"/>
      <w:marLeft w:val="0"/>
      <w:marRight w:val="0"/>
      <w:marTop w:val="0"/>
      <w:marBottom w:val="0"/>
      <w:divBdr>
        <w:top w:val="none" w:sz="0" w:space="0" w:color="auto"/>
        <w:left w:val="none" w:sz="0" w:space="0" w:color="auto"/>
        <w:bottom w:val="none" w:sz="0" w:space="0" w:color="auto"/>
        <w:right w:val="none" w:sz="0" w:space="0" w:color="auto"/>
      </w:divBdr>
    </w:div>
    <w:div w:id="561983773">
      <w:bodyDiv w:val="1"/>
      <w:marLeft w:val="0"/>
      <w:marRight w:val="0"/>
      <w:marTop w:val="0"/>
      <w:marBottom w:val="0"/>
      <w:divBdr>
        <w:top w:val="none" w:sz="0" w:space="0" w:color="auto"/>
        <w:left w:val="none" w:sz="0" w:space="0" w:color="auto"/>
        <w:bottom w:val="none" w:sz="0" w:space="0" w:color="auto"/>
        <w:right w:val="none" w:sz="0" w:space="0" w:color="auto"/>
      </w:divBdr>
    </w:div>
    <w:div w:id="642581941">
      <w:bodyDiv w:val="1"/>
      <w:marLeft w:val="0"/>
      <w:marRight w:val="0"/>
      <w:marTop w:val="0"/>
      <w:marBottom w:val="0"/>
      <w:divBdr>
        <w:top w:val="none" w:sz="0" w:space="0" w:color="auto"/>
        <w:left w:val="none" w:sz="0" w:space="0" w:color="auto"/>
        <w:bottom w:val="none" w:sz="0" w:space="0" w:color="auto"/>
        <w:right w:val="none" w:sz="0" w:space="0" w:color="auto"/>
      </w:divBdr>
      <w:divsChild>
        <w:div w:id="1413742773">
          <w:marLeft w:val="0"/>
          <w:marRight w:val="0"/>
          <w:marTop w:val="0"/>
          <w:marBottom w:val="0"/>
          <w:divBdr>
            <w:top w:val="none" w:sz="0" w:space="0" w:color="auto"/>
            <w:left w:val="none" w:sz="0" w:space="0" w:color="auto"/>
            <w:bottom w:val="none" w:sz="0" w:space="0" w:color="auto"/>
            <w:right w:val="none" w:sz="0" w:space="0" w:color="auto"/>
          </w:divBdr>
          <w:divsChild>
            <w:div w:id="1994136210">
              <w:marLeft w:val="0"/>
              <w:marRight w:val="0"/>
              <w:marTop w:val="0"/>
              <w:marBottom w:val="0"/>
              <w:divBdr>
                <w:top w:val="none" w:sz="0" w:space="0" w:color="auto"/>
                <w:left w:val="none" w:sz="0" w:space="0" w:color="auto"/>
                <w:bottom w:val="none" w:sz="0" w:space="0" w:color="auto"/>
                <w:right w:val="none" w:sz="0" w:space="0" w:color="auto"/>
              </w:divBdr>
              <w:divsChild>
                <w:div w:id="2044281397">
                  <w:marLeft w:val="150"/>
                  <w:marRight w:val="150"/>
                  <w:marTop w:val="0"/>
                  <w:marBottom w:val="0"/>
                  <w:divBdr>
                    <w:top w:val="none" w:sz="0" w:space="0" w:color="auto"/>
                    <w:left w:val="none" w:sz="0" w:space="0" w:color="auto"/>
                    <w:bottom w:val="none" w:sz="0" w:space="0" w:color="auto"/>
                    <w:right w:val="none" w:sz="0" w:space="0" w:color="auto"/>
                  </w:divBdr>
                  <w:divsChild>
                    <w:div w:id="1122962372">
                      <w:marLeft w:val="0"/>
                      <w:marRight w:val="0"/>
                      <w:marTop w:val="0"/>
                      <w:marBottom w:val="0"/>
                      <w:divBdr>
                        <w:top w:val="none" w:sz="0" w:space="0" w:color="auto"/>
                        <w:left w:val="none" w:sz="0" w:space="0" w:color="auto"/>
                        <w:bottom w:val="none" w:sz="0" w:space="0" w:color="auto"/>
                        <w:right w:val="none" w:sz="0" w:space="0" w:color="auto"/>
                      </w:divBdr>
                      <w:divsChild>
                        <w:div w:id="718237549">
                          <w:marLeft w:val="0"/>
                          <w:marRight w:val="0"/>
                          <w:marTop w:val="0"/>
                          <w:marBottom w:val="0"/>
                          <w:divBdr>
                            <w:top w:val="none" w:sz="0" w:space="0" w:color="auto"/>
                            <w:left w:val="none" w:sz="0" w:space="0" w:color="auto"/>
                            <w:bottom w:val="none" w:sz="0" w:space="0" w:color="auto"/>
                            <w:right w:val="none" w:sz="0" w:space="0" w:color="auto"/>
                          </w:divBdr>
                          <w:divsChild>
                            <w:div w:id="1348479554">
                              <w:marLeft w:val="0"/>
                              <w:marRight w:val="0"/>
                              <w:marTop w:val="0"/>
                              <w:marBottom w:val="0"/>
                              <w:divBdr>
                                <w:top w:val="none" w:sz="0" w:space="0" w:color="auto"/>
                                <w:left w:val="none" w:sz="0" w:space="0" w:color="auto"/>
                                <w:bottom w:val="none" w:sz="0" w:space="0" w:color="auto"/>
                                <w:right w:val="none" w:sz="0" w:space="0" w:color="auto"/>
                              </w:divBdr>
                              <w:divsChild>
                                <w:div w:id="1368531786">
                                  <w:marLeft w:val="0"/>
                                  <w:marRight w:val="0"/>
                                  <w:marTop w:val="0"/>
                                  <w:marBottom w:val="0"/>
                                  <w:divBdr>
                                    <w:top w:val="none" w:sz="0" w:space="0" w:color="auto"/>
                                    <w:left w:val="none" w:sz="0" w:space="0" w:color="auto"/>
                                    <w:bottom w:val="none" w:sz="0" w:space="0" w:color="auto"/>
                                    <w:right w:val="none" w:sz="0" w:space="0" w:color="auto"/>
                                  </w:divBdr>
                                  <w:divsChild>
                                    <w:div w:id="695469715">
                                      <w:marLeft w:val="0"/>
                                      <w:marRight w:val="0"/>
                                      <w:marTop w:val="0"/>
                                      <w:marBottom w:val="0"/>
                                      <w:divBdr>
                                        <w:top w:val="none" w:sz="0" w:space="0" w:color="auto"/>
                                        <w:left w:val="none" w:sz="0" w:space="0" w:color="auto"/>
                                        <w:bottom w:val="none" w:sz="0" w:space="0" w:color="auto"/>
                                        <w:right w:val="none" w:sz="0" w:space="0" w:color="auto"/>
                                      </w:divBdr>
                                      <w:divsChild>
                                        <w:div w:id="937176532">
                                          <w:marLeft w:val="0"/>
                                          <w:marRight w:val="0"/>
                                          <w:marTop w:val="0"/>
                                          <w:marBottom w:val="0"/>
                                          <w:divBdr>
                                            <w:top w:val="none" w:sz="0" w:space="0" w:color="auto"/>
                                            <w:left w:val="none" w:sz="0" w:space="0" w:color="auto"/>
                                            <w:bottom w:val="none" w:sz="0" w:space="0" w:color="auto"/>
                                            <w:right w:val="none" w:sz="0" w:space="0" w:color="auto"/>
                                          </w:divBdr>
                                          <w:divsChild>
                                            <w:div w:id="1069614682">
                                              <w:marLeft w:val="0"/>
                                              <w:marRight w:val="0"/>
                                              <w:marTop w:val="0"/>
                                              <w:marBottom w:val="0"/>
                                              <w:divBdr>
                                                <w:top w:val="none" w:sz="0" w:space="0" w:color="auto"/>
                                                <w:left w:val="none" w:sz="0" w:space="0" w:color="auto"/>
                                                <w:bottom w:val="none" w:sz="0" w:space="0" w:color="auto"/>
                                                <w:right w:val="none" w:sz="0" w:space="0" w:color="auto"/>
                                              </w:divBdr>
                                              <w:divsChild>
                                                <w:div w:id="997151474">
                                                  <w:marLeft w:val="0"/>
                                                  <w:marRight w:val="0"/>
                                                  <w:marTop w:val="0"/>
                                                  <w:marBottom w:val="0"/>
                                                  <w:divBdr>
                                                    <w:top w:val="none" w:sz="0" w:space="0" w:color="auto"/>
                                                    <w:left w:val="none" w:sz="0" w:space="0" w:color="auto"/>
                                                    <w:bottom w:val="none" w:sz="0" w:space="0" w:color="auto"/>
                                                    <w:right w:val="none" w:sz="0" w:space="0" w:color="auto"/>
                                                  </w:divBdr>
                                                  <w:divsChild>
                                                    <w:div w:id="1600262273">
                                                      <w:marLeft w:val="0"/>
                                                      <w:marRight w:val="0"/>
                                                      <w:marTop w:val="0"/>
                                                      <w:marBottom w:val="0"/>
                                                      <w:divBdr>
                                                        <w:top w:val="none" w:sz="0" w:space="0" w:color="auto"/>
                                                        <w:left w:val="none" w:sz="0" w:space="0" w:color="auto"/>
                                                        <w:bottom w:val="none" w:sz="0" w:space="0" w:color="auto"/>
                                                        <w:right w:val="none" w:sz="0" w:space="0" w:color="auto"/>
                                                      </w:divBdr>
                                                      <w:divsChild>
                                                        <w:div w:id="233970952">
                                                          <w:marLeft w:val="0"/>
                                                          <w:marRight w:val="0"/>
                                                          <w:marTop w:val="0"/>
                                                          <w:marBottom w:val="150"/>
                                                          <w:divBdr>
                                                            <w:top w:val="none" w:sz="0" w:space="0" w:color="auto"/>
                                                            <w:left w:val="none" w:sz="0" w:space="0" w:color="auto"/>
                                                            <w:bottom w:val="none" w:sz="0" w:space="0" w:color="auto"/>
                                                            <w:right w:val="none" w:sz="0" w:space="0" w:color="auto"/>
                                                          </w:divBdr>
                                                          <w:divsChild>
                                                            <w:div w:id="2033458448">
                                                              <w:marLeft w:val="0"/>
                                                              <w:marRight w:val="0"/>
                                                              <w:marTop w:val="0"/>
                                                              <w:marBottom w:val="0"/>
                                                              <w:divBdr>
                                                                <w:top w:val="none" w:sz="0" w:space="0" w:color="auto"/>
                                                                <w:left w:val="none" w:sz="0" w:space="0" w:color="auto"/>
                                                                <w:bottom w:val="none" w:sz="0" w:space="0" w:color="auto"/>
                                                                <w:right w:val="none" w:sz="0" w:space="0" w:color="auto"/>
                                                              </w:divBdr>
                                                              <w:divsChild>
                                                                <w:div w:id="725958283">
                                                                  <w:marLeft w:val="0"/>
                                                                  <w:marRight w:val="0"/>
                                                                  <w:marTop w:val="0"/>
                                                                  <w:marBottom w:val="0"/>
                                                                  <w:divBdr>
                                                                    <w:top w:val="none" w:sz="0" w:space="0" w:color="auto"/>
                                                                    <w:left w:val="none" w:sz="0" w:space="0" w:color="auto"/>
                                                                    <w:bottom w:val="none" w:sz="0" w:space="0" w:color="auto"/>
                                                                    <w:right w:val="none" w:sz="0" w:space="0" w:color="auto"/>
                                                                  </w:divBdr>
                                                                  <w:divsChild>
                                                                    <w:div w:id="758453090">
                                                                      <w:marLeft w:val="0"/>
                                                                      <w:marRight w:val="0"/>
                                                                      <w:marTop w:val="0"/>
                                                                      <w:marBottom w:val="0"/>
                                                                      <w:divBdr>
                                                                        <w:top w:val="none" w:sz="0" w:space="0" w:color="auto"/>
                                                                        <w:left w:val="none" w:sz="0" w:space="0" w:color="auto"/>
                                                                        <w:bottom w:val="none" w:sz="0" w:space="0" w:color="auto"/>
                                                                        <w:right w:val="none" w:sz="0" w:space="0" w:color="auto"/>
                                                                      </w:divBdr>
                                                                      <w:divsChild>
                                                                        <w:div w:id="108747750">
                                                                          <w:marLeft w:val="0"/>
                                                                          <w:marRight w:val="0"/>
                                                                          <w:marTop w:val="0"/>
                                                                          <w:marBottom w:val="0"/>
                                                                          <w:divBdr>
                                                                            <w:top w:val="none" w:sz="0" w:space="0" w:color="auto"/>
                                                                            <w:left w:val="none" w:sz="0" w:space="0" w:color="auto"/>
                                                                            <w:bottom w:val="none" w:sz="0" w:space="0" w:color="auto"/>
                                                                            <w:right w:val="none" w:sz="0" w:space="0" w:color="auto"/>
                                                                          </w:divBdr>
                                                                          <w:divsChild>
                                                                            <w:div w:id="1266496372">
                                                                              <w:marLeft w:val="0"/>
                                                                              <w:marRight w:val="0"/>
                                                                              <w:marTop w:val="0"/>
                                                                              <w:marBottom w:val="0"/>
                                                                              <w:divBdr>
                                                                                <w:top w:val="none" w:sz="0" w:space="0" w:color="auto"/>
                                                                                <w:left w:val="none" w:sz="0" w:space="0" w:color="auto"/>
                                                                                <w:bottom w:val="none" w:sz="0" w:space="0" w:color="auto"/>
                                                                                <w:right w:val="none" w:sz="0" w:space="0" w:color="auto"/>
                                                                              </w:divBdr>
                                                                              <w:divsChild>
                                                                                <w:div w:id="510149795">
                                                                                  <w:marLeft w:val="0"/>
                                                                                  <w:marRight w:val="0"/>
                                                                                  <w:marTop w:val="0"/>
                                                                                  <w:marBottom w:val="0"/>
                                                                                  <w:divBdr>
                                                                                    <w:top w:val="none" w:sz="0" w:space="0" w:color="auto"/>
                                                                                    <w:left w:val="none" w:sz="0" w:space="0" w:color="auto"/>
                                                                                    <w:bottom w:val="none" w:sz="0" w:space="0" w:color="auto"/>
                                                                                    <w:right w:val="none" w:sz="0" w:space="0" w:color="auto"/>
                                                                                  </w:divBdr>
                                                                                  <w:divsChild>
                                                                                    <w:div w:id="2012414820">
                                                                                      <w:marLeft w:val="0"/>
                                                                                      <w:marRight w:val="0"/>
                                                                                      <w:marTop w:val="0"/>
                                                                                      <w:marBottom w:val="150"/>
                                                                                      <w:divBdr>
                                                                                        <w:top w:val="none" w:sz="0" w:space="0" w:color="auto"/>
                                                                                        <w:left w:val="none" w:sz="0" w:space="0" w:color="auto"/>
                                                                                        <w:bottom w:val="none" w:sz="0" w:space="0" w:color="auto"/>
                                                                                        <w:right w:val="none" w:sz="0" w:space="0" w:color="auto"/>
                                                                                      </w:divBdr>
                                                                                      <w:divsChild>
                                                                                        <w:div w:id="586574505">
                                                                                          <w:marLeft w:val="0"/>
                                                                                          <w:marRight w:val="0"/>
                                                                                          <w:marTop w:val="0"/>
                                                                                          <w:marBottom w:val="0"/>
                                                                                          <w:divBdr>
                                                                                            <w:top w:val="none" w:sz="0" w:space="0" w:color="auto"/>
                                                                                            <w:left w:val="none" w:sz="0" w:space="0" w:color="auto"/>
                                                                                            <w:bottom w:val="none" w:sz="0" w:space="0" w:color="auto"/>
                                                                                            <w:right w:val="none" w:sz="0" w:space="0" w:color="auto"/>
                                                                                          </w:divBdr>
                                                                                          <w:divsChild>
                                                                                            <w:div w:id="1137140427">
                                                                                              <w:marLeft w:val="0"/>
                                                                                              <w:marRight w:val="0"/>
                                                                                              <w:marTop w:val="0"/>
                                                                                              <w:marBottom w:val="0"/>
                                                                                              <w:divBdr>
                                                                                                <w:top w:val="none" w:sz="0" w:space="0" w:color="auto"/>
                                                                                                <w:left w:val="none" w:sz="0" w:space="0" w:color="auto"/>
                                                                                                <w:bottom w:val="none" w:sz="0" w:space="0" w:color="auto"/>
                                                                                                <w:right w:val="none" w:sz="0" w:space="0" w:color="auto"/>
                                                                                              </w:divBdr>
                                                                                              <w:divsChild>
                                                                                                <w:div w:id="800149358">
                                                                                                  <w:marLeft w:val="0"/>
                                                                                                  <w:marRight w:val="0"/>
                                                                                                  <w:marTop w:val="0"/>
                                                                                                  <w:marBottom w:val="0"/>
                                                                                                  <w:divBdr>
                                                                                                    <w:top w:val="none" w:sz="0" w:space="0" w:color="auto"/>
                                                                                                    <w:left w:val="none" w:sz="0" w:space="0" w:color="auto"/>
                                                                                                    <w:bottom w:val="none" w:sz="0" w:space="0" w:color="auto"/>
                                                                                                    <w:right w:val="none" w:sz="0" w:space="0" w:color="auto"/>
                                                                                                  </w:divBdr>
                                                                                                  <w:divsChild>
                                                                                                    <w:div w:id="1195078649">
                                                                                                      <w:marLeft w:val="0"/>
                                                                                                      <w:marRight w:val="0"/>
                                                                                                      <w:marTop w:val="0"/>
                                                                                                      <w:marBottom w:val="0"/>
                                                                                                      <w:divBdr>
                                                                                                        <w:top w:val="none" w:sz="0" w:space="0" w:color="auto"/>
                                                                                                        <w:left w:val="none" w:sz="0" w:space="0" w:color="auto"/>
                                                                                                        <w:bottom w:val="none" w:sz="0" w:space="0" w:color="auto"/>
                                                                                                        <w:right w:val="none" w:sz="0" w:space="0" w:color="auto"/>
                                                                                                      </w:divBdr>
                                                                                                      <w:divsChild>
                                                                                                        <w:div w:id="1909269131">
                                                                                                          <w:marLeft w:val="0"/>
                                                                                                          <w:marRight w:val="0"/>
                                                                                                          <w:marTop w:val="0"/>
                                                                                                          <w:marBottom w:val="0"/>
                                                                                                          <w:divBdr>
                                                                                                            <w:top w:val="none" w:sz="0" w:space="0" w:color="auto"/>
                                                                                                            <w:left w:val="none" w:sz="0" w:space="0" w:color="auto"/>
                                                                                                            <w:bottom w:val="none" w:sz="0" w:space="0" w:color="auto"/>
                                                                                                            <w:right w:val="none" w:sz="0" w:space="0" w:color="auto"/>
                                                                                                          </w:divBdr>
                                                                                                          <w:divsChild>
                                                                                                            <w:div w:id="294796332">
                                                                                                              <w:marLeft w:val="0"/>
                                                                                                              <w:marRight w:val="0"/>
                                                                                                              <w:marTop w:val="0"/>
                                                                                                              <w:marBottom w:val="0"/>
                                                                                                              <w:divBdr>
                                                                                                                <w:top w:val="none" w:sz="0" w:space="0" w:color="auto"/>
                                                                                                                <w:left w:val="none" w:sz="0" w:space="0" w:color="auto"/>
                                                                                                                <w:bottom w:val="none" w:sz="0" w:space="0" w:color="auto"/>
                                                                                                                <w:right w:val="none" w:sz="0" w:space="0" w:color="auto"/>
                                                                                                              </w:divBdr>
                                                                                                              <w:divsChild>
                                                                                                                <w:div w:id="137770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59179709">
      <w:bodyDiv w:val="1"/>
      <w:marLeft w:val="0"/>
      <w:marRight w:val="0"/>
      <w:marTop w:val="0"/>
      <w:marBottom w:val="0"/>
      <w:divBdr>
        <w:top w:val="none" w:sz="0" w:space="0" w:color="auto"/>
        <w:left w:val="none" w:sz="0" w:space="0" w:color="auto"/>
        <w:bottom w:val="none" w:sz="0" w:space="0" w:color="auto"/>
        <w:right w:val="none" w:sz="0" w:space="0" w:color="auto"/>
      </w:divBdr>
    </w:div>
    <w:div w:id="824471342">
      <w:bodyDiv w:val="1"/>
      <w:marLeft w:val="0"/>
      <w:marRight w:val="0"/>
      <w:marTop w:val="0"/>
      <w:marBottom w:val="0"/>
      <w:divBdr>
        <w:top w:val="none" w:sz="0" w:space="0" w:color="auto"/>
        <w:left w:val="none" w:sz="0" w:space="0" w:color="auto"/>
        <w:bottom w:val="none" w:sz="0" w:space="0" w:color="auto"/>
        <w:right w:val="none" w:sz="0" w:space="0" w:color="auto"/>
      </w:divBdr>
    </w:div>
    <w:div w:id="923538368">
      <w:bodyDiv w:val="1"/>
      <w:marLeft w:val="0"/>
      <w:marRight w:val="0"/>
      <w:marTop w:val="0"/>
      <w:marBottom w:val="0"/>
      <w:divBdr>
        <w:top w:val="none" w:sz="0" w:space="0" w:color="auto"/>
        <w:left w:val="none" w:sz="0" w:space="0" w:color="auto"/>
        <w:bottom w:val="none" w:sz="0" w:space="0" w:color="auto"/>
        <w:right w:val="none" w:sz="0" w:space="0" w:color="auto"/>
      </w:divBdr>
    </w:div>
    <w:div w:id="1008630900">
      <w:bodyDiv w:val="1"/>
      <w:marLeft w:val="0"/>
      <w:marRight w:val="0"/>
      <w:marTop w:val="0"/>
      <w:marBottom w:val="0"/>
      <w:divBdr>
        <w:top w:val="none" w:sz="0" w:space="0" w:color="auto"/>
        <w:left w:val="none" w:sz="0" w:space="0" w:color="auto"/>
        <w:bottom w:val="none" w:sz="0" w:space="0" w:color="auto"/>
        <w:right w:val="none" w:sz="0" w:space="0" w:color="auto"/>
      </w:divBdr>
    </w:div>
    <w:div w:id="1228953397">
      <w:bodyDiv w:val="1"/>
      <w:marLeft w:val="0"/>
      <w:marRight w:val="0"/>
      <w:marTop w:val="0"/>
      <w:marBottom w:val="0"/>
      <w:divBdr>
        <w:top w:val="none" w:sz="0" w:space="0" w:color="auto"/>
        <w:left w:val="none" w:sz="0" w:space="0" w:color="auto"/>
        <w:bottom w:val="none" w:sz="0" w:space="0" w:color="auto"/>
        <w:right w:val="none" w:sz="0" w:space="0" w:color="auto"/>
      </w:divBdr>
    </w:div>
    <w:div w:id="1369065190">
      <w:bodyDiv w:val="1"/>
      <w:marLeft w:val="0"/>
      <w:marRight w:val="0"/>
      <w:marTop w:val="0"/>
      <w:marBottom w:val="0"/>
      <w:divBdr>
        <w:top w:val="none" w:sz="0" w:space="0" w:color="auto"/>
        <w:left w:val="none" w:sz="0" w:space="0" w:color="auto"/>
        <w:bottom w:val="none" w:sz="0" w:space="0" w:color="auto"/>
        <w:right w:val="none" w:sz="0" w:space="0" w:color="auto"/>
      </w:divBdr>
    </w:div>
    <w:div w:id="1609582444">
      <w:bodyDiv w:val="1"/>
      <w:marLeft w:val="0"/>
      <w:marRight w:val="0"/>
      <w:marTop w:val="0"/>
      <w:marBottom w:val="0"/>
      <w:divBdr>
        <w:top w:val="none" w:sz="0" w:space="0" w:color="auto"/>
        <w:left w:val="none" w:sz="0" w:space="0" w:color="auto"/>
        <w:bottom w:val="none" w:sz="0" w:space="0" w:color="auto"/>
        <w:right w:val="none" w:sz="0" w:space="0" w:color="auto"/>
      </w:divBdr>
    </w:div>
    <w:div w:id="1738437713">
      <w:bodyDiv w:val="1"/>
      <w:marLeft w:val="0"/>
      <w:marRight w:val="0"/>
      <w:marTop w:val="0"/>
      <w:marBottom w:val="0"/>
      <w:divBdr>
        <w:top w:val="none" w:sz="0" w:space="0" w:color="auto"/>
        <w:left w:val="none" w:sz="0" w:space="0" w:color="auto"/>
        <w:bottom w:val="none" w:sz="0" w:space="0" w:color="auto"/>
        <w:right w:val="none" w:sz="0" w:space="0" w:color="auto"/>
      </w:divBdr>
    </w:div>
    <w:div w:id="2016766731">
      <w:bodyDiv w:val="1"/>
      <w:marLeft w:val="0"/>
      <w:marRight w:val="0"/>
      <w:marTop w:val="0"/>
      <w:marBottom w:val="0"/>
      <w:divBdr>
        <w:top w:val="none" w:sz="0" w:space="0" w:color="auto"/>
        <w:left w:val="none" w:sz="0" w:space="0" w:color="auto"/>
        <w:bottom w:val="none" w:sz="0" w:space="0" w:color="auto"/>
        <w:right w:val="none" w:sz="0" w:space="0" w:color="auto"/>
      </w:divBdr>
    </w:div>
    <w:div w:id="214276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m.vanschoor@amsterdamumc.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quantpsy.Org/" TargetMode="External"/><Relationship Id="rId4" Type="http://schemas.openxmlformats.org/officeDocument/2006/relationships/settings" Target="settings.xml"/><Relationship Id="rId9" Type="http://schemas.openxmlformats.org/officeDocument/2006/relationships/hyperlink" Target="https://orcid.org/0000-0002-0870-0795"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56768F-6CCD-4302-846C-039BEC808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1078</Words>
  <Characters>63151</Characters>
  <Application>Microsoft Office Word</Application>
  <DocSecurity>0</DocSecurity>
  <Lines>526</Lines>
  <Paragraphs>1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U medisch centrum</Company>
  <LinksUpToDate>false</LinksUpToDate>
  <CharactersWithSpaces>74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oor, NM van</dc:creator>
  <cp:lastModifiedBy>Drake K.A.</cp:lastModifiedBy>
  <cp:revision>2</cp:revision>
  <cp:lastPrinted>2020-01-30T09:26:00Z</cp:lastPrinted>
  <dcterms:created xsi:type="dcterms:W3CDTF">2020-03-26T12:37:00Z</dcterms:created>
  <dcterms:modified xsi:type="dcterms:W3CDTF">2020-03-26T12:37:00Z</dcterms:modified>
</cp:coreProperties>
</file>